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37501D" w14:textId="77777777" w:rsidR="00AB1E9A" w:rsidRPr="00785367" w:rsidRDefault="00AB1E9A" w:rsidP="00C06000">
      <w:pPr>
        <w:pBdr>
          <w:bottom w:val="single" w:sz="8" w:space="4" w:color="4F81BD" w:themeColor="accent1"/>
        </w:pBdr>
        <w:spacing w:line="300" w:lineRule="exact"/>
        <w:ind w:left="709" w:hanging="709"/>
        <w:contextualSpacing/>
        <w:jc w:val="center"/>
        <w:rPr>
          <w:rFonts w:asciiTheme="majorHAnsi" w:eastAsiaTheme="majorEastAsia" w:hAnsiTheme="majorHAnsi" w:cstheme="majorBidi"/>
          <w:b/>
          <w:spacing w:val="5"/>
          <w:kern w:val="28"/>
          <w:sz w:val="32"/>
          <w:szCs w:val="32"/>
        </w:rPr>
      </w:pPr>
    </w:p>
    <w:p w14:paraId="5DAB6C7B" w14:textId="77777777" w:rsidR="00AB1E9A" w:rsidRPr="00785367" w:rsidRDefault="00AB1E9A" w:rsidP="00AB1E9A">
      <w:pPr>
        <w:pBdr>
          <w:bottom w:val="single" w:sz="8" w:space="4" w:color="4F81BD" w:themeColor="accent1"/>
        </w:pBdr>
        <w:spacing w:after="300" w:line="300" w:lineRule="exact"/>
        <w:ind w:left="709" w:hanging="709"/>
        <w:contextualSpacing/>
        <w:jc w:val="center"/>
        <w:rPr>
          <w:rFonts w:asciiTheme="majorHAnsi" w:eastAsiaTheme="majorEastAsia" w:hAnsiTheme="majorHAnsi" w:cstheme="majorBidi"/>
          <w:b/>
          <w:spacing w:val="5"/>
          <w:kern w:val="28"/>
          <w:sz w:val="32"/>
          <w:szCs w:val="32"/>
        </w:rPr>
      </w:pPr>
    </w:p>
    <w:p w14:paraId="4B94D5A5" w14:textId="6A2BAC2C" w:rsidR="00AB1E9A" w:rsidRPr="00785367" w:rsidRDefault="00AB1E9A" w:rsidP="00193596">
      <w:pPr>
        <w:pBdr>
          <w:bottom w:val="single" w:sz="8" w:space="4" w:color="4F81BD" w:themeColor="accent1"/>
        </w:pBdr>
        <w:spacing w:after="300" w:line="300" w:lineRule="exact"/>
        <w:ind w:left="709" w:hanging="709"/>
        <w:contextualSpacing/>
        <w:jc w:val="center"/>
        <w:rPr>
          <w:rFonts w:asciiTheme="majorHAnsi" w:eastAsiaTheme="majorEastAsia" w:hAnsiTheme="majorHAnsi" w:cstheme="majorBidi"/>
          <w:b/>
          <w:spacing w:val="5"/>
          <w:kern w:val="28"/>
          <w:sz w:val="32"/>
          <w:szCs w:val="32"/>
        </w:rPr>
      </w:pPr>
      <w:r w:rsidRPr="00785367">
        <w:rPr>
          <w:rFonts w:asciiTheme="majorHAnsi" w:eastAsiaTheme="majorEastAsia" w:hAnsiTheme="majorHAnsi" w:cstheme="majorBidi"/>
          <w:b/>
          <w:spacing w:val="5"/>
          <w:kern w:val="28"/>
          <w:sz w:val="32"/>
          <w:szCs w:val="32"/>
        </w:rPr>
        <w:t>Non-</w:t>
      </w:r>
      <w:r w:rsidR="00175DFF" w:rsidRPr="00785367">
        <w:rPr>
          <w:rFonts w:asciiTheme="majorHAnsi" w:eastAsiaTheme="majorEastAsia" w:hAnsiTheme="majorHAnsi" w:cstheme="majorBidi"/>
          <w:b/>
          <w:spacing w:val="5"/>
          <w:kern w:val="28"/>
          <w:sz w:val="32"/>
          <w:szCs w:val="32"/>
        </w:rPr>
        <w:t>G</w:t>
      </w:r>
      <w:r w:rsidR="00786258" w:rsidRPr="00785367">
        <w:rPr>
          <w:rFonts w:asciiTheme="majorHAnsi" w:eastAsiaTheme="majorEastAsia" w:hAnsiTheme="majorHAnsi" w:cstheme="majorBidi"/>
          <w:b/>
          <w:spacing w:val="5"/>
          <w:kern w:val="28"/>
          <w:sz w:val="32"/>
          <w:szCs w:val="32"/>
        </w:rPr>
        <w:t>overnment Reform Support</w:t>
      </w:r>
      <w:r w:rsidR="00445E5E" w:rsidRPr="00785367">
        <w:rPr>
          <w:rFonts w:asciiTheme="majorHAnsi" w:eastAsiaTheme="majorEastAsia" w:hAnsiTheme="majorHAnsi" w:cstheme="majorBidi"/>
          <w:b/>
          <w:spacing w:val="5"/>
          <w:kern w:val="28"/>
          <w:sz w:val="32"/>
          <w:szCs w:val="32"/>
        </w:rPr>
        <w:t xml:space="preserve"> Fund</w:t>
      </w:r>
      <w:r w:rsidR="00786258" w:rsidRPr="00785367">
        <w:rPr>
          <w:rFonts w:asciiTheme="majorHAnsi" w:eastAsiaTheme="majorEastAsia" w:hAnsiTheme="majorHAnsi" w:cstheme="majorBidi"/>
          <w:b/>
          <w:spacing w:val="5"/>
          <w:kern w:val="28"/>
          <w:sz w:val="32"/>
          <w:szCs w:val="32"/>
        </w:rPr>
        <w:t xml:space="preserve"> </w:t>
      </w:r>
      <w:r w:rsidRPr="00785367">
        <w:rPr>
          <w:rFonts w:asciiTheme="majorHAnsi" w:eastAsiaTheme="majorEastAsia" w:hAnsiTheme="majorHAnsi" w:cstheme="majorBidi"/>
          <w:b/>
          <w:spacing w:val="5"/>
          <w:kern w:val="28"/>
          <w:sz w:val="32"/>
          <w:szCs w:val="32"/>
        </w:rPr>
        <w:br/>
      </w:r>
    </w:p>
    <w:p w14:paraId="3DEEC669" w14:textId="77777777" w:rsidR="00AB1E9A" w:rsidRPr="00785367" w:rsidRDefault="00AB1E9A" w:rsidP="00AB1E9A">
      <w:pPr>
        <w:spacing w:after="240" w:line="300" w:lineRule="exact"/>
        <w:ind w:left="709" w:hanging="709"/>
        <w:rPr>
          <w:rFonts w:ascii="Calibri" w:eastAsia="Times New Roman" w:hAnsi="Calibri" w:cs="Times New Roman"/>
          <w:szCs w:val="24"/>
        </w:rPr>
      </w:pPr>
    </w:p>
    <w:p w14:paraId="42B71CCD" w14:textId="02F52EE1" w:rsidR="00AB1E9A" w:rsidRPr="00785367" w:rsidRDefault="00445E5E" w:rsidP="00193596">
      <w:pPr>
        <w:pBdr>
          <w:bottom w:val="single" w:sz="8" w:space="4" w:color="4F81BD" w:themeColor="accent1"/>
        </w:pBdr>
        <w:spacing w:after="300" w:line="300" w:lineRule="exact"/>
        <w:contextualSpacing/>
        <w:jc w:val="center"/>
        <w:rPr>
          <w:rFonts w:asciiTheme="majorHAnsi" w:eastAsiaTheme="majorEastAsia" w:hAnsiTheme="majorHAnsi" w:cstheme="majorBidi"/>
          <w:b/>
          <w:bCs/>
          <w:spacing w:val="5"/>
          <w:kern w:val="28"/>
          <w:sz w:val="36"/>
          <w:szCs w:val="36"/>
        </w:rPr>
      </w:pPr>
      <w:r w:rsidRPr="00785367">
        <w:rPr>
          <w:rFonts w:asciiTheme="majorHAnsi" w:eastAsiaTheme="majorEastAsia" w:hAnsiTheme="majorHAnsi" w:cstheme="majorBidi"/>
          <w:b/>
          <w:spacing w:val="5"/>
          <w:kern w:val="28"/>
          <w:sz w:val="32"/>
          <w:szCs w:val="32"/>
        </w:rPr>
        <w:t>Work plan</w:t>
      </w:r>
      <w:r w:rsidRPr="00785367">
        <w:rPr>
          <w:rFonts w:asciiTheme="majorHAnsi" w:eastAsiaTheme="majorEastAsia" w:hAnsiTheme="majorHAnsi" w:cstheme="majorBidi"/>
          <w:b/>
          <w:bCs/>
          <w:spacing w:val="5"/>
          <w:kern w:val="28"/>
          <w:sz w:val="36"/>
          <w:szCs w:val="36"/>
        </w:rPr>
        <w:t xml:space="preserve"> </w:t>
      </w:r>
      <w:r w:rsidR="00383BEA" w:rsidRPr="00785367">
        <w:rPr>
          <w:rFonts w:asciiTheme="majorHAnsi" w:eastAsiaTheme="majorEastAsia" w:hAnsiTheme="majorHAnsi" w:cstheme="majorBidi"/>
          <w:b/>
          <w:bCs/>
          <w:spacing w:val="5"/>
          <w:kern w:val="28"/>
          <w:sz w:val="36"/>
          <w:szCs w:val="36"/>
        </w:rPr>
        <w:t>202</w:t>
      </w:r>
      <w:r w:rsidR="00F1706D" w:rsidRPr="00785367">
        <w:rPr>
          <w:rFonts w:asciiTheme="majorHAnsi" w:eastAsiaTheme="majorEastAsia" w:hAnsiTheme="majorHAnsi" w:cstheme="majorBidi"/>
          <w:b/>
          <w:bCs/>
          <w:spacing w:val="5"/>
          <w:kern w:val="28"/>
          <w:sz w:val="36"/>
          <w:szCs w:val="36"/>
        </w:rPr>
        <w:t>3</w:t>
      </w:r>
    </w:p>
    <w:p w14:paraId="53128261" w14:textId="77777777" w:rsidR="00AB1E9A" w:rsidRPr="00785367" w:rsidRDefault="00AB1E9A" w:rsidP="00193596">
      <w:pPr>
        <w:pBdr>
          <w:bottom w:val="single" w:sz="8" w:space="4" w:color="4F81BD" w:themeColor="accent1"/>
        </w:pBdr>
        <w:spacing w:after="300" w:line="300" w:lineRule="exact"/>
        <w:contextualSpacing/>
        <w:rPr>
          <w:rFonts w:asciiTheme="majorHAnsi" w:eastAsiaTheme="majorEastAsia" w:hAnsiTheme="majorHAnsi" w:cstheme="majorBidi"/>
          <w:spacing w:val="5"/>
          <w:kern w:val="28"/>
          <w:sz w:val="52"/>
          <w:szCs w:val="52"/>
        </w:rPr>
      </w:pPr>
    </w:p>
    <w:p w14:paraId="62486C05" w14:textId="77777777" w:rsidR="00AB1E9A" w:rsidRPr="00785367" w:rsidRDefault="00AB1E9A" w:rsidP="00AB1E9A">
      <w:pPr>
        <w:spacing w:after="240" w:line="300" w:lineRule="exact"/>
        <w:ind w:left="709" w:hanging="709"/>
        <w:rPr>
          <w:rFonts w:ascii="Calibri" w:eastAsia="Times New Roman" w:hAnsi="Calibri" w:cs="Times New Roman"/>
          <w:szCs w:val="24"/>
        </w:rPr>
      </w:pPr>
    </w:p>
    <w:p w14:paraId="0648B514" w14:textId="77777777" w:rsidR="00AB1E9A" w:rsidRPr="00785367" w:rsidRDefault="00F560E5" w:rsidP="00AB1E9A">
      <w:pPr>
        <w:pBdr>
          <w:bottom w:val="single" w:sz="8" w:space="4" w:color="4F81BD" w:themeColor="accent1"/>
        </w:pBdr>
        <w:spacing w:after="300" w:line="300" w:lineRule="exact"/>
        <w:ind w:left="709" w:hanging="709"/>
        <w:contextualSpacing/>
        <w:jc w:val="center"/>
        <w:rPr>
          <w:rFonts w:asciiTheme="majorHAnsi" w:eastAsiaTheme="majorEastAsia" w:hAnsiTheme="majorHAnsi" w:cstheme="majorBidi"/>
          <w:b/>
          <w:spacing w:val="5"/>
          <w:kern w:val="28"/>
          <w:sz w:val="32"/>
          <w:szCs w:val="32"/>
        </w:rPr>
      </w:pPr>
      <w:r w:rsidRPr="00785367">
        <w:rPr>
          <w:rFonts w:asciiTheme="majorHAnsi" w:eastAsiaTheme="majorEastAsia" w:hAnsiTheme="majorHAnsi" w:cstheme="majorBidi"/>
          <w:b/>
          <w:spacing w:val="5"/>
          <w:kern w:val="28"/>
          <w:sz w:val="32"/>
          <w:szCs w:val="32"/>
        </w:rPr>
        <w:t>Association of Independent Schools</w:t>
      </w:r>
      <w:r w:rsidR="006B4393" w:rsidRPr="00785367">
        <w:rPr>
          <w:rFonts w:asciiTheme="majorHAnsi" w:eastAsiaTheme="majorEastAsia" w:hAnsiTheme="majorHAnsi" w:cstheme="majorBidi"/>
          <w:b/>
          <w:spacing w:val="5"/>
          <w:kern w:val="28"/>
          <w:sz w:val="32"/>
          <w:szCs w:val="32"/>
        </w:rPr>
        <w:t xml:space="preserve"> of the ACT</w:t>
      </w:r>
    </w:p>
    <w:p w14:paraId="4101652C" w14:textId="77777777" w:rsidR="00AB1E9A" w:rsidRPr="00785367" w:rsidRDefault="00AB1E9A" w:rsidP="00AB1E9A">
      <w:pPr>
        <w:pBdr>
          <w:bottom w:val="single" w:sz="8" w:space="4" w:color="4F81BD" w:themeColor="accent1"/>
        </w:pBdr>
        <w:spacing w:after="300" w:line="300" w:lineRule="exact"/>
        <w:ind w:left="709" w:hanging="709"/>
        <w:contextualSpacing/>
        <w:jc w:val="center"/>
        <w:rPr>
          <w:rFonts w:asciiTheme="majorHAnsi" w:eastAsiaTheme="majorEastAsia" w:hAnsiTheme="majorHAnsi" w:cstheme="majorBidi"/>
          <w:b/>
          <w:spacing w:val="5"/>
          <w:kern w:val="28"/>
          <w:sz w:val="32"/>
          <w:szCs w:val="32"/>
        </w:rPr>
      </w:pPr>
    </w:p>
    <w:p w14:paraId="4B99056E" w14:textId="77777777" w:rsidR="00AB1E9A" w:rsidRPr="00785367" w:rsidRDefault="00AB1E9A" w:rsidP="00AB1E9A">
      <w:pPr>
        <w:spacing w:after="240" w:line="300" w:lineRule="exact"/>
        <w:ind w:left="709" w:hanging="709"/>
        <w:rPr>
          <w:rFonts w:ascii="Calibri" w:eastAsia="Times New Roman" w:hAnsi="Calibri" w:cs="Times New Roman"/>
          <w:szCs w:val="24"/>
        </w:rPr>
      </w:pPr>
    </w:p>
    <w:p w14:paraId="1299C43A" w14:textId="77777777" w:rsidR="00AB1E9A" w:rsidRPr="00785367" w:rsidRDefault="00AB1E9A" w:rsidP="00AB1E9A">
      <w:pPr>
        <w:jc w:val="center"/>
        <w:rPr>
          <w:b/>
          <w:u w:val="single"/>
        </w:rPr>
      </w:pPr>
    </w:p>
    <w:p w14:paraId="4DDBEF00" w14:textId="77777777" w:rsidR="00AB1E9A" w:rsidRPr="00785367" w:rsidRDefault="00AB1E9A" w:rsidP="00AB1E9A">
      <w:pPr>
        <w:rPr>
          <w:b/>
          <w:u w:val="single"/>
        </w:rPr>
        <w:sectPr w:rsidR="00AB1E9A" w:rsidRPr="00785367" w:rsidSect="00C06000">
          <w:headerReference w:type="default" r:id="rId10"/>
          <w:footerReference w:type="default" r:id="rId11"/>
          <w:footerReference w:type="first" r:id="rId12"/>
          <w:pgSz w:w="11906" w:h="16838" w:code="9"/>
          <w:pgMar w:top="1418" w:right="1418" w:bottom="1134" w:left="1418" w:header="709" w:footer="709" w:gutter="0"/>
          <w:pgNumType w:start="1"/>
          <w:cols w:space="708"/>
          <w:vAlign w:val="center"/>
          <w:titlePg/>
          <w:docGrid w:linePitch="360"/>
        </w:sectPr>
      </w:pPr>
      <w:r w:rsidRPr="00785367">
        <w:rPr>
          <w:b/>
          <w:u w:val="single"/>
        </w:rPr>
        <w:br w:type="page"/>
      </w:r>
    </w:p>
    <w:p w14:paraId="1488D94B" w14:textId="77777777" w:rsidR="00AB1E9A" w:rsidRPr="00785367" w:rsidRDefault="00AB1E9A" w:rsidP="00AB1E9A">
      <w:pPr>
        <w:jc w:val="center"/>
        <w:rPr>
          <w:b/>
          <w:u w:val="single"/>
        </w:rPr>
      </w:pPr>
      <w:r w:rsidRPr="00785367">
        <w:rPr>
          <w:b/>
          <w:u w:val="single"/>
        </w:rPr>
        <w:lastRenderedPageBreak/>
        <w:t xml:space="preserve">Non – Government Reform Support Fund </w:t>
      </w:r>
    </w:p>
    <w:p w14:paraId="36E2F31D" w14:textId="36489E2D" w:rsidR="00AB1E9A" w:rsidRPr="00785367" w:rsidRDefault="00F560E5" w:rsidP="724B1ADC">
      <w:pPr>
        <w:jc w:val="center"/>
        <w:rPr>
          <w:b/>
          <w:bCs/>
          <w:u w:val="single"/>
        </w:rPr>
      </w:pPr>
      <w:r w:rsidRPr="00785367">
        <w:rPr>
          <w:b/>
          <w:bCs/>
          <w:u w:val="single"/>
        </w:rPr>
        <w:t>AISACT</w:t>
      </w:r>
      <w:r w:rsidR="00AB1E9A" w:rsidRPr="00785367">
        <w:rPr>
          <w:b/>
          <w:bCs/>
          <w:u w:val="single"/>
        </w:rPr>
        <w:t xml:space="preserve"> </w:t>
      </w:r>
      <w:r w:rsidR="00786258" w:rsidRPr="00785367">
        <w:rPr>
          <w:b/>
          <w:bCs/>
          <w:u w:val="single"/>
        </w:rPr>
        <w:t>– Work</w:t>
      </w:r>
      <w:r w:rsidR="00875442" w:rsidRPr="00785367">
        <w:rPr>
          <w:b/>
          <w:bCs/>
          <w:u w:val="single"/>
        </w:rPr>
        <w:t xml:space="preserve"> </w:t>
      </w:r>
      <w:r w:rsidR="00786258" w:rsidRPr="00785367">
        <w:rPr>
          <w:b/>
          <w:bCs/>
          <w:u w:val="single"/>
        </w:rPr>
        <w:t xml:space="preserve">plan </w:t>
      </w:r>
      <w:r w:rsidR="00383BEA" w:rsidRPr="00785367">
        <w:rPr>
          <w:b/>
          <w:bCs/>
          <w:u w:val="single"/>
        </w:rPr>
        <w:t>202</w:t>
      </w:r>
      <w:r w:rsidR="00F1706D" w:rsidRPr="00785367">
        <w:rPr>
          <w:b/>
          <w:bCs/>
          <w:u w:val="single"/>
        </w:rPr>
        <w:t>3</w:t>
      </w:r>
    </w:p>
    <w:p w14:paraId="3461D779" w14:textId="77777777" w:rsidR="00AB1E9A" w:rsidRPr="00785367" w:rsidRDefault="00AB1E9A" w:rsidP="00AB1E9A">
      <w:pPr>
        <w:rPr>
          <w:b/>
          <w:u w:val="single"/>
        </w:rPr>
      </w:pPr>
    </w:p>
    <w:p w14:paraId="30ECEAAD" w14:textId="08BDB077" w:rsidR="008501D1" w:rsidRPr="00785367" w:rsidRDefault="00AB1E9A" w:rsidP="008501D1">
      <w:pPr>
        <w:rPr>
          <w:b/>
          <w:u w:val="single"/>
        </w:rPr>
      </w:pPr>
      <w:r w:rsidRPr="00785367">
        <w:rPr>
          <w:b/>
          <w:u w:val="single"/>
        </w:rPr>
        <w:t>Summary of Work</w:t>
      </w:r>
      <w:r w:rsidR="00875442" w:rsidRPr="00785367">
        <w:rPr>
          <w:b/>
          <w:u w:val="single"/>
        </w:rPr>
        <w:t xml:space="preserve"> </w:t>
      </w:r>
      <w:r w:rsidR="007F506A" w:rsidRPr="00785367">
        <w:rPr>
          <w:b/>
          <w:u w:val="single"/>
        </w:rPr>
        <w:t>p</w:t>
      </w:r>
      <w:r w:rsidRPr="00785367">
        <w:rPr>
          <w:b/>
          <w:u w:val="single"/>
        </w:rPr>
        <w:t>lan for 20</w:t>
      </w:r>
      <w:r w:rsidR="00FE4710" w:rsidRPr="00785367">
        <w:rPr>
          <w:b/>
          <w:u w:val="single"/>
        </w:rPr>
        <w:t>2</w:t>
      </w:r>
      <w:r w:rsidR="00F1706D" w:rsidRPr="00785367">
        <w:rPr>
          <w:b/>
          <w:u w:val="single"/>
        </w:rPr>
        <w:t>3</w:t>
      </w:r>
    </w:p>
    <w:p w14:paraId="6C13A180" w14:textId="77777777" w:rsidR="00F560E5" w:rsidRPr="00785367" w:rsidRDefault="00F560E5" w:rsidP="00F560E5">
      <w:pPr>
        <w:rPr>
          <w:b/>
          <w:u w:val="single"/>
        </w:rPr>
      </w:pPr>
      <w:r w:rsidRPr="00785367">
        <w:rPr>
          <w:b/>
          <w:u w:val="single"/>
        </w:rPr>
        <w:t xml:space="preserve">Executive Summary </w:t>
      </w:r>
    </w:p>
    <w:p w14:paraId="15E86647" w14:textId="5F351888" w:rsidR="00F560E5" w:rsidRPr="00785367" w:rsidRDefault="00F560E5" w:rsidP="00F560E5">
      <w:r w:rsidRPr="00785367">
        <w:t xml:space="preserve">The </w:t>
      </w:r>
      <w:r w:rsidR="601665CB" w:rsidRPr="00785367">
        <w:t>Association</w:t>
      </w:r>
      <w:r w:rsidR="47FF9863" w:rsidRPr="00785367">
        <w:t xml:space="preserve"> of Independent Schools of the ACT’s</w:t>
      </w:r>
      <w:r w:rsidRPr="00785367">
        <w:t xml:space="preserve"> Strategic Intent has guided the decisions and work of the Association and articulates the key directions needed to achieve the Association’s goals. The Strategic Intent is supported by </w:t>
      </w:r>
      <w:r w:rsidR="4155141F" w:rsidRPr="00785367">
        <w:t>several</w:t>
      </w:r>
      <w:r w:rsidR="601665CB" w:rsidRPr="00785367">
        <w:t xml:space="preserve"> </w:t>
      </w:r>
      <w:r w:rsidRPr="00785367">
        <w:t>operational plans.</w:t>
      </w:r>
    </w:p>
    <w:p w14:paraId="4C280DC2" w14:textId="77777777" w:rsidR="00F560E5" w:rsidRPr="00785367" w:rsidRDefault="00F560E5" w:rsidP="00F560E5">
      <w:pPr>
        <w:rPr>
          <w:rFonts w:cstheme="minorHAnsi"/>
        </w:rPr>
      </w:pPr>
      <w:r w:rsidRPr="00785367">
        <w:rPr>
          <w:rFonts w:cstheme="minorHAnsi"/>
        </w:rPr>
        <w:t>This work plan outlines the key activities of the Association to meet Member School needs and to positively advance the actions designed to achieve the objectives of the School Education Reform Agenda and the Bi-lateral Reform Agreement with the ACT Government</w:t>
      </w:r>
    </w:p>
    <w:p w14:paraId="68D99111" w14:textId="756120A5" w:rsidR="00F560E5" w:rsidRPr="00785367" w:rsidRDefault="00F560E5" w:rsidP="724B1ADC">
      <w:r w:rsidRPr="00785367">
        <w:t xml:space="preserve">Since 2018, AISACT built and further developed the capacity of </w:t>
      </w:r>
      <w:r w:rsidR="006C068B" w:rsidRPr="00785367">
        <w:t>independent</w:t>
      </w:r>
      <w:r w:rsidRPr="00785367">
        <w:t xml:space="preserve"> schools in the ACT to meet the Australian Government’s school education reform priorities for non-government schools and has continued to build on this work</w:t>
      </w:r>
      <w:r w:rsidR="00464141" w:rsidRPr="00785367">
        <w:t>.</w:t>
      </w:r>
      <w:r w:rsidRPr="00785367">
        <w:t xml:space="preserve"> </w:t>
      </w:r>
      <w:r w:rsidR="36291C47" w:rsidRPr="00785367">
        <w:t>T</w:t>
      </w:r>
      <w:r w:rsidR="601665CB" w:rsidRPr="00785367">
        <w:t>hrough</w:t>
      </w:r>
      <w:r w:rsidRPr="00785367">
        <w:t xml:space="preserve"> this work plan, </w:t>
      </w:r>
      <w:r w:rsidR="7C919869" w:rsidRPr="00785367">
        <w:t xml:space="preserve">AISACT </w:t>
      </w:r>
      <w:r w:rsidRPr="00785367">
        <w:t xml:space="preserve">will </w:t>
      </w:r>
      <w:r w:rsidR="5D55FB10" w:rsidRPr="00785367">
        <w:t xml:space="preserve">continue to </w:t>
      </w:r>
      <w:r w:rsidRPr="00785367">
        <w:t xml:space="preserve">enhance </w:t>
      </w:r>
      <w:r w:rsidR="601665CB" w:rsidRPr="00785367">
        <w:t>the</w:t>
      </w:r>
      <w:r w:rsidR="06F8AC4F" w:rsidRPr="00785367">
        <w:t>se</w:t>
      </w:r>
      <w:r w:rsidRPr="00785367">
        <w:t xml:space="preserve"> activities and further embed best practice support across the Association member schools in </w:t>
      </w:r>
      <w:r w:rsidR="528A53F7" w:rsidRPr="00785367">
        <w:t>202</w:t>
      </w:r>
      <w:r w:rsidR="00F1706D" w:rsidRPr="00785367">
        <w:t>3</w:t>
      </w:r>
      <w:r w:rsidRPr="00785367">
        <w:t>.</w:t>
      </w:r>
    </w:p>
    <w:p w14:paraId="4768F5B2" w14:textId="7F4450EB" w:rsidR="00F560E5" w:rsidRPr="00785367" w:rsidRDefault="00F560E5" w:rsidP="724B1ADC">
      <w:r w:rsidRPr="00785367">
        <w:t xml:space="preserve">To this end, AISACT will </w:t>
      </w:r>
      <w:r w:rsidR="58B6517D" w:rsidRPr="00785367">
        <w:t xml:space="preserve">again </w:t>
      </w:r>
      <w:r w:rsidRPr="00785367">
        <w:t xml:space="preserve">provide a range of </w:t>
      </w:r>
      <w:r w:rsidR="3988F858" w:rsidRPr="00785367">
        <w:t>innovative,</w:t>
      </w:r>
      <w:r w:rsidR="00F1706D" w:rsidRPr="00785367">
        <w:t xml:space="preserve"> bespoke and</w:t>
      </w:r>
      <w:r w:rsidR="3988F858" w:rsidRPr="00785367">
        <w:t xml:space="preserve"> responsive </w:t>
      </w:r>
      <w:r w:rsidRPr="00785367">
        <w:t>programs beginning in January 202</w:t>
      </w:r>
      <w:r w:rsidR="00F1706D" w:rsidRPr="00785367">
        <w:t>3</w:t>
      </w:r>
      <w:r w:rsidRPr="00785367">
        <w:t xml:space="preserve">. </w:t>
      </w:r>
    </w:p>
    <w:p w14:paraId="37B8F7D9" w14:textId="1B47AA29" w:rsidR="00F560E5" w:rsidRPr="00785367" w:rsidRDefault="7D48F234" w:rsidP="11AC2787">
      <w:r w:rsidRPr="00785367">
        <w:t>AISACT</w:t>
      </w:r>
      <w:r w:rsidR="00F560E5" w:rsidRPr="00785367">
        <w:t xml:space="preserve"> will continue to build on previous work on the </w:t>
      </w:r>
      <w:r w:rsidR="00F560E5" w:rsidRPr="00785367">
        <w:rPr>
          <w:b/>
          <w:bCs/>
        </w:rPr>
        <w:t xml:space="preserve">quality assurance, </w:t>
      </w:r>
      <w:r w:rsidR="00F1706D" w:rsidRPr="00785367">
        <w:rPr>
          <w:b/>
          <w:bCs/>
        </w:rPr>
        <w:t>moderation,</w:t>
      </w:r>
      <w:r w:rsidR="00F560E5" w:rsidRPr="00785367">
        <w:rPr>
          <w:b/>
          <w:bCs/>
        </w:rPr>
        <w:t xml:space="preserve"> and support for the continued improvement of Nationally Consistent Collection of Data on School Students with </w:t>
      </w:r>
      <w:r w:rsidR="4FA9FC6E" w:rsidRPr="00785367">
        <w:rPr>
          <w:b/>
          <w:bCs/>
        </w:rPr>
        <w:t>Disability, with</w:t>
      </w:r>
      <w:r w:rsidR="5B496160" w:rsidRPr="00785367">
        <w:t xml:space="preserve"> a continued</w:t>
      </w:r>
      <w:r w:rsidR="00F560E5" w:rsidRPr="00785367">
        <w:t xml:space="preserve"> focus on leadership development</w:t>
      </w:r>
      <w:r w:rsidR="2FC99D73" w:rsidRPr="00785367">
        <w:t>,</w:t>
      </w:r>
      <w:r w:rsidR="00F560E5" w:rsidRPr="00785367">
        <w:t xml:space="preserve"> in addition to the provision of expert advice from an experienced staff member providing both hotline support and advice through on-site support at individual </w:t>
      </w:r>
      <w:r w:rsidR="3F0A192F" w:rsidRPr="00785367">
        <w:t>schools.</w:t>
      </w:r>
    </w:p>
    <w:p w14:paraId="19D8D701" w14:textId="52AD98F7" w:rsidR="00F560E5" w:rsidRPr="00785367" w:rsidRDefault="00F560E5" w:rsidP="4CB52895">
      <w:r w:rsidRPr="00785367">
        <w:t xml:space="preserve">AISACT will continue to work to ensure that all </w:t>
      </w:r>
      <w:r w:rsidR="601665CB" w:rsidRPr="00785367">
        <w:t>1</w:t>
      </w:r>
      <w:r w:rsidR="00F1706D" w:rsidRPr="00785367">
        <w:t>8</w:t>
      </w:r>
      <w:r w:rsidRPr="00785367">
        <w:t xml:space="preserve"> Member Schools have access to advice and assistance </w:t>
      </w:r>
      <w:r w:rsidR="74432186" w:rsidRPr="00785367">
        <w:t>regarding</w:t>
      </w:r>
      <w:r w:rsidRPr="00785367">
        <w:t xml:space="preserve"> the implementation of the online delivery of the National Assessment program</w:t>
      </w:r>
      <w:r w:rsidR="3FE68D4A" w:rsidRPr="00785367">
        <w:t xml:space="preserve"> in </w:t>
      </w:r>
      <w:r w:rsidR="216750EE" w:rsidRPr="00785367">
        <w:t>particular</w:t>
      </w:r>
      <w:r w:rsidR="3FE68D4A" w:rsidRPr="00785367">
        <w:t xml:space="preserve"> promoting the opportunity to opt</w:t>
      </w:r>
      <w:r w:rsidR="37F4A3C2" w:rsidRPr="00785367">
        <w:t>-</w:t>
      </w:r>
      <w:r w:rsidR="3FE68D4A" w:rsidRPr="00785367">
        <w:t xml:space="preserve">in to assessment of </w:t>
      </w:r>
      <w:r w:rsidR="7B8BDC1E" w:rsidRPr="00785367">
        <w:t>students'</w:t>
      </w:r>
      <w:r w:rsidR="27813046" w:rsidRPr="00785367">
        <w:t xml:space="preserve"> </w:t>
      </w:r>
      <w:r w:rsidR="7B8BDC1E" w:rsidRPr="00785367">
        <w:t>ability</w:t>
      </w:r>
      <w:r w:rsidR="3FE68D4A" w:rsidRPr="00785367">
        <w:t xml:space="preserve"> in Science, Digital Literacy and Civics and Citizenship</w:t>
      </w:r>
      <w:r w:rsidR="16CAD752" w:rsidRPr="00785367">
        <w:t>.</w:t>
      </w:r>
    </w:p>
    <w:p w14:paraId="2599BDB8" w14:textId="637E71C5" w:rsidR="00F560E5" w:rsidRPr="00785367" w:rsidRDefault="00F560E5" w:rsidP="724B1ADC">
      <w:r w:rsidRPr="00785367">
        <w:t xml:space="preserve">The priority </w:t>
      </w:r>
      <w:r w:rsidRPr="00785367">
        <w:rPr>
          <w:b/>
          <w:bCs/>
        </w:rPr>
        <w:t>addressing the improvement of governance and financial management practices in non-government schools</w:t>
      </w:r>
      <w:r w:rsidRPr="00785367">
        <w:t xml:space="preserve"> saw the provision of a program provided by the Australian Institute of Company Directors available to all member schools Board Directors in 2018 and 2019.  </w:t>
      </w:r>
      <w:r w:rsidR="601665CB" w:rsidRPr="00785367">
        <w:t>In 202</w:t>
      </w:r>
      <w:r w:rsidR="368992CA" w:rsidRPr="00785367">
        <w:t>0</w:t>
      </w:r>
      <w:r w:rsidR="17ADD215" w:rsidRPr="00785367">
        <w:t xml:space="preserve"> and 2021</w:t>
      </w:r>
      <w:r w:rsidR="368992CA" w:rsidRPr="00785367">
        <w:t xml:space="preserve"> AISACT</w:t>
      </w:r>
      <w:r w:rsidR="5B18AE96" w:rsidRPr="00785367">
        <w:t xml:space="preserve"> expanded on this</w:t>
      </w:r>
      <w:r w:rsidR="3BC9603D" w:rsidRPr="00785367">
        <w:t xml:space="preserve"> providing a range of resource materials</w:t>
      </w:r>
      <w:r w:rsidR="5B18AE96" w:rsidRPr="00785367">
        <w:t>, and i</w:t>
      </w:r>
      <w:r w:rsidR="6BE65112" w:rsidRPr="00785367">
        <w:t>n 202</w:t>
      </w:r>
      <w:r w:rsidR="00F1706D" w:rsidRPr="00785367">
        <w:t>3</w:t>
      </w:r>
      <w:r w:rsidR="6BE65112" w:rsidRPr="00785367">
        <w:t xml:space="preserve"> </w:t>
      </w:r>
      <w:r w:rsidR="601665CB" w:rsidRPr="00785367">
        <w:t xml:space="preserve">the focus </w:t>
      </w:r>
      <w:r w:rsidR="65B2F5F2" w:rsidRPr="00785367">
        <w:t xml:space="preserve">will continue </w:t>
      </w:r>
      <w:r w:rsidR="601665CB" w:rsidRPr="00785367">
        <w:t xml:space="preserve">through the provision </w:t>
      </w:r>
      <w:r w:rsidR="3B0B923F" w:rsidRPr="00785367">
        <w:t>of sessions</w:t>
      </w:r>
      <w:r w:rsidR="601665CB" w:rsidRPr="00785367">
        <w:t xml:space="preserve"> </w:t>
      </w:r>
      <w:r w:rsidR="73CF75A4" w:rsidRPr="00785367">
        <w:t xml:space="preserve">which </w:t>
      </w:r>
      <w:r w:rsidR="601665CB" w:rsidRPr="00785367">
        <w:t>will address</w:t>
      </w:r>
      <w:r w:rsidR="19C4E2BF" w:rsidRPr="00785367">
        <w:t xml:space="preserve"> </w:t>
      </w:r>
      <w:r w:rsidR="601665CB" w:rsidRPr="00785367">
        <w:t xml:space="preserve">the </w:t>
      </w:r>
      <w:r w:rsidR="6AF01CC8" w:rsidRPr="00785367">
        <w:t xml:space="preserve">use of the </w:t>
      </w:r>
      <w:r w:rsidR="19D3EFB0" w:rsidRPr="00785367">
        <w:t xml:space="preserve">guiding principles </w:t>
      </w:r>
      <w:r w:rsidR="08273CA5" w:rsidRPr="00785367">
        <w:t xml:space="preserve">and checklist </w:t>
      </w:r>
      <w:r w:rsidR="19D3EFB0" w:rsidRPr="00785367">
        <w:t>and provide further resources</w:t>
      </w:r>
      <w:r w:rsidR="6C8CABDB" w:rsidRPr="00785367">
        <w:t xml:space="preserve"> in addition to a </w:t>
      </w:r>
      <w:r w:rsidR="4CEBDAE6" w:rsidRPr="00785367">
        <w:t>stand-alone</w:t>
      </w:r>
      <w:r w:rsidR="2EF4831C" w:rsidRPr="00785367">
        <w:t xml:space="preserve"> </w:t>
      </w:r>
      <w:r w:rsidR="10948399" w:rsidRPr="00785367">
        <w:t xml:space="preserve">bespoke </w:t>
      </w:r>
      <w:r w:rsidR="2EF4831C" w:rsidRPr="00785367">
        <w:t>course</w:t>
      </w:r>
      <w:r w:rsidR="41216DAA" w:rsidRPr="00785367">
        <w:t>s</w:t>
      </w:r>
      <w:r w:rsidR="2EF4831C" w:rsidRPr="00785367">
        <w:t xml:space="preserve"> </w:t>
      </w:r>
      <w:r w:rsidR="2756B856" w:rsidRPr="00785367">
        <w:t xml:space="preserve">on </w:t>
      </w:r>
      <w:r w:rsidR="7A60F05D" w:rsidRPr="00785367">
        <w:t xml:space="preserve">business modelling and management </w:t>
      </w:r>
      <w:r w:rsidR="2756B856" w:rsidRPr="00785367">
        <w:t>for</w:t>
      </w:r>
      <w:r w:rsidR="5F058DEE" w:rsidRPr="00785367">
        <w:t xml:space="preserve"> </w:t>
      </w:r>
      <w:r w:rsidR="26244FC4" w:rsidRPr="00785367">
        <w:t xml:space="preserve">Business Managers and </w:t>
      </w:r>
      <w:r w:rsidR="2756B856" w:rsidRPr="00785367">
        <w:t xml:space="preserve">directors in </w:t>
      </w:r>
      <w:r w:rsidR="2073E043" w:rsidRPr="00785367">
        <w:t>Independent Schools</w:t>
      </w:r>
      <w:r w:rsidR="3460AC45" w:rsidRPr="00785367">
        <w:t>.</w:t>
      </w:r>
    </w:p>
    <w:p w14:paraId="4A9920B7" w14:textId="4BED605C" w:rsidR="00F560E5" w:rsidRPr="00785367" w:rsidRDefault="7CAED5D8" w:rsidP="08720B78">
      <w:r w:rsidRPr="00785367">
        <w:rPr>
          <w:b/>
          <w:bCs/>
        </w:rPr>
        <w:t xml:space="preserve">Leadership development, staff and student wellbeing, mental health, </w:t>
      </w:r>
      <w:r w:rsidRPr="00785367">
        <w:t xml:space="preserve">as well as </w:t>
      </w:r>
      <w:r w:rsidRPr="00785367">
        <w:rPr>
          <w:b/>
          <w:bCs/>
        </w:rPr>
        <w:t>coaching for school improvement,</w:t>
      </w:r>
      <w:r w:rsidRPr="00785367">
        <w:t xml:space="preserve"> will continue to be a focus during 2023.  </w:t>
      </w:r>
    </w:p>
    <w:p w14:paraId="066ABB3B" w14:textId="246D9662" w:rsidR="00F560E5" w:rsidRPr="00785367" w:rsidRDefault="00F560E5" w:rsidP="4CB52895">
      <w:r w:rsidRPr="00785367">
        <w:t xml:space="preserve">AISACT will continue to provide specialist professional learning programs as identified in the Bilateral Agreement addressing </w:t>
      </w:r>
      <w:r w:rsidRPr="00785367">
        <w:rPr>
          <w:b/>
          <w:bCs/>
        </w:rPr>
        <w:t xml:space="preserve">Australian Curriculum, including general capabilities, reporting against the </w:t>
      </w:r>
      <w:r w:rsidRPr="00785367">
        <w:rPr>
          <w:b/>
          <w:bCs/>
        </w:rPr>
        <w:lastRenderedPageBreak/>
        <w:t xml:space="preserve">achievement standards, School Leadership, and literacy and </w:t>
      </w:r>
      <w:r w:rsidR="592F30D4" w:rsidRPr="00785367">
        <w:rPr>
          <w:b/>
          <w:bCs/>
        </w:rPr>
        <w:t>n</w:t>
      </w:r>
      <w:r w:rsidRPr="00785367">
        <w:rPr>
          <w:b/>
          <w:bCs/>
        </w:rPr>
        <w:t xml:space="preserve">umeracy. </w:t>
      </w:r>
      <w:r w:rsidR="1AE8F7F6" w:rsidRPr="00785367">
        <w:t xml:space="preserve">A continued focus </w:t>
      </w:r>
      <w:r w:rsidR="52716B9D" w:rsidRPr="00785367">
        <w:t xml:space="preserve">will </w:t>
      </w:r>
      <w:r w:rsidR="433680CE" w:rsidRPr="00785367">
        <w:t xml:space="preserve">be </w:t>
      </w:r>
      <w:r w:rsidR="52716B9D" w:rsidRPr="00785367">
        <w:t xml:space="preserve">on </w:t>
      </w:r>
      <w:r w:rsidR="3B965FDB" w:rsidRPr="00785367">
        <w:t>maximising growth for</w:t>
      </w:r>
      <w:r w:rsidR="513C0746" w:rsidRPr="00785367">
        <w:t xml:space="preserve"> diverse learners</w:t>
      </w:r>
      <w:r w:rsidR="40848822" w:rsidRPr="00785367">
        <w:t xml:space="preserve"> and evidence into action</w:t>
      </w:r>
      <w:r w:rsidR="513C0746" w:rsidRPr="00785367">
        <w:t>.</w:t>
      </w:r>
    </w:p>
    <w:p w14:paraId="26727DB7" w14:textId="0C9CB5F2" w:rsidR="00F560E5" w:rsidRPr="00785367" w:rsidRDefault="00F560E5" w:rsidP="724B1ADC">
      <w:r w:rsidRPr="00785367">
        <w:t xml:space="preserve">The Association will continue to collaborate and contribute with all education sectors in the ACT to provide input through reform specific governance mechanisms </w:t>
      </w:r>
      <w:r w:rsidR="78AB27E9" w:rsidRPr="00785367">
        <w:t>regarding</w:t>
      </w:r>
      <w:r w:rsidRPr="00785367">
        <w:t xml:space="preserve"> the implementation the agreed priorities of the Bilateral Agreement.</w:t>
      </w:r>
    </w:p>
    <w:p w14:paraId="3CF2D8B6" w14:textId="77777777" w:rsidR="00F560E5" w:rsidRPr="00785367" w:rsidRDefault="00F560E5" w:rsidP="00F560E5">
      <w:pPr>
        <w:rPr>
          <w:b/>
          <w:u w:val="single"/>
        </w:rPr>
      </w:pPr>
    </w:p>
    <w:p w14:paraId="55CA9EA0" w14:textId="77777777" w:rsidR="00F560E5" w:rsidRPr="00785367" w:rsidRDefault="00F560E5" w:rsidP="00F560E5">
      <w:pPr>
        <w:rPr>
          <w:b/>
          <w:u w:val="single"/>
        </w:rPr>
      </w:pPr>
      <w:r w:rsidRPr="00785367">
        <w:rPr>
          <w:b/>
          <w:u w:val="single"/>
        </w:rPr>
        <w:t>Relationship with the ACT government</w:t>
      </w:r>
    </w:p>
    <w:p w14:paraId="234873A1" w14:textId="0570BFFD" w:rsidR="00F560E5" w:rsidRPr="00785367" w:rsidRDefault="00F560E5" w:rsidP="00F560E5">
      <w:r w:rsidRPr="00785367">
        <w:t>As the representative body for the Independent School sector, the Association represents the sector’s view to Territory and Federal governments on matters of significance and importance in education and its Member Schools. The Association continues to work closely with the ACT Minister for Education and Early Childhood, Ms Yvette Berry MLA, ministerial advisors, and senior officials from the ACT Education Directorate. The Association also work</w:t>
      </w:r>
      <w:r w:rsidR="3E37D125" w:rsidRPr="00785367">
        <w:t>s</w:t>
      </w:r>
      <w:r w:rsidRPr="00785367">
        <w:t xml:space="preserve"> closely with The Archdiocese of Canberra and Goulburn, Catholic Education to continue to advance the specific issues relating to Non-Government Schools in the ACT.</w:t>
      </w:r>
    </w:p>
    <w:p w14:paraId="32A5DDE4" w14:textId="7D61D217" w:rsidR="00F560E5" w:rsidRPr="00785367" w:rsidRDefault="00F560E5" w:rsidP="00F560E5">
      <w:r w:rsidRPr="00785367">
        <w:t xml:space="preserve">The Independent, Catholic and </w:t>
      </w:r>
      <w:r w:rsidR="07E72AFC" w:rsidRPr="00785367">
        <w:t xml:space="preserve">Government </w:t>
      </w:r>
      <w:r w:rsidRPr="00785367">
        <w:t xml:space="preserve">schooling sectors will continue to work collaboratively in the implementation of reforms outlined in the bi-lateral agreement through quarterly cross-sectoral executive meetings to share progress and challenges and by maintaining cross-sectoral reform-specific governance mechanisms such as NAPLAN Online Steering Group, Australian Curriculum Assessment working group. </w:t>
      </w:r>
      <w:r w:rsidR="005F6E2D" w:rsidRPr="00785367">
        <w:t xml:space="preserve"> In </w:t>
      </w:r>
      <w:r w:rsidR="007E25F9" w:rsidRPr="00785367">
        <w:t>addition,</w:t>
      </w:r>
      <w:r w:rsidR="005F6E2D" w:rsidRPr="00785367">
        <w:t xml:space="preserve"> the AISACT continues to engage with the Education Directorate regarding </w:t>
      </w:r>
      <w:r w:rsidR="006C068B" w:rsidRPr="00785367">
        <w:t>phase two</w:t>
      </w:r>
      <w:r w:rsidR="005F6E2D" w:rsidRPr="00785367">
        <w:t xml:space="preserve"> of the </w:t>
      </w:r>
      <w:r w:rsidR="006C068B" w:rsidRPr="00785367">
        <w:t>implementations</w:t>
      </w:r>
      <w:r w:rsidR="005F6E2D" w:rsidRPr="00785367">
        <w:t xml:space="preserve"> of the initiatives embedded in the Future of </w:t>
      </w:r>
      <w:r w:rsidR="00FE1647" w:rsidRPr="00785367">
        <w:t>Education Plan</w:t>
      </w:r>
      <w:r w:rsidR="006C068B" w:rsidRPr="00785367">
        <w:t xml:space="preserve"> and where in particular cross sectorial initiatives can be realised</w:t>
      </w:r>
      <w:r w:rsidR="005F6E2D" w:rsidRPr="00785367">
        <w:t xml:space="preserve">.  </w:t>
      </w:r>
      <w:r w:rsidR="00FE1647" w:rsidRPr="00785367">
        <w:t xml:space="preserve">AISACT will continue to contribute to work </w:t>
      </w:r>
      <w:r w:rsidR="006C068B" w:rsidRPr="00785367">
        <w:t>around the</w:t>
      </w:r>
      <w:r w:rsidR="005F6E2D" w:rsidRPr="00785367">
        <w:t xml:space="preserve"> data collection for the Australian </w:t>
      </w:r>
      <w:r w:rsidR="00FE1647" w:rsidRPr="00785367">
        <w:t>T</w:t>
      </w:r>
      <w:r w:rsidR="005F6E2D" w:rsidRPr="00785367">
        <w:t xml:space="preserve">eacher </w:t>
      </w:r>
      <w:r w:rsidR="00FE1647" w:rsidRPr="00785367">
        <w:t>W</w:t>
      </w:r>
      <w:r w:rsidR="005F6E2D" w:rsidRPr="00785367">
        <w:t xml:space="preserve">orkforce Data Strategy and </w:t>
      </w:r>
      <w:r w:rsidR="00FE1647" w:rsidRPr="00785367">
        <w:t>the development of a national Unique Student Identifier.</w:t>
      </w:r>
    </w:p>
    <w:p w14:paraId="0FB78278" w14:textId="77777777" w:rsidR="00AB1E9A" w:rsidRPr="00785367" w:rsidRDefault="00AB1E9A" w:rsidP="00AB1E9A"/>
    <w:p w14:paraId="0562CB0E" w14:textId="1EDF57BC" w:rsidR="00271AF8" w:rsidRPr="00C06000" w:rsidRDefault="00AB1E9A" w:rsidP="400A0A80">
      <w:r w:rsidRPr="00785367">
        <w:br w:type="page"/>
      </w:r>
      <w:r w:rsidRPr="00785367">
        <w:rPr>
          <w:b/>
          <w:bCs/>
          <w:u w:val="single"/>
        </w:rPr>
        <w:lastRenderedPageBreak/>
        <w:t>Summary of budget</w:t>
      </w:r>
    </w:p>
    <w:tbl>
      <w:tblPr>
        <w:tblStyle w:val="TableGrid"/>
        <w:tblpPr w:leftFromText="180" w:rightFromText="180" w:vertAnchor="text" w:tblpXSpec="center" w:tblpY="1"/>
        <w:tblOverlap w:val="never"/>
        <w:tblW w:w="9498" w:type="dxa"/>
        <w:tblLook w:val="04A0" w:firstRow="1" w:lastRow="0" w:firstColumn="1" w:lastColumn="0" w:noHBand="0" w:noVBand="1"/>
      </w:tblPr>
      <w:tblGrid>
        <w:gridCol w:w="4815"/>
        <w:gridCol w:w="1701"/>
        <w:gridCol w:w="1559"/>
        <w:gridCol w:w="1423"/>
      </w:tblGrid>
      <w:tr w:rsidR="00F464A8" w:rsidRPr="00785367" w14:paraId="46C7DA5C" w14:textId="77777777" w:rsidTr="00F464A8">
        <w:trPr>
          <w:trHeight w:val="693"/>
        </w:trPr>
        <w:tc>
          <w:tcPr>
            <w:tcW w:w="4815" w:type="dxa"/>
            <w:tcBorders>
              <w:bottom w:val="single" w:sz="4" w:space="0" w:color="auto"/>
            </w:tcBorders>
          </w:tcPr>
          <w:p w14:paraId="1BFD96D1" w14:textId="18D8D2B7" w:rsidR="00F464A8" w:rsidRPr="00804054" w:rsidRDefault="00F464A8" w:rsidP="00804054">
            <w:pPr>
              <w:jc w:val="center"/>
              <w:rPr>
                <w:b/>
              </w:rPr>
            </w:pPr>
            <w:r w:rsidRPr="00804054">
              <w:rPr>
                <w:b/>
              </w:rPr>
              <w:t>Project</w:t>
            </w:r>
            <w:r w:rsidRPr="00804054">
              <w:rPr>
                <w:b/>
              </w:rPr>
              <w:t xml:space="preserve"> Activities</w:t>
            </w:r>
          </w:p>
        </w:tc>
        <w:tc>
          <w:tcPr>
            <w:tcW w:w="1701" w:type="dxa"/>
            <w:tcBorders>
              <w:bottom w:val="single" w:sz="4" w:space="0" w:color="auto"/>
            </w:tcBorders>
          </w:tcPr>
          <w:p w14:paraId="4BE6051B" w14:textId="77777777" w:rsidR="00F464A8" w:rsidRPr="00804054" w:rsidRDefault="00F464A8" w:rsidP="00804054">
            <w:pPr>
              <w:jc w:val="center"/>
              <w:rPr>
                <w:b/>
              </w:rPr>
            </w:pPr>
            <w:r w:rsidRPr="00804054">
              <w:rPr>
                <w:b/>
              </w:rPr>
              <w:t>Reform support funding</w:t>
            </w:r>
          </w:p>
        </w:tc>
        <w:tc>
          <w:tcPr>
            <w:tcW w:w="1559" w:type="dxa"/>
            <w:tcBorders>
              <w:bottom w:val="single" w:sz="4" w:space="0" w:color="auto"/>
            </w:tcBorders>
          </w:tcPr>
          <w:p w14:paraId="2352263B" w14:textId="77777777" w:rsidR="00F464A8" w:rsidRPr="00804054" w:rsidRDefault="00F464A8" w:rsidP="00804054">
            <w:pPr>
              <w:jc w:val="center"/>
              <w:rPr>
                <w:b/>
              </w:rPr>
            </w:pPr>
            <w:r w:rsidRPr="00804054">
              <w:rPr>
                <w:b/>
              </w:rPr>
              <w:t>Funding from other sources</w:t>
            </w:r>
          </w:p>
        </w:tc>
        <w:tc>
          <w:tcPr>
            <w:tcW w:w="1423" w:type="dxa"/>
            <w:tcBorders>
              <w:bottom w:val="single" w:sz="4" w:space="0" w:color="auto"/>
            </w:tcBorders>
          </w:tcPr>
          <w:p w14:paraId="7A2D4EF4" w14:textId="77777777" w:rsidR="00F464A8" w:rsidRPr="00804054" w:rsidRDefault="00F464A8" w:rsidP="00804054">
            <w:pPr>
              <w:jc w:val="center"/>
              <w:rPr>
                <w:b/>
              </w:rPr>
            </w:pPr>
            <w:r w:rsidRPr="00804054">
              <w:rPr>
                <w:b/>
              </w:rPr>
              <w:t>Total project funding</w:t>
            </w:r>
          </w:p>
        </w:tc>
      </w:tr>
      <w:tr w:rsidR="00F464A8" w:rsidRPr="00785367" w14:paraId="78BF3D63" w14:textId="77777777" w:rsidTr="00F464A8">
        <w:trPr>
          <w:trHeight w:val="468"/>
        </w:trPr>
        <w:tc>
          <w:tcPr>
            <w:tcW w:w="4815" w:type="dxa"/>
            <w:tcBorders>
              <w:bottom w:val="single" w:sz="4" w:space="0" w:color="auto"/>
            </w:tcBorders>
          </w:tcPr>
          <w:p w14:paraId="0D6F8DDD" w14:textId="77777777" w:rsidR="005B39B8" w:rsidRDefault="005B39B8" w:rsidP="00F464A8">
            <w:pPr>
              <w:jc w:val="center"/>
              <w:rPr>
                <w:b/>
                <w:bCs/>
              </w:rPr>
            </w:pPr>
          </w:p>
          <w:p w14:paraId="608F8303" w14:textId="77777777" w:rsidR="00F464A8" w:rsidRDefault="00F464A8" w:rsidP="00F464A8">
            <w:pPr>
              <w:jc w:val="center"/>
              <w:rPr>
                <w:b/>
                <w:bCs/>
              </w:rPr>
            </w:pPr>
            <w:r w:rsidRPr="00785367">
              <w:rPr>
                <w:b/>
                <w:bCs/>
              </w:rPr>
              <w:t>NCCD</w:t>
            </w:r>
          </w:p>
          <w:p w14:paraId="00BBD428" w14:textId="0BA1FDBA" w:rsidR="005B39B8" w:rsidRPr="00785367" w:rsidRDefault="005B39B8" w:rsidP="00F464A8">
            <w:pPr>
              <w:jc w:val="center"/>
              <w:rPr>
                <w:b/>
              </w:rPr>
            </w:pPr>
          </w:p>
        </w:tc>
        <w:tc>
          <w:tcPr>
            <w:tcW w:w="1701" w:type="dxa"/>
            <w:tcBorders>
              <w:bottom w:val="single" w:sz="4" w:space="0" w:color="auto"/>
            </w:tcBorders>
          </w:tcPr>
          <w:p w14:paraId="40C6C49E" w14:textId="77777777" w:rsidR="00F464A8" w:rsidRPr="00785367" w:rsidRDefault="00F464A8" w:rsidP="00F464A8">
            <w:pPr>
              <w:rPr>
                <w:b/>
                <w:bCs/>
              </w:rPr>
            </w:pPr>
          </w:p>
        </w:tc>
        <w:tc>
          <w:tcPr>
            <w:tcW w:w="1559" w:type="dxa"/>
            <w:tcBorders>
              <w:bottom w:val="single" w:sz="4" w:space="0" w:color="auto"/>
            </w:tcBorders>
          </w:tcPr>
          <w:p w14:paraId="2471C32F" w14:textId="77777777" w:rsidR="00F464A8" w:rsidRPr="00785367" w:rsidRDefault="00F464A8" w:rsidP="00F464A8">
            <w:pPr>
              <w:rPr>
                <w:b/>
              </w:rPr>
            </w:pPr>
          </w:p>
        </w:tc>
        <w:tc>
          <w:tcPr>
            <w:tcW w:w="1423" w:type="dxa"/>
            <w:tcBorders>
              <w:bottom w:val="single" w:sz="4" w:space="0" w:color="auto"/>
            </w:tcBorders>
          </w:tcPr>
          <w:p w14:paraId="3B59A297" w14:textId="77777777" w:rsidR="00F464A8" w:rsidRPr="00785367" w:rsidRDefault="00F464A8" w:rsidP="00F464A8">
            <w:pPr>
              <w:rPr>
                <w:b/>
              </w:rPr>
            </w:pPr>
          </w:p>
        </w:tc>
      </w:tr>
      <w:tr w:rsidR="00F464A8" w:rsidRPr="00785367" w14:paraId="0384C3C8" w14:textId="77777777" w:rsidTr="00F464A8">
        <w:tc>
          <w:tcPr>
            <w:tcW w:w="4815" w:type="dxa"/>
            <w:tcBorders>
              <w:bottom w:val="nil"/>
            </w:tcBorders>
          </w:tcPr>
          <w:p w14:paraId="303F3783" w14:textId="2D990B9E" w:rsidR="00F464A8" w:rsidRPr="00785367" w:rsidRDefault="00F464A8" w:rsidP="00F464A8">
            <w:r w:rsidRPr="00785367">
              <w:t>Consultancy provided by AISACT staff member</w:t>
            </w:r>
          </w:p>
        </w:tc>
        <w:tc>
          <w:tcPr>
            <w:tcW w:w="1701" w:type="dxa"/>
            <w:tcBorders>
              <w:bottom w:val="nil"/>
            </w:tcBorders>
          </w:tcPr>
          <w:p w14:paraId="75B9553D" w14:textId="2ED49718" w:rsidR="00F464A8" w:rsidRPr="00785367" w:rsidRDefault="00F464A8" w:rsidP="00F464A8">
            <w:pPr>
              <w:rPr>
                <w:b/>
                <w:bCs/>
              </w:rPr>
            </w:pPr>
            <w:r w:rsidRPr="00785367">
              <w:t xml:space="preserve">Please see below </w:t>
            </w:r>
            <w:r w:rsidRPr="00785367">
              <w:rPr>
                <w:b/>
                <w:bCs/>
              </w:rPr>
              <w:t>*</w:t>
            </w:r>
          </w:p>
        </w:tc>
        <w:tc>
          <w:tcPr>
            <w:tcW w:w="1559" w:type="dxa"/>
            <w:tcBorders>
              <w:bottom w:val="nil"/>
            </w:tcBorders>
          </w:tcPr>
          <w:p w14:paraId="1A618C9B" w14:textId="7A3CBF0D" w:rsidR="00F464A8" w:rsidRPr="00785367" w:rsidRDefault="00F464A8" w:rsidP="00F464A8"/>
        </w:tc>
        <w:tc>
          <w:tcPr>
            <w:tcW w:w="1423" w:type="dxa"/>
            <w:tcBorders>
              <w:bottom w:val="nil"/>
            </w:tcBorders>
          </w:tcPr>
          <w:p w14:paraId="1B3620DC" w14:textId="7B4351D9" w:rsidR="00F464A8" w:rsidRPr="00785367" w:rsidRDefault="00F464A8" w:rsidP="00F464A8"/>
        </w:tc>
      </w:tr>
      <w:tr w:rsidR="00F464A8" w:rsidRPr="00785367" w14:paraId="0C78B3D8" w14:textId="77777777" w:rsidTr="00F464A8">
        <w:trPr>
          <w:trHeight w:val="118"/>
        </w:trPr>
        <w:tc>
          <w:tcPr>
            <w:tcW w:w="4815" w:type="dxa"/>
            <w:tcBorders>
              <w:top w:val="nil"/>
            </w:tcBorders>
          </w:tcPr>
          <w:p w14:paraId="33BB521D" w14:textId="77777777" w:rsidR="00F464A8" w:rsidRPr="00785367" w:rsidRDefault="00F464A8" w:rsidP="00F464A8"/>
        </w:tc>
        <w:tc>
          <w:tcPr>
            <w:tcW w:w="1701" w:type="dxa"/>
            <w:tcBorders>
              <w:top w:val="nil"/>
            </w:tcBorders>
          </w:tcPr>
          <w:p w14:paraId="3449FAF4" w14:textId="77777777" w:rsidR="00F464A8" w:rsidRPr="00785367" w:rsidRDefault="00F464A8" w:rsidP="00F464A8"/>
        </w:tc>
        <w:tc>
          <w:tcPr>
            <w:tcW w:w="1559" w:type="dxa"/>
            <w:tcBorders>
              <w:top w:val="nil"/>
            </w:tcBorders>
          </w:tcPr>
          <w:p w14:paraId="152D2E82" w14:textId="77777777" w:rsidR="00F464A8" w:rsidRPr="00785367" w:rsidRDefault="00F464A8" w:rsidP="00F464A8"/>
        </w:tc>
        <w:tc>
          <w:tcPr>
            <w:tcW w:w="1423" w:type="dxa"/>
            <w:tcBorders>
              <w:top w:val="nil"/>
            </w:tcBorders>
          </w:tcPr>
          <w:p w14:paraId="015DF47B" w14:textId="77777777" w:rsidR="00F464A8" w:rsidRPr="00785367" w:rsidRDefault="00F464A8" w:rsidP="00F464A8"/>
        </w:tc>
      </w:tr>
      <w:tr w:rsidR="00F464A8" w:rsidRPr="00785367" w14:paraId="5C603630" w14:textId="77777777" w:rsidTr="00F464A8">
        <w:trPr>
          <w:trHeight w:val="525"/>
        </w:trPr>
        <w:tc>
          <w:tcPr>
            <w:tcW w:w="4815" w:type="dxa"/>
            <w:tcBorders>
              <w:top w:val="nil"/>
            </w:tcBorders>
          </w:tcPr>
          <w:p w14:paraId="24B3206F" w14:textId="77777777" w:rsidR="005B39B8" w:rsidRDefault="005B39B8" w:rsidP="00F464A8">
            <w:pPr>
              <w:jc w:val="center"/>
              <w:rPr>
                <w:b/>
              </w:rPr>
            </w:pPr>
          </w:p>
          <w:p w14:paraId="42FCB9DF" w14:textId="77777777" w:rsidR="00F464A8" w:rsidRDefault="00F464A8" w:rsidP="00F464A8">
            <w:pPr>
              <w:jc w:val="center"/>
              <w:rPr>
                <w:b/>
              </w:rPr>
            </w:pPr>
            <w:r w:rsidRPr="00785367">
              <w:rPr>
                <w:b/>
              </w:rPr>
              <w:t>Governance &amp; Finance</w:t>
            </w:r>
          </w:p>
          <w:p w14:paraId="6DAEE725" w14:textId="06F0125A" w:rsidR="005B39B8" w:rsidRPr="00785367" w:rsidRDefault="005B39B8" w:rsidP="00F464A8">
            <w:pPr>
              <w:jc w:val="center"/>
            </w:pPr>
          </w:p>
        </w:tc>
        <w:tc>
          <w:tcPr>
            <w:tcW w:w="1701" w:type="dxa"/>
            <w:tcBorders>
              <w:top w:val="nil"/>
            </w:tcBorders>
          </w:tcPr>
          <w:p w14:paraId="39ABEC52" w14:textId="442A98B4" w:rsidR="00F464A8" w:rsidRPr="00785367" w:rsidRDefault="00F464A8" w:rsidP="00F464A8"/>
        </w:tc>
        <w:tc>
          <w:tcPr>
            <w:tcW w:w="1559" w:type="dxa"/>
            <w:tcBorders>
              <w:top w:val="nil"/>
            </w:tcBorders>
          </w:tcPr>
          <w:p w14:paraId="6D98A12B" w14:textId="456B9BC7" w:rsidR="00F464A8" w:rsidRPr="00785367" w:rsidRDefault="00F464A8" w:rsidP="00F464A8"/>
        </w:tc>
        <w:tc>
          <w:tcPr>
            <w:tcW w:w="1423" w:type="dxa"/>
            <w:tcBorders>
              <w:top w:val="nil"/>
            </w:tcBorders>
          </w:tcPr>
          <w:p w14:paraId="60ECDE6D" w14:textId="0E4AED49" w:rsidR="00F464A8" w:rsidRPr="00785367" w:rsidRDefault="00F464A8" w:rsidP="00F464A8"/>
        </w:tc>
      </w:tr>
      <w:tr w:rsidR="00F464A8" w:rsidRPr="00785367" w14:paraId="20A9B321" w14:textId="77777777" w:rsidTr="00F464A8">
        <w:tc>
          <w:tcPr>
            <w:tcW w:w="4815" w:type="dxa"/>
          </w:tcPr>
          <w:p w14:paraId="175E4728" w14:textId="5AC07943" w:rsidR="00F464A8" w:rsidRPr="00785367" w:rsidRDefault="00F464A8" w:rsidP="00F464A8">
            <w:r w:rsidRPr="00785367">
              <w:t>Train the trainer Governance Principles</w:t>
            </w:r>
          </w:p>
        </w:tc>
        <w:tc>
          <w:tcPr>
            <w:tcW w:w="1701" w:type="dxa"/>
          </w:tcPr>
          <w:p w14:paraId="24E4EBB2" w14:textId="3DFFB87D" w:rsidR="00F464A8" w:rsidRPr="00785367" w:rsidRDefault="00F464A8" w:rsidP="00F464A8">
            <w:r w:rsidRPr="00785367">
              <w:t>$2,000</w:t>
            </w:r>
          </w:p>
        </w:tc>
        <w:tc>
          <w:tcPr>
            <w:tcW w:w="1559" w:type="dxa"/>
          </w:tcPr>
          <w:p w14:paraId="2CBB451C" w14:textId="4C43EC25" w:rsidR="00F464A8" w:rsidRPr="00785367" w:rsidRDefault="00F464A8" w:rsidP="00F464A8"/>
        </w:tc>
        <w:tc>
          <w:tcPr>
            <w:tcW w:w="1423" w:type="dxa"/>
          </w:tcPr>
          <w:p w14:paraId="661C9959" w14:textId="566CC1F0" w:rsidR="00F464A8" w:rsidRPr="00785367" w:rsidRDefault="00F464A8" w:rsidP="00F464A8">
            <w:r w:rsidRPr="00785367">
              <w:t>$2,000</w:t>
            </w:r>
          </w:p>
        </w:tc>
      </w:tr>
      <w:tr w:rsidR="00F464A8" w:rsidRPr="00785367" w14:paraId="30138421" w14:textId="77777777" w:rsidTr="00F464A8">
        <w:tc>
          <w:tcPr>
            <w:tcW w:w="4815" w:type="dxa"/>
          </w:tcPr>
          <w:p w14:paraId="737B4C20" w14:textId="3370CFA8" w:rsidR="00F464A8" w:rsidRPr="00785367" w:rsidRDefault="00F464A8" w:rsidP="00F464A8">
            <w:r w:rsidRPr="00785367">
              <w:t>Business Modelling and Management for Business Managers</w:t>
            </w:r>
          </w:p>
        </w:tc>
        <w:tc>
          <w:tcPr>
            <w:tcW w:w="1701" w:type="dxa"/>
          </w:tcPr>
          <w:p w14:paraId="5C246E32" w14:textId="6AC9B493" w:rsidR="00F464A8" w:rsidRPr="00785367" w:rsidRDefault="00F464A8" w:rsidP="00F464A8">
            <w:r w:rsidRPr="00785367">
              <w:t>**</w:t>
            </w:r>
          </w:p>
        </w:tc>
        <w:tc>
          <w:tcPr>
            <w:tcW w:w="1559" w:type="dxa"/>
          </w:tcPr>
          <w:p w14:paraId="7CA456B1" w14:textId="77777777" w:rsidR="00F464A8" w:rsidRPr="00785367" w:rsidRDefault="00F464A8" w:rsidP="00F464A8"/>
        </w:tc>
        <w:tc>
          <w:tcPr>
            <w:tcW w:w="1423" w:type="dxa"/>
          </w:tcPr>
          <w:p w14:paraId="479EBF08" w14:textId="51219BCF" w:rsidR="00F464A8" w:rsidRPr="00785367" w:rsidRDefault="00F464A8" w:rsidP="00F464A8"/>
        </w:tc>
      </w:tr>
      <w:tr w:rsidR="00F464A8" w:rsidRPr="00785367" w14:paraId="2649CDB6" w14:textId="77777777" w:rsidTr="00F464A8">
        <w:trPr>
          <w:trHeight w:val="315"/>
        </w:trPr>
        <w:tc>
          <w:tcPr>
            <w:tcW w:w="4815" w:type="dxa"/>
          </w:tcPr>
          <w:p w14:paraId="3323E0C9" w14:textId="76FE7EF6" w:rsidR="00F464A8" w:rsidRPr="00785367" w:rsidRDefault="00F464A8" w:rsidP="00F464A8">
            <w:r w:rsidRPr="00785367">
              <w:t>Legal Lens for Schools - Resource Development</w:t>
            </w:r>
          </w:p>
        </w:tc>
        <w:tc>
          <w:tcPr>
            <w:tcW w:w="1701" w:type="dxa"/>
          </w:tcPr>
          <w:p w14:paraId="01D912B4" w14:textId="66F875A8" w:rsidR="00F464A8" w:rsidRPr="00785367" w:rsidRDefault="00F464A8" w:rsidP="00F464A8">
            <w:pPr>
              <w:spacing w:after="200" w:line="276" w:lineRule="auto"/>
            </w:pPr>
            <w:r w:rsidRPr="00785367">
              <w:t>$5,000</w:t>
            </w:r>
          </w:p>
        </w:tc>
        <w:tc>
          <w:tcPr>
            <w:tcW w:w="1559" w:type="dxa"/>
          </w:tcPr>
          <w:p w14:paraId="5997CC1D" w14:textId="77777777" w:rsidR="00F464A8" w:rsidRPr="00785367" w:rsidRDefault="00F464A8" w:rsidP="00F464A8"/>
        </w:tc>
        <w:tc>
          <w:tcPr>
            <w:tcW w:w="1423" w:type="dxa"/>
          </w:tcPr>
          <w:p w14:paraId="669E6DA7" w14:textId="0C37B579" w:rsidR="00F464A8" w:rsidRPr="00785367" w:rsidRDefault="00F464A8" w:rsidP="00F464A8">
            <w:pPr>
              <w:spacing w:after="200" w:line="276" w:lineRule="auto"/>
            </w:pPr>
            <w:r w:rsidRPr="00785367">
              <w:t>$5,000</w:t>
            </w:r>
          </w:p>
        </w:tc>
      </w:tr>
      <w:tr w:rsidR="00F464A8" w:rsidRPr="00785367" w14:paraId="4CE63082" w14:textId="77777777" w:rsidTr="00F464A8">
        <w:tc>
          <w:tcPr>
            <w:tcW w:w="4815" w:type="dxa"/>
          </w:tcPr>
          <w:p w14:paraId="4DF456D0" w14:textId="18054282" w:rsidR="00F464A8" w:rsidRPr="00785367" w:rsidRDefault="00F464A8" w:rsidP="00F464A8">
            <w:r w:rsidRPr="00785367">
              <w:t xml:space="preserve">Developing a Child Safe Strategy </w:t>
            </w:r>
          </w:p>
        </w:tc>
        <w:tc>
          <w:tcPr>
            <w:tcW w:w="1701" w:type="dxa"/>
          </w:tcPr>
          <w:p w14:paraId="74728BCE" w14:textId="5FA93A89" w:rsidR="00F464A8" w:rsidRPr="00785367" w:rsidRDefault="00F464A8" w:rsidP="00F464A8">
            <w:r w:rsidRPr="00785367">
              <w:t>$15,120</w:t>
            </w:r>
          </w:p>
        </w:tc>
        <w:tc>
          <w:tcPr>
            <w:tcW w:w="1559" w:type="dxa"/>
          </w:tcPr>
          <w:p w14:paraId="5FB4D6BB" w14:textId="51979805" w:rsidR="00F464A8" w:rsidRPr="00785367" w:rsidRDefault="00F464A8" w:rsidP="00F464A8">
            <w:r w:rsidRPr="00785367">
              <w:t>***</w:t>
            </w:r>
          </w:p>
        </w:tc>
        <w:tc>
          <w:tcPr>
            <w:tcW w:w="1423" w:type="dxa"/>
          </w:tcPr>
          <w:p w14:paraId="02A1B205" w14:textId="5039935C" w:rsidR="00F464A8" w:rsidRPr="00785367" w:rsidRDefault="00F464A8" w:rsidP="00F464A8">
            <w:r w:rsidRPr="00785367">
              <w:t>$15,120</w:t>
            </w:r>
          </w:p>
        </w:tc>
      </w:tr>
      <w:tr w:rsidR="00F464A8" w:rsidRPr="00785367" w14:paraId="3EB3A20B" w14:textId="77777777" w:rsidTr="00F464A8">
        <w:tc>
          <w:tcPr>
            <w:tcW w:w="4815" w:type="dxa"/>
          </w:tcPr>
          <w:p w14:paraId="6EB74D65" w14:textId="481FFC8A" w:rsidR="00F464A8" w:rsidRPr="00785367" w:rsidRDefault="00F464A8" w:rsidP="00F464A8">
            <w:r w:rsidRPr="00785367">
              <w:t>Safeguarding Resource Hub</w:t>
            </w:r>
          </w:p>
        </w:tc>
        <w:tc>
          <w:tcPr>
            <w:tcW w:w="1701" w:type="dxa"/>
          </w:tcPr>
          <w:p w14:paraId="1815E059" w14:textId="51B75479" w:rsidR="00F464A8" w:rsidRPr="00785367" w:rsidRDefault="00F464A8" w:rsidP="00F464A8">
            <w:r w:rsidRPr="00785367">
              <w:t>$5,000</w:t>
            </w:r>
          </w:p>
        </w:tc>
        <w:tc>
          <w:tcPr>
            <w:tcW w:w="1559" w:type="dxa"/>
          </w:tcPr>
          <w:p w14:paraId="35B40448" w14:textId="29D2B6FB" w:rsidR="00F464A8" w:rsidRPr="00785367" w:rsidRDefault="00F464A8" w:rsidP="00F464A8"/>
        </w:tc>
        <w:tc>
          <w:tcPr>
            <w:tcW w:w="1423" w:type="dxa"/>
          </w:tcPr>
          <w:p w14:paraId="6FFEBB0C" w14:textId="4BD7174C" w:rsidR="00F464A8" w:rsidRPr="00785367" w:rsidRDefault="00F464A8" w:rsidP="00F464A8">
            <w:r w:rsidRPr="00785367">
              <w:t>$5,000</w:t>
            </w:r>
          </w:p>
        </w:tc>
      </w:tr>
      <w:tr w:rsidR="00F464A8" w:rsidRPr="00785367" w14:paraId="6561FBDF" w14:textId="77777777" w:rsidTr="00F464A8">
        <w:tc>
          <w:tcPr>
            <w:tcW w:w="4815" w:type="dxa"/>
          </w:tcPr>
          <w:p w14:paraId="6205D6D8" w14:textId="77777777" w:rsidR="005B39B8" w:rsidRDefault="005B39B8" w:rsidP="00F464A8">
            <w:pPr>
              <w:jc w:val="center"/>
              <w:rPr>
                <w:b/>
              </w:rPr>
            </w:pPr>
          </w:p>
          <w:p w14:paraId="6CFC6F3E" w14:textId="01061951" w:rsidR="00F464A8" w:rsidRDefault="00F464A8" w:rsidP="00F464A8">
            <w:pPr>
              <w:jc w:val="center"/>
              <w:rPr>
                <w:b/>
              </w:rPr>
            </w:pPr>
            <w:r w:rsidRPr="00785367">
              <w:rPr>
                <w:b/>
              </w:rPr>
              <w:t>Bilateral</w:t>
            </w:r>
            <w:r>
              <w:rPr>
                <w:b/>
              </w:rPr>
              <w:t xml:space="preserve"> </w:t>
            </w:r>
            <w:r w:rsidRPr="00785367">
              <w:rPr>
                <w:b/>
              </w:rPr>
              <w:t>Agreement</w:t>
            </w:r>
          </w:p>
          <w:p w14:paraId="4FBF66CC" w14:textId="4962C3C0" w:rsidR="00F464A8" w:rsidRPr="00F31FF5" w:rsidRDefault="00F464A8" w:rsidP="00F464A8">
            <w:pPr>
              <w:rPr>
                <w:b/>
              </w:rPr>
            </w:pPr>
          </w:p>
        </w:tc>
        <w:tc>
          <w:tcPr>
            <w:tcW w:w="1701" w:type="dxa"/>
          </w:tcPr>
          <w:p w14:paraId="7CD77081" w14:textId="77777777" w:rsidR="00F464A8" w:rsidRPr="00785367" w:rsidRDefault="00F464A8" w:rsidP="00F464A8"/>
        </w:tc>
        <w:tc>
          <w:tcPr>
            <w:tcW w:w="1559" w:type="dxa"/>
          </w:tcPr>
          <w:p w14:paraId="7004013E" w14:textId="77777777" w:rsidR="00F464A8" w:rsidRPr="00785367" w:rsidRDefault="00F464A8" w:rsidP="00F464A8"/>
        </w:tc>
        <w:tc>
          <w:tcPr>
            <w:tcW w:w="1423" w:type="dxa"/>
          </w:tcPr>
          <w:p w14:paraId="64B09571" w14:textId="77777777" w:rsidR="00F464A8" w:rsidRPr="00785367" w:rsidRDefault="00F464A8" w:rsidP="00F464A8"/>
        </w:tc>
      </w:tr>
      <w:tr w:rsidR="00F464A8" w:rsidRPr="00785367" w14:paraId="4FF282FE" w14:textId="77777777" w:rsidTr="00F464A8">
        <w:tc>
          <w:tcPr>
            <w:tcW w:w="4815" w:type="dxa"/>
          </w:tcPr>
          <w:p w14:paraId="7DAAEE13" w14:textId="19F87FF3" w:rsidR="00F464A8" w:rsidRPr="00785367" w:rsidRDefault="00F464A8" w:rsidP="00F464A8">
            <w:r w:rsidRPr="00785367">
              <w:t>Evidence into Action: Implementation for School Improvement Mentoring Program</w:t>
            </w:r>
          </w:p>
        </w:tc>
        <w:tc>
          <w:tcPr>
            <w:tcW w:w="1701" w:type="dxa"/>
          </w:tcPr>
          <w:p w14:paraId="13652B28" w14:textId="3D08A93E" w:rsidR="00F464A8" w:rsidRPr="00785367" w:rsidRDefault="00F464A8" w:rsidP="00F464A8">
            <w:r w:rsidRPr="00785367">
              <w:t>$12,000</w:t>
            </w:r>
          </w:p>
        </w:tc>
        <w:tc>
          <w:tcPr>
            <w:tcW w:w="1559" w:type="dxa"/>
          </w:tcPr>
          <w:p w14:paraId="3FE9F23F" w14:textId="70E554CB" w:rsidR="00F464A8" w:rsidRPr="00785367" w:rsidRDefault="00F464A8" w:rsidP="00F464A8">
            <w:r w:rsidRPr="00785367">
              <w:t>***</w:t>
            </w:r>
          </w:p>
        </w:tc>
        <w:tc>
          <w:tcPr>
            <w:tcW w:w="1423" w:type="dxa"/>
          </w:tcPr>
          <w:p w14:paraId="251BD4EA" w14:textId="15A5A783" w:rsidR="00F464A8" w:rsidRPr="00785367" w:rsidRDefault="00F464A8" w:rsidP="00F464A8">
            <w:r w:rsidRPr="00785367">
              <w:t>$12,000</w:t>
            </w:r>
          </w:p>
        </w:tc>
      </w:tr>
      <w:tr w:rsidR="00F464A8" w:rsidRPr="00785367" w14:paraId="12AF6E04" w14:textId="77777777" w:rsidTr="00F464A8">
        <w:tc>
          <w:tcPr>
            <w:tcW w:w="4815" w:type="dxa"/>
          </w:tcPr>
          <w:p w14:paraId="17ABD118" w14:textId="0F75466C" w:rsidR="00F464A8" w:rsidRPr="00785367" w:rsidRDefault="00F464A8" w:rsidP="00F464A8">
            <w:r w:rsidRPr="00785367">
              <w:t>Embedding Research Literacy in Schools</w:t>
            </w:r>
          </w:p>
        </w:tc>
        <w:tc>
          <w:tcPr>
            <w:tcW w:w="1701" w:type="dxa"/>
          </w:tcPr>
          <w:p w14:paraId="2424143A" w14:textId="4F608E20" w:rsidR="00F464A8" w:rsidRPr="00785367" w:rsidRDefault="00F464A8" w:rsidP="00F464A8">
            <w:r w:rsidRPr="00785367">
              <w:t>$3,000</w:t>
            </w:r>
          </w:p>
        </w:tc>
        <w:tc>
          <w:tcPr>
            <w:tcW w:w="1559" w:type="dxa"/>
          </w:tcPr>
          <w:p w14:paraId="183310DE" w14:textId="50302559" w:rsidR="00F464A8" w:rsidRPr="00785367" w:rsidRDefault="00F464A8" w:rsidP="00F464A8"/>
        </w:tc>
        <w:tc>
          <w:tcPr>
            <w:tcW w:w="1423" w:type="dxa"/>
          </w:tcPr>
          <w:p w14:paraId="6BC6171A" w14:textId="0F180B75" w:rsidR="00F464A8" w:rsidRPr="00785367" w:rsidRDefault="00F464A8" w:rsidP="00F464A8">
            <w:r w:rsidRPr="00785367">
              <w:t>$3,000</w:t>
            </w:r>
          </w:p>
        </w:tc>
      </w:tr>
      <w:tr w:rsidR="00F464A8" w:rsidRPr="00785367" w14:paraId="235B32DB" w14:textId="77777777" w:rsidTr="00F464A8">
        <w:tc>
          <w:tcPr>
            <w:tcW w:w="4815" w:type="dxa"/>
          </w:tcPr>
          <w:p w14:paraId="0083BAE5" w14:textId="1F260501" w:rsidR="00F464A8" w:rsidRPr="00785367" w:rsidRDefault="00F464A8" w:rsidP="00F464A8">
            <w:r w:rsidRPr="00785367">
              <w:t xml:space="preserve">Maximising Growth for Diverse Learners and Mentoring Sessions </w:t>
            </w:r>
          </w:p>
        </w:tc>
        <w:tc>
          <w:tcPr>
            <w:tcW w:w="1701" w:type="dxa"/>
          </w:tcPr>
          <w:p w14:paraId="3BAB80C2" w14:textId="26F2559E" w:rsidR="00F464A8" w:rsidRPr="00785367" w:rsidRDefault="00F464A8" w:rsidP="00F464A8">
            <w:r w:rsidRPr="00785367">
              <w:t>$1,000</w:t>
            </w:r>
          </w:p>
        </w:tc>
        <w:tc>
          <w:tcPr>
            <w:tcW w:w="1559" w:type="dxa"/>
          </w:tcPr>
          <w:p w14:paraId="08CE6F91" w14:textId="711B0AB5" w:rsidR="00F464A8" w:rsidRPr="00785367" w:rsidRDefault="00F464A8" w:rsidP="00F464A8"/>
        </w:tc>
        <w:tc>
          <w:tcPr>
            <w:tcW w:w="1423" w:type="dxa"/>
          </w:tcPr>
          <w:p w14:paraId="7C69255C" w14:textId="287C4A31" w:rsidR="00F464A8" w:rsidRPr="00785367" w:rsidRDefault="00F464A8" w:rsidP="00F464A8">
            <w:r w:rsidRPr="00785367">
              <w:t>$1,000</w:t>
            </w:r>
          </w:p>
        </w:tc>
      </w:tr>
      <w:tr w:rsidR="00F464A8" w:rsidRPr="00785367" w14:paraId="0620D79D" w14:textId="77777777" w:rsidTr="00F464A8">
        <w:tc>
          <w:tcPr>
            <w:tcW w:w="4815" w:type="dxa"/>
          </w:tcPr>
          <w:p w14:paraId="0818F49D" w14:textId="76DA67E7" w:rsidR="00F464A8" w:rsidRPr="00785367" w:rsidRDefault="00F464A8" w:rsidP="00F464A8">
            <w:r w:rsidRPr="00785367">
              <w:t>Australian Curriculum and Pedagogy</w:t>
            </w:r>
          </w:p>
        </w:tc>
        <w:tc>
          <w:tcPr>
            <w:tcW w:w="1701" w:type="dxa"/>
          </w:tcPr>
          <w:p w14:paraId="385E88F9" w14:textId="32EB8760" w:rsidR="00F464A8" w:rsidRPr="00785367" w:rsidRDefault="00F464A8" w:rsidP="00F464A8">
            <w:r w:rsidRPr="00785367">
              <w:t>**</w:t>
            </w:r>
          </w:p>
        </w:tc>
        <w:tc>
          <w:tcPr>
            <w:tcW w:w="1559" w:type="dxa"/>
          </w:tcPr>
          <w:p w14:paraId="6CB05694" w14:textId="508D5BBC" w:rsidR="00F464A8" w:rsidRPr="00785367" w:rsidRDefault="00F464A8" w:rsidP="00F464A8"/>
        </w:tc>
        <w:tc>
          <w:tcPr>
            <w:tcW w:w="1423" w:type="dxa"/>
          </w:tcPr>
          <w:p w14:paraId="2137EC39" w14:textId="56712430" w:rsidR="00F464A8" w:rsidRPr="00785367" w:rsidRDefault="00F464A8" w:rsidP="00F464A8"/>
        </w:tc>
      </w:tr>
      <w:tr w:rsidR="00F464A8" w:rsidRPr="00785367" w14:paraId="09690562" w14:textId="77777777" w:rsidTr="00F464A8">
        <w:trPr>
          <w:trHeight w:val="270"/>
        </w:trPr>
        <w:tc>
          <w:tcPr>
            <w:tcW w:w="4815" w:type="dxa"/>
            <w:tcBorders>
              <w:bottom w:val="single" w:sz="4" w:space="0" w:color="auto"/>
            </w:tcBorders>
          </w:tcPr>
          <w:p w14:paraId="2780533D" w14:textId="77777777" w:rsidR="005B39B8" w:rsidRDefault="005B39B8" w:rsidP="00F464A8">
            <w:pPr>
              <w:jc w:val="center"/>
              <w:rPr>
                <w:b/>
              </w:rPr>
            </w:pPr>
          </w:p>
          <w:p w14:paraId="2D70F239" w14:textId="6A4300BD" w:rsidR="00F464A8" w:rsidRPr="00785367" w:rsidRDefault="00F464A8" w:rsidP="00F464A8">
            <w:pPr>
              <w:jc w:val="center"/>
              <w:rPr>
                <w:b/>
              </w:rPr>
            </w:pPr>
            <w:r w:rsidRPr="00785367">
              <w:rPr>
                <w:b/>
              </w:rPr>
              <w:t>Leadership &amp; Wellbeing</w:t>
            </w:r>
          </w:p>
          <w:p w14:paraId="4A64F38F" w14:textId="77777777" w:rsidR="00F464A8" w:rsidRPr="00785367" w:rsidRDefault="00F464A8" w:rsidP="00F464A8"/>
        </w:tc>
        <w:tc>
          <w:tcPr>
            <w:tcW w:w="1701" w:type="dxa"/>
          </w:tcPr>
          <w:p w14:paraId="1DE09A8E" w14:textId="77777777" w:rsidR="00F464A8" w:rsidRPr="00785367" w:rsidRDefault="00F464A8" w:rsidP="00F464A8"/>
        </w:tc>
        <w:tc>
          <w:tcPr>
            <w:tcW w:w="1559" w:type="dxa"/>
          </w:tcPr>
          <w:p w14:paraId="4C95F8C0" w14:textId="77777777" w:rsidR="00F464A8" w:rsidRPr="00785367" w:rsidRDefault="00F464A8" w:rsidP="00F464A8"/>
        </w:tc>
        <w:tc>
          <w:tcPr>
            <w:tcW w:w="1423" w:type="dxa"/>
          </w:tcPr>
          <w:p w14:paraId="3074BC50" w14:textId="77777777" w:rsidR="00F464A8" w:rsidRPr="00785367" w:rsidRDefault="00F464A8" w:rsidP="00F464A8"/>
        </w:tc>
      </w:tr>
      <w:tr w:rsidR="00F464A8" w:rsidRPr="00785367" w14:paraId="0B1E1AA1" w14:textId="77777777" w:rsidTr="00F464A8">
        <w:trPr>
          <w:trHeight w:val="389"/>
        </w:trPr>
        <w:tc>
          <w:tcPr>
            <w:tcW w:w="4815" w:type="dxa"/>
            <w:tcBorders>
              <w:bottom w:val="single" w:sz="4" w:space="0" w:color="auto"/>
            </w:tcBorders>
          </w:tcPr>
          <w:p w14:paraId="6548D444" w14:textId="618E3031" w:rsidR="00F464A8" w:rsidRPr="00785367" w:rsidRDefault="00F464A8" w:rsidP="00F464A8">
            <w:r w:rsidRPr="00785367">
              <w:t>Self-Regulated Learning Action program</w:t>
            </w:r>
          </w:p>
        </w:tc>
        <w:tc>
          <w:tcPr>
            <w:tcW w:w="1701" w:type="dxa"/>
          </w:tcPr>
          <w:p w14:paraId="113441D5" w14:textId="243A6A7C" w:rsidR="00F464A8" w:rsidRPr="00785367" w:rsidRDefault="00F464A8" w:rsidP="00F464A8">
            <w:pPr>
              <w:spacing w:after="200" w:line="276" w:lineRule="auto"/>
            </w:pPr>
            <w:r w:rsidRPr="00785367">
              <w:t>$20,000</w:t>
            </w:r>
          </w:p>
        </w:tc>
        <w:tc>
          <w:tcPr>
            <w:tcW w:w="1559" w:type="dxa"/>
          </w:tcPr>
          <w:p w14:paraId="5FF5275B" w14:textId="07123676" w:rsidR="00F464A8" w:rsidRPr="00785367" w:rsidRDefault="00F464A8" w:rsidP="00F464A8">
            <w:r w:rsidRPr="00785367">
              <w:t>***</w:t>
            </w:r>
          </w:p>
        </w:tc>
        <w:tc>
          <w:tcPr>
            <w:tcW w:w="1423" w:type="dxa"/>
          </w:tcPr>
          <w:p w14:paraId="7C402013" w14:textId="1C70B45D" w:rsidR="00F464A8" w:rsidRPr="00785367" w:rsidRDefault="00F464A8" w:rsidP="00F464A8">
            <w:r w:rsidRPr="00785367">
              <w:t>$20,000</w:t>
            </w:r>
          </w:p>
        </w:tc>
      </w:tr>
      <w:tr w:rsidR="00F464A8" w:rsidRPr="00785367" w14:paraId="4EDA3FF7" w14:textId="77777777" w:rsidTr="00F464A8">
        <w:trPr>
          <w:trHeight w:val="424"/>
        </w:trPr>
        <w:tc>
          <w:tcPr>
            <w:tcW w:w="4815" w:type="dxa"/>
            <w:tcBorders>
              <w:bottom w:val="single" w:sz="4" w:space="0" w:color="auto"/>
            </w:tcBorders>
          </w:tcPr>
          <w:p w14:paraId="57443937" w14:textId="273C8A11" w:rsidR="00F464A8" w:rsidRPr="00785367" w:rsidRDefault="00F464A8" w:rsidP="00F464A8">
            <w:pPr>
              <w:spacing w:after="200" w:line="276" w:lineRule="auto"/>
            </w:pPr>
            <w:r w:rsidRPr="00785367">
              <w:t xml:space="preserve">Executive Team Program </w:t>
            </w:r>
          </w:p>
        </w:tc>
        <w:tc>
          <w:tcPr>
            <w:tcW w:w="1701" w:type="dxa"/>
          </w:tcPr>
          <w:p w14:paraId="19A53127" w14:textId="0EBC15B9" w:rsidR="00F464A8" w:rsidRPr="00785367" w:rsidRDefault="00F464A8" w:rsidP="00F464A8">
            <w:r w:rsidRPr="00785367">
              <w:t>$8,000</w:t>
            </w:r>
          </w:p>
        </w:tc>
        <w:tc>
          <w:tcPr>
            <w:tcW w:w="1559" w:type="dxa"/>
          </w:tcPr>
          <w:p w14:paraId="637805D2" w14:textId="0663583E" w:rsidR="00F464A8" w:rsidRPr="00785367" w:rsidRDefault="00F464A8" w:rsidP="00F464A8">
            <w:pPr>
              <w:spacing w:after="200" w:line="276" w:lineRule="auto"/>
            </w:pPr>
            <w:r w:rsidRPr="00785367">
              <w:t>***</w:t>
            </w:r>
          </w:p>
        </w:tc>
        <w:tc>
          <w:tcPr>
            <w:tcW w:w="1423" w:type="dxa"/>
          </w:tcPr>
          <w:p w14:paraId="7E5105C8" w14:textId="2AC40D42" w:rsidR="00F464A8" w:rsidRPr="00785367" w:rsidRDefault="00F464A8" w:rsidP="00F464A8">
            <w:r w:rsidRPr="00785367">
              <w:t>$8,000</w:t>
            </w:r>
          </w:p>
        </w:tc>
      </w:tr>
      <w:tr w:rsidR="00F464A8" w:rsidRPr="00785367" w14:paraId="0D735EC4" w14:textId="77777777" w:rsidTr="00F464A8">
        <w:trPr>
          <w:trHeight w:val="270"/>
        </w:trPr>
        <w:tc>
          <w:tcPr>
            <w:tcW w:w="4815" w:type="dxa"/>
            <w:tcBorders>
              <w:bottom w:val="single" w:sz="4" w:space="0" w:color="auto"/>
            </w:tcBorders>
          </w:tcPr>
          <w:p w14:paraId="16FD90E8" w14:textId="1D8C0855" w:rsidR="00F464A8" w:rsidRPr="00785367" w:rsidRDefault="00F464A8" w:rsidP="00F464A8">
            <w:r w:rsidRPr="00785367">
              <w:t xml:space="preserve">Wellbeing Resource </w:t>
            </w:r>
          </w:p>
        </w:tc>
        <w:tc>
          <w:tcPr>
            <w:tcW w:w="1701" w:type="dxa"/>
          </w:tcPr>
          <w:p w14:paraId="7380E894" w14:textId="16BFEA38" w:rsidR="00F464A8" w:rsidRPr="00785367" w:rsidRDefault="00F464A8" w:rsidP="00F464A8">
            <w:pPr>
              <w:spacing w:line="276" w:lineRule="auto"/>
            </w:pPr>
            <w:r w:rsidRPr="00785367">
              <w:t>$34,000</w:t>
            </w:r>
          </w:p>
        </w:tc>
        <w:tc>
          <w:tcPr>
            <w:tcW w:w="1559" w:type="dxa"/>
          </w:tcPr>
          <w:p w14:paraId="23F54F82" w14:textId="011D1111" w:rsidR="00F464A8" w:rsidRPr="00785367" w:rsidRDefault="00F464A8" w:rsidP="00F464A8"/>
        </w:tc>
        <w:tc>
          <w:tcPr>
            <w:tcW w:w="1423" w:type="dxa"/>
          </w:tcPr>
          <w:p w14:paraId="7D8249C3" w14:textId="3E3D5CAB" w:rsidR="00F464A8" w:rsidRPr="00785367" w:rsidRDefault="00F464A8" w:rsidP="00F464A8">
            <w:pPr>
              <w:spacing w:line="276" w:lineRule="auto"/>
            </w:pPr>
            <w:r w:rsidRPr="00785367">
              <w:t>$34,000</w:t>
            </w:r>
          </w:p>
        </w:tc>
      </w:tr>
      <w:tr w:rsidR="00F464A8" w:rsidRPr="00785367" w14:paraId="5FDA8E53" w14:textId="77777777" w:rsidTr="00F464A8">
        <w:trPr>
          <w:trHeight w:val="270"/>
        </w:trPr>
        <w:tc>
          <w:tcPr>
            <w:tcW w:w="4815" w:type="dxa"/>
            <w:tcBorders>
              <w:bottom w:val="single" w:sz="4" w:space="0" w:color="auto"/>
            </w:tcBorders>
          </w:tcPr>
          <w:p w14:paraId="723B44A0" w14:textId="4C523995" w:rsidR="00F464A8" w:rsidRPr="00785367" w:rsidRDefault="00F464A8" w:rsidP="00F464A8">
            <w:r w:rsidRPr="00785367">
              <w:t>Introduction to Leadership Coaching</w:t>
            </w:r>
          </w:p>
        </w:tc>
        <w:tc>
          <w:tcPr>
            <w:tcW w:w="1701" w:type="dxa"/>
          </w:tcPr>
          <w:p w14:paraId="57397286" w14:textId="72052422" w:rsidR="00F464A8" w:rsidRPr="00785367" w:rsidRDefault="00F464A8" w:rsidP="00F464A8">
            <w:pPr>
              <w:spacing w:line="276" w:lineRule="auto"/>
            </w:pPr>
            <w:r w:rsidRPr="00785367">
              <w:t>$8,880</w:t>
            </w:r>
          </w:p>
        </w:tc>
        <w:tc>
          <w:tcPr>
            <w:tcW w:w="1559" w:type="dxa"/>
          </w:tcPr>
          <w:p w14:paraId="0335E699" w14:textId="5163E36C" w:rsidR="00F464A8" w:rsidRPr="00785367" w:rsidRDefault="00F464A8" w:rsidP="00F464A8">
            <w:r w:rsidRPr="00785367">
              <w:t>***</w:t>
            </w:r>
          </w:p>
        </w:tc>
        <w:tc>
          <w:tcPr>
            <w:tcW w:w="1423" w:type="dxa"/>
          </w:tcPr>
          <w:p w14:paraId="1979F8F5" w14:textId="5318CEBB" w:rsidR="00F464A8" w:rsidRPr="00785367" w:rsidRDefault="00F464A8" w:rsidP="00F464A8">
            <w:pPr>
              <w:spacing w:line="276" w:lineRule="auto"/>
            </w:pPr>
            <w:r w:rsidRPr="00785367">
              <w:t>$8,880</w:t>
            </w:r>
          </w:p>
        </w:tc>
      </w:tr>
      <w:tr w:rsidR="00F464A8" w:rsidRPr="00785367" w14:paraId="439ABEC3" w14:textId="77777777" w:rsidTr="00F464A8">
        <w:trPr>
          <w:trHeight w:val="270"/>
        </w:trPr>
        <w:tc>
          <w:tcPr>
            <w:tcW w:w="4815" w:type="dxa"/>
            <w:tcBorders>
              <w:bottom w:val="single" w:sz="4" w:space="0" w:color="auto"/>
            </w:tcBorders>
          </w:tcPr>
          <w:p w14:paraId="3D6D488B" w14:textId="44A75122" w:rsidR="00F464A8" w:rsidRPr="00785367" w:rsidRDefault="00F464A8" w:rsidP="00F464A8">
            <w:r w:rsidRPr="00785367">
              <w:t>Youth Mental Health First Aid</w:t>
            </w:r>
          </w:p>
        </w:tc>
        <w:tc>
          <w:tcPr>
            <w:tcW w:w="1701" w:type="dxa"/>
          </w:tcPr>
          <w:p w14:paraId="53BAA623" w14:textId="3678EAC1" w:rsidR="00F464A8" w:rsidRPr="00785367" w:rsidRDefault="00F464A8" w:rsidP="00F464A8">
            <w:pPr>
              <w:spacing w:after="200" w:line="276" w:lineRule="auto"/>
            </w:pPr>
            <w:r w:rsidRPr="00785367">
              <w:t>$4,875</w:t>
            </w:r>
          </w:p>
        </w:tc>
        <w:tc>
          <w:tcPr>
            <w:tcW w:w="1559" w:type="dxa"/>
          </w:tcPr>
          <w:p w14:paraId="3B7B4B86" w14:textId="45D435E9" w:rsidR="00F464A8" w:rsidRPr="00785367" w:rsidRDefault="00F464A8" w:rsidP="00F464A8">
            <w:r w:rsidRPr="00785367">
              <w:t>***</w:t>
            </w:r>
          </w:p>
        </w:tc>
        <w:tc>
          <w:tcPr>
            <w:tcW w:w="1423" w:type="dxa"/>
          </w:tcPr>
          <w:p w14:paraId="3232008E" w14:textId="79BFC820" w:rsidR="00F464A8" w:rsidRPr="00785367" w:rsidRDefault="00F464A8" w:rsidP="00F464A8">
            <w:pPr>
              <w:spacing w:after="200" w:line="276" w:lineRule="auto"/>
            </w:pPr>
            <w:r w:rsidRPr="00785367">
              <w:t>$4,875</w:t>
            </w:r>
          </w:p>
        </w:tc>
      </w:tr>
      <w:tr w:rsidR="00F464A8" w:rsidRPr="00785367" w14:paraId="74753F9A" w14:textId="77777777" w:rsidTr="00F464A8">
        <w:trPr>
          <w:trHeight w:val="430"/>
        </w:trPr>
        <w:tc>
          <w:tcPr>
            <w:tcW w:w="4815" w:type="dxa"/>
            <w:tcBorders>
              <w:bottom w:val="single" w:sz="4" w:space="0" w:color="auto"/>
            </w:tcBorders>
          </w:tcPr>
          <w:p w14:paraId="358B552D" w14:textId="08743624" w:rsidR="00F464A8" w:rsidRPr="00785367" w:rsidRDefault="00F464A8" w:rsidP="00F464A8">
            <w:pPr>
              <w:spacing w:after="200" w:line="276" w:lineRule="auto"/>
            </w:pPr>
            <w:r w:rsidRPr="00785367">
              <w:t>Early Career Teachers</w:t>
            </w:r>
          </w:p>
        </w:tc>
        <w:tc>
          <w:tcPr>
            <w:tcW w:w="1701" w:type="dxa"/>
          </w:tcPr>
          <w:p w14:paraId="7DFC6931" w14:textId="4CD0156A" w:rsidR="00F464A8" w:rsidRPr="00785367" w:rsidRDefault="00F464A8" w:rsidP="00F464A8">
            <w:r w:rsidRPr="00785367">
              <w:t>$10,000</w:t>
            </w:r>
          </w:p>
        </w:tc>
        <w:tc>
          <w:tcPr>
            <w:tcW w:w="1559" w:type="dxa"/>
          </w:tcPr>
          <w:p w14:paraId="619BBDCE" w14:textId="20F74C5B" w:rsidR="00F464A8" w:rsidRPr="00785367" w:rsidRDefault="00F464A8" w:rsidP="00F464A8">
            <w:r w:rsidRPr="00785367">
              <w:t>***</w:t>
            </w:r>
          </w:p>
        </w:tc>
        <w:tc>
          <w:tcPr>
            <w:tcW w:w="1423" w:type="dxa"/>
          </w:tcPr>
          <w:p w14:paraId="0F234D9A" w14:textId="4D6D7EEB" w:rsidR="00F464A8" w:rsidRPr="00785367" w:rsidRDefault="00F464A8" w:rsidP="00F464A8">
            <w:r w:rsidRPr="00785367">
              <w:t>$10,000</w:t>
            </w:r>
          </w:p>
        </w:tc>
      </w:tr>
      <w:tr w:rsidR="00F464A8" w:rsidRPr="00785367" w14:paraId="19630D5B" w14:textId="77777777" w:rsidTr="00F464A8">
        <w:trPr>
          <w:trHeight w:val="497"/>
        </w:trPr>
        <w:tc>
          <w:tcPr>
            <w:tcW w:w="4815" w:type="dxa"/>
            <w:tcBorders>
              <w:bottom w:val="single" w:sz="4" w:space="0" w:color="auto"/>
            </w:tcBorders>
          </w:tcPr>
          <w:p w14:paraId="64D32BE8" w14:textId="37162BF6" w:rsidR="00F464A8" w:rsidRPr="00785367" w:rsidRDefault="00F464A8" w:rsidP="00F464A8">
            <w:r w:rsidRPr="00785367">
              <w:t xml:space="preserve">School Improvement through Coaching </w:t>
            </w:r>
          </w:p>
        </w:tc>
        <w:tc>
          <w:tcPr>
            <w:tcW w:w="1701" w:type="dxa"/>
          </w:tcPr>
          <w:p w14:paraId="0A6564EC" w14:textId="2CF46418" w:rsidR="00F464A8" w:rsidRPr="00785367" w:rsidRDefault="00F464A8" w:rsidP="00F464A8">
            <w:r w:rsidRPr="00785367">
              <w:t>$3,000</w:t>
            </w:r>
          </w:p>
        </w:tc>
        <w:tc>
          <w:tcPr>
            <w:tcW w:w="1559" w:type="dxa"/>
          </w:tcPr>
          <w:p w14:paraId="2BA226A1" w14:textId="42F8EF8C" w:rsidR="00F464A8" w:rsidRPr="00785367" w:rsidRDefault="00F464A8" w:rsidP="00F464A8"/>
        </w:tc>
        <w:tc>
          <w:tcPr>
            <w:tcW w:w="1423" w:type="dxa"/>
          </w:tcPr>
          <w:p w14:paraId="7EE9DA26" w14:textId="7CAACA9E" w:rsidR="00F464A8" w:rsidRPr="00785367" w:rsidRDefault="00F464A8" w:rsidP="00F464A8">
            <w:r w:rsidRPr="00785367">
              <w:t>$3,000</w:t>
            </w:r>
          </w:p>
        </w:tc>
      </w:tr>
      <w:tr w:rsidR="00F464A8" w:rsidRPr="00785367" w14:paraId="16327A83" w14:textId="77777777" w:rsidTr="00F464A8">
        <w:trPr>
          <w:trHeight w:val="570"/>
        </w:trPr>
        <w:tc>
          <w:tcPr>
            <w:tcW w:w="4815" w:type="dxa"/>
            <w:tcBorders>
              <w:bottom w:val="single" w:sz="4" w:space="0" w:color="auto"/>
            </w:tcBorders>
          </w:tcPr>
          <w:p w14:paraId="737BBA1D" w14:textId="77777777" w:rsidR="005B39B8" w:rsidRDefault="005B39B8" w:rsidP="00F464A8">
            <w:pPr>
              <w:jc w:val="center"/>
              <w:rPr>
                <w:b/>
              </w:rPr>
            </w:pPr>
          </w:p>
          <w:p w14:paraId="4D1CF07E" w14:textId="77777777" w:rsidR="00F464A8" w:rsidRDefault="00F464A8" w:rsidP="00F464A8">
            <w:pPr>
              <w:jc w:val="center"/>
              <w:rPr>
                <w:b/>
              </w:rPr>
            </w:pPr>
            <w:r w:rsidRPr="00785367">
              <w:rPr>
                <w:b/>
              </w:rPr>
              <w:t>Agreements</w:t>
            </w:r>
          </w:p>
          <w:p w14:paraId="60200B4B" w14:textId="6C9FE4E4" w:rsidR="005B39B8" w:rsidRPr="00785367" w:rsidRDefault="005B39B8" w:rsidP="00F464A8">
            <w:pPr>
              <w:jc w:val="center"/>
            </w:pPr>
          </w:p>
        </w:tc>
        <w:tc>
          <w:tcPr>
            <w:tcW w:w="1701" w:type="dxa"/>
          </w:tcPr>
          <w:p w14:paraId="485E2DEA" w14:textId="77777777" w:rsidR="00F464A8" w:rsidRPr="00785367" w:rsidRDefault="00F464A8" w:rsidP="00F464A8"/>
        </w:tc>
        <w:tc>
          <w:tcPr>
            <w:tcW w:w="1559" w:type="dxa"/>
          </w:tcPr>
          <w:p w14:paraId="60143289" w14:textId="77777777" w:rsidR="00F464A8" w:rsidRPr="00785367" w:rsidRDefault="00F464A8" w:rsidP="00F464A8"/>
        </w:tc>
        <w:tc>
          <w:tcPr>
            <w:tcW w:w="1423" w:type="dxa"/>
          </w:tcPr>
          <w:p w14:paraId="01E3AB62" w14:textId="77777777" w:rsidR="00F464A8" w:rsidRPr="00785367" w:rsidRDefault="00F464A8" w:rsidP="00F464A8"/>
        </w:tc>
      </w:tr>
      <w:tr w:rsidR="00F464A8" w:rsidRPr="00785367" w14:paraId="1A4D6DC7" w14:textId="77777777" w:rsidTr="00F464A8">
        <w:trPr>
          <w:trHeight w:val="259"/>
        </w:trPr>
        <w:tc>
          <w:tcPr>
            <w:tcW w:w="4815" w:type="dxa"/>
            <w:tcBorders>
              <w:bottom w:val="single" w:sz="4" w:space="0" w:color="auto"/>
            </w:tcBorders>
          </w:tcPr>
          <w:p w14:paraId="7247F997" w14:textId="4DF7A6B5" w:rsidR="00F464A8" w:rsidRPr="00785367" w:rsidRDefault="00F464A8" w:rsidP="00F464A8">
            <w:r w:rsidRPr="00785367">
              <w:t xml:space="preserve">Legal Support and Advice </w:t>
            </w:r>
          </w:p>
        </w:tc>
        <w:tc>
          <w:tcPr>
            <w:tcW w:w="1701" w:type="dxa"/>
          </w:tcPr>
          <w:p w14:paraId="5AF3BFED" w14:textId="4C284560" w:rsidR="00F464A8" w:rsidRPr="00785367" w:rsidRDefault="00F464A8" w:rsidP="00F464A8">
            <w:r w:rsidRPr="00785367">
              <w:t>$13,000</w:t>
            </w:r>
          </w:p>
        </w:tc>
        <w:tc>
          <w:tcPr>
            <w:tcW w:w="1559" w:type="dxa"/>
          </w:tcPr>
          <w:p w14:paraId="17AD93B2" w14:textId="77777777" w:rsidR="00F464A8" w:rsidRPr="00785367" w:rsidRDefault="00F464A8" w:rsidP="00F464A8"/>
        </w:tc>
        <w:tc>
          <w:tcPr>
            <w:tcW w:w="1423" w:type="dxa"/>
          </w:tcPr>
          <w:p w14:paraId="2E732EAA" w14:textId="3F2C1A04" w:rsidR="00F464A8" w:rsidRPr="00785367" w:rsidRDefault="00F464A8" w:rsidP="00F464A8">
            <w:r w:rsidRPr="00785367">
              <w:t>$13,000</w:t>
            </w:r>
          </w:p>
        </w:tc>
      </w:tr>
      <w:tr w:rsidR="00F464A8" w:rsidRPr="00785367" w14:paraId="54C7DFE8" w14:textId="77777777" w:rsidTr="00F464A8">
        <w:tc>
          <w:tcPr>
            <w:tcW w:w="4815" w:type="dxa"/>
            <w:tcBorders>
              <w:bottom w:val="single" w:sz="4" w:space="0" w:color="auto"/>
            </w:tcBorders>
          </w:tcPr>
          <w:p w14:paraId="5218C166" w14:textId="24A238EA" w:rsidR="00F464A8" w:rsidRPr="00785367" w:rsidRDefault="00F464A8" w:rsidP="00F464A8">
            <w:r w:rsidRPr="00785367">
              <w:t xml:space="preserve">Employer Assist Program </w:t>
            </w:r>
          </w:p>
        </w:tc>
        <w:tc>
          <w:tcPr>
            <w:tcW w:w="1701" w:type="dxa"/>
          </w:tcPr>
          <w:p w14:paraId="4C4009C6" w14:textId="11316C1F" w:rsidR="00F464A8" w:rsidRPr="00785367" w:rsidRDefault="00F464A8" w:rsidP="00F464A8">
            <w:r w:rsidRPr="00785367">
              <w:t>$17,000</w:t>
            </w:r>
          </w:p>
        </w:tc>
        <w:tc>
          <w:tcPr>
            <w:tcW w:w="1559" w:type="dxa"/>
          </w:tcPr>
          <w:p w14:paraId="66204FF1" w14:textId="77777777" w:rsidR="00F464A8" w:rsidRPr="00785367" w:rsidRDefault="00F464A8" w:rsidP="00F464A8"/>
        </w:tc>
        <w:tc>
          <w:tcPr>
            <w:tcW w:w="1423" w:type="dxa"/>
          </w:tcPr>
          <w:p w14:paraId="68B41FF4" w14:textId="4B6FBC9C" w:rsidR="00F464A8" w:rsidRPr="00785367" w:rsidRDefault="00F464A8" w:rsidP="00F464A8">
            <w:r w:rsidRPr="00785367">
              <w:t>$17,000</w:t>
            </w:r>
          </w:p>
        </w:tc>
      </w:tr>
      <w:tr w:rsidR="00F464A8" w:rsidRPr="00785367" w14:paraId="5164D136" w14:textId="77777777" w:rsidTr="00F464A8">
        <w:tc>
          <w:tcPr>
            <w:tcW w:w="4815" w:type="dxa"/>
            <w:tcBorders>
              <w:bottom w:val="single" w:sz="4" w:space="0" w:color="auto"/>
            </w:tcBorders>
          </w:tcPr>
          <w:p w14:paraId="377F9C47" w14:textId="2D9E0595" w:rsidR="00F464A8" w:rsidRPr="00785367" w:rsidRDefault="00F464A8" w:rsidP="00F464A8">
            <w:r w:rsidRPr="00785367">
              <w:t xml:space="preserve">Complaints and Investigations </w:t>
            </w:r>
          </w:p>
        </w:tc>
        <w:tc>
          <w:tcPr>
            <w:tcW w:w="1701" w:type="dxa"/>
          </w:tcPr>
          <w:p w14:paraId="624F942E" w14:textId="20A30A4C" w:rsidR="00F464A8" w:rsidRPr="00785367" w:rsidRDefault="00F464A8" w:rsidP="00F464A8">
            <w:r w:rsidRPr="00785367">
              <w:t>$16,875</w:t>
            </w:r>
          </w:p>
        </w:tc>
        <w:tc>
          <w:tcPr>
            <w:tcW w:w="1559" w:type="dxa"/>
          </w:tcPr>
          <w:p w14:paraId="6B62F1B3" w14:textId="77777777" w:rsidR="00F464A8" w:rsidRPr="00785367" w:rsidRDefault="00F464A8" w:rsidP="00F464A8"/>
        </w:tc>
        <w:tc>
          <w:tcPr>
            <w:tcW w:w="1423" w:type="dxa"/>
          </w:tcPr>
          <w:p w14:paraId="7C5D1E69" w14:textId="39243993" w:rsidR="00F464A8" w:rsidRPr="00785367" w:rsidRDefault="00F464A8" w:rsidP="00F464A8">
            <w:r w:rsidRPr="00785367">
              <w:t>$16,875</w:t>
            </w:r>
          </w:p>
        </w:tc>
      </w:tr>
      <w:tr w:rsidR="00F464A8" w:rsidRPr="00785367" w14:paraId="174EFCB8" w14:textId="77777777" w:rsidTr="00F464A8">
        <w:tc>
          <w:tcPr>
            <w:tcW w:w="4815" w:type="dxa"/>
            <w:tcBorders>
              <w:bottom w:val="single" w:sz="4" w:space="0" w:color="auto"/>
            </w:tcBorders>
          </w:tcPr>
          <w:p w14:paraId="41F716DE" w14:textId="77777777" w:rsidR="005B39B8" w:rsidRDefault="005B39B8" w:rsidP="00760EA5">
            <w:pPr>
              <w:jc w:val="center"/>
              <w:rPr>
                <w:b/>
              </w:rPr>
            </w:pPr>
          </w:p>
          <w:p w14:paraId="0ABB53A2" w14:textId="763A9F1D" w:rsidR="00F464A8" w:rsidRDefault="00F464A8" w:rsidP="00760EA5">
            <w:pPr>
              <w:jc w:val="center"/>
              <w:rPr>
                <w:b/>
              </w:rPr>
            </w:pPr>
            <w:r w:rsidRPr="00785367">
              <w:rPr>
                <w:b/>
              </w:rPr>
              <w:t>Events</w:t>
            </w:r>
          </w:p>
          <w:p w14:paraId="270297AA" w14:textId="477C6855" w:rsidR="00F464A8" w:rsidRPr="00785367" w:rsidRDefault="00F464A8" w:rsidP="00F464A8"/>
        </w:tc>
        <w:tc>
          <w:tcPr>
            <w:tcW w:w="1701" w:type="dxa"/>
          </w:tcPr>
          <w:p w14:paraId="298116FF" w14:textId="77777777" w:rsidR="00F464A8" w:rsidRPr="00785367" w:rsidRDefault="00F464A8" w:rsidP="00F464A8"/>
        </w:tc>
        <w:tc>
          <w:tcPr>
            <w:tcW w:w="1559" w:type="dxa"/>
          </w:tcPr>
          <w:p w14:paraId="585BFDFE" w14:textId="77777777" w:rsidR="00F464A8" w:rsidRPr="00785367" w:rsidRDefault="00F464A8" w:rsidP="00F464A8"/>
        </w:tc>
        <w:tc>
          <w:tcPr>
            <w:tcW w:w="1423" w:type="dxa"/>
          </w:tcPr>
          <w:p w14:paraId="5C2BCC71" w14:textId="77777777" w:rsidR="00F464A8" w:rsidRPr="00785367" w:rsidRDefault="00F464A8" w:rsidP="00F464A8"/>
        </w:tc>
      </w:tr>
      <w:tr w:rsidR="00F464A8" w:rsidRPr="00785367" w14:paraId="7CE57519" w14:textId="77777777" w:rsidTr="00F464A8">
        <w:trPr>
          <w:trHeight w:val="417"/>
        </w:trPr>
        <w:tc>
          <w:tcPr>
            <w:tcW w:w="4815" w:type="dxa"/>
            <w:tcBorders>
              <w:bottom w:val="single" w:sz="4" w:space="0" w:color="auto"/>
            </w:tcBorders>
          </w:tcPr>
          <w:p w14:paraId="7D807309" w14:textId="3881090C" w:rsidR="00F464A8" w:rsidRPr="00785367" w:rsidRDefault="00F464A8" w:rsidP="00F464A8">
            <w:r w:rsidRPr="00785367">
              <w:t>Leadership Recognition and Seminar</w:t>
            </w:r>
          </w:p>
        </w:tc>
        <w:tc>
          <w:tcPr>
            <w:tcW w:w="1701" w:type="dxa"/>
          </w:tcPr>
          <w:p w14:paraId="5E4B723B" w14:textId="16701EF0" w:rsidR="00F464A8" w:rsidRPr="00785367" w:rsidRDefault="00F464A8" w:rsidP="00F464A8">
            <w:r w:rsidRPr="00785367">
              <w:t>**</w:t>
            </w:r>
          </w:p>
        </w:tc>
        <w:tc>
          <w:tcPr>
            <w:tcW w:w="1559" w:type="dxa"/>
          </w:tcPr>
          <w:p w14:paraId="5694F133" w14:textId="283B2D72" w:rsidR="00F464A8" w:rsidRPr="00785367" w:rsidRDefault="00F464A8" w:rsidP="00F464A8"/>
        </w:tc>
        <w:tc>
          <w:tcPr>
            <w:tcW w:w="1423" w:type="dxa"/>
          </w:tcPr>
          <w:p w14:paraId="770D9373" w14:textId="630A9677" w:rsidR="00F464A8" w:rsidRPr="00785367" w:rsidRDefault="00F464A8" w:rsidP="00F464A8"/>
        </w:tc>
      </w:tr>
      <w:tr w:rsidR="00F464A8" w:rsidRPr="00785367" w14:paraId="0396F4AE" w14:textId="77777777" w:rsidTr="00F464A8">
        <w:tc>
          <w:tcPr>
            <w:tcW w:w="4815" w:type="dxa"/>
            <w:tcBorders>
              <w:bottom w:val="single" w:sz="4" w:space="0" w:color="auto"/>
            </w:tcBorders>
          </w:tcPr>
          <w:p w14:paraId="4F6CF2EE" w14:textId="19513A2F" w:rsidR="00F464A8" w:rsidRPr="00785367" w:rsidRDefault="00F464A8" w:rsidP="00F464A8">
            <w:r w:rsidRPr="00785367">
              <w:t xml:space="preserve">Leadership Breakfast Series  </w:t>
            </w:r>
          </w:p>
        </w:tc>
        <w:tc>
          <w:tcPr>
            <w:tcW w:w="1701" w:type="dxa"/>
          </w:tcPr>
          <w:p w14:paraId="7DD8BE63" w14:textId="3EB9B59D" w:rsidR="00F464A8" w:rsidRPr="00785367" w:rsidRDefault="00F464A8" w:rsidP="00F464A8">
            <w:r w:rsidRPr="00785367">
              <w:t>$10,000</w:t>
            </w:r>
          </w:p>
        </w:tc>
        <w:tc>
          <w:tcPr>
            <w:tcW w:w="1559" w:type="dxa"/>
          </w:tcPr>
          <w:p w14:paraId="3DBD3C94" w14:textId="3E5F4B76" w:rsidR="00F464A8" w:rsidRPr="00785367" w:rsidRDefault="00F464A8" w:rsidP="00F464A8"/>
        </w:tc>
        <w:tc>
          <w:tcPr>
            <w:tcW w:w="1423" w:type="dxa"/>
          </w:tcPr>
          <w:p w14:paraId="782D9918" w14:textId="112ED1B8" w:rsidR="00F464A8" w:rsidRPr="00785367" w:rsidRDefault="00F464A8" w:rsidP="00F464A8">
            <w:r w:rsidRPr="00785367">
              <w:t>$10,000</w:t>
            </w:r>
          </w:p>
        </w:tc>
      </w:tr>
      <w:tr w:rsidR="00F464A8" w:rsidRPr="00785367" w14:paraId="4F64DC00" w14:textId="77777777" w:rsidTr="00F464A8">
        <w:tc>
          <w:tcPr>
            <w:tcW w:w="4815" w:type="dxa"/>
            <w:tcBorders>
              <w:bottom w:val="single" w:sz="4" w:space="0" w:color="auto"/>
            </w:tcBorders>
          </w:tcPr>
          <w:p w14:paraId="102937C3" w14:textId="77777777" w:rsidR="00F464A8" w:rsidRPr="00785367" w:rsidRDefault="00F464A8" w:rsidP="00F464A8">
            <w:r w:rsidRPr="00785367">
              <w:t>Celebrating Teaching and Learning</w:t>
            </w:r>
          </w:p>
        </w:tc>
        <w:tc>
          <w:tcPr>
            <w:tcW w:w="1701" w:type="dxa"/>
          </w:tcPr>
          <w:p w14:paraId="0795ACCD" w14:textId="3AB3AC3B" w:rsidR="00F464A8" w:rsidRPr="00785367" w:rsidRDefault="00F464A8" w:rsidP="00F464A8">
            <w:r w:rsidRPr="00785367">
              <w:t>$6,000</w:t>
            </w:r>
          </w:p>
        </w:tc>
        <w:tc>
          <w:tcPr>
            <w:tcW w:w="1559" w:type="dxa"/>
          </w:tcPr>
          <w:p w14:paraId="19219836" w14:textId="77777777" w:rsidR="00F464A8" w:rsidRPr="00785367" w:rsidRDefault="00F464A8" w:rsidP="00F464A8"/>
        </w:tc>
        <w:tc>
          <w:tcPr>
            <w:tcW w:w="1423" w:type="dxa"/>
          </w:tcPr>
          <w:p w14:paraId="75D832B8" w14:textId="4C303D96" w:rsidR="00F464A8" w:rsidRPr="00785367" w:rsidRDefault="00F464A8" w:rsidP="00F464A8">
            <w:r w:rsidRPr="00785367">
              <w:t>$6,000</w:t>
            </w:r>
          </w:p>
        </w:tc>
      </w:tr>
      <w:tr w:rsidR="00F464A8" w:rsidRPr="00785367" w14:paraId="28CA12E2" w14:textId="77777777" w:rsidTr="00F464A8">
        <w:tc>
          <w:tcPr>
            <w:tcW w:w="4815" w:type="dxa"/>
            <w:tcBorders>
              <w:bottom w:val="single" w:sz="4" w:space="0" w:color="auto"/>
            </w:tcBorders>
          </w:tcPr>
          <w:p w14:paraId="04C7E3BD" w14:textId="77777777" w:rsidR="00F464A8" w:rsidRDefault="00F464A8" w:rsidP="00F464A8">
            <w:pPr>
              <w:jc w:val="center"/>
              <w:rPr>
                <w:b/>
              </w:rPr>
            </w:pPr>
            <w:r w:rsidRPr="00785367">
              <w:rPr>
                <w:b/>
              </w:rPr>
              <w:t>Staffing *</w:t>
            </w:r>
          </w:p>
          <w:p w14:paraId="7C79C1E0" w14:textId="0EF5BFB3" w:rsidR="00F464A8" w:rsidRPr="00785367" w:rsidRDefault="00F464A8" w:rsidP="00F464A8">
            <w:pPr>
              <w:jc w:val="center"/>
            </w:pPr>
          </w:p>
        </w:tc>
        <w:tc>
          <w:tcPr>
            <w:tcW w:w="1701" w:type="dxa"/>
          </w:tcPr>
          <w:p w14:paraId="660FBC10" w14:textId="77777777" w:rsidR="00F464A8" w:rsidRPr="00785367" w:rsidRDefault="00F464A8" w:rsidP="00F464A8"/>
        </w:tc>
        <w:tc>
          <w:tcPr>
            <w:tcW w:w="1559" w:type="dxa"/>
          </w:tcPr>
          <w:p w14:paraId="04AE9E3D" w14:textId="77777777" w:rsidR="00F464A8" w:rsidRPr="00785367" w:rsidRDefault="00F464A8" w:rsidP="00F464A8"/>
        </w:tc>
        <w:tc>
          <w:tcPr>
            <w:tcW w:w="1423" w:type="dxa"/>
          </w:tcPr>
          <w:p w14:paraId="39F93745" w14:textId="77777777" w:rsidR="00F464A8" w:rsidRPr="00785367" w:rsidRDefault="00F464A8" w:rsidP="00F464A8"/>
        </w:tc>
      </w:tr>
      <w:tr w:rsidR="00F464A8" w:rsidRPr="00785367" w14:paraId="079A35E0" w14:textId="77777777" w:rsidTr="00F464A8">
        <w:tc>
          <w:tcPr>
            <w:tcW w:w="4815" w:type="dxa"/>
          </w:tcPr>
          <w:p w14:paraId="0261ACC7" w14:textId="77777777" w:rsidR="00F464A8" w:rsidRPr="00785367" w:rsidRDefault="00F464A8" w:rsidP="00F464A8">
            <w:r w:rsidRPr="00785367">
              <w:t>STAFFING AISACT office</w:t>
            </w:r>
          </w:p>
        </w:tc>
        <w:tc>
          <w:tcPr>
            <w:tcW w:w="1701" w:type="dxa"/>
          </w:tcPr>
          <w:p w14:paraId="0BA68505" w14:textId="76B3A8ED" w:rsidR="00F464A8" w:rsidRPr="00785367" w:rsidRDefault="00F464A8" w:rsidP="00F464A8">
            <w:r w:rsidRPr="00785367">
              <w:t>$266,250</w:t>
            </w:r>
          </w:p>
        </w:tc>
        <w:tc>
          <w:tcPr>
            <w:tcW w:w="1559" w:type="dxa"/>
          </w:tcPr>
          <w:p w14:paraId="296FEF7D" w14:textId="296E908C" w:rsidR="00F464A8" w:rsidRPr="00785367" w:rsidRDefault="00F464A8" w:rsidP="00F464A8"/>
        </w:tc>
        <w:tc>
          <w:tcPr>
            <w:tcW w:w="1423" w:type="dxa"/>
          </w:tcPr>
          <w:p w14:paraId="6291DC25" w14:textId="5A50BB35" w:rsidR="00F464A8" w:rsidRPr="00785367" w:rsidRDefault="00F464A8" w:rsidP="00F464A8">
            <w:r w:rsidRPr="00785367">
              <w:t>$266,250</w:t>
            </w:r>
          </w:p>
        </w:tc>
      </w:tr>
      <w:tr w:rsidR="00F464A8" w:rsidRPr="00785367" w14:paraId="69A66399" w14:textId="77777777" w:rsidTr="00F464A8">
        <w:tc>
          <w:tcPr>
            <w:tcW w:w="4815" w:type="dxa"/>
            <w:tcBorders>
              <w:bottom w:val="single" w:sz="4" w:space="0" w:color="auto"/>
            </w:tcBorders>
          </w:tcPr>
          <w:p w14:paraId="3F404694" w14:textId="77777777" w:rsidR="00F464A8" w:rsidRDefault="00F464A8" w:rsidP="00F464A8">
            <w:pPr>
              <w:jc w:val="right"/>
              <w:rPr>
                <w:b/>
              </w:rPr>
            </w:pPr>
          </w:p>
          <w:p w14:paraId="4BF53985" w14:textId="0378757F" w:rsidR="00F464A8" w:rsidRPr="00785367" w:rsidRDefault="00F464A8" w:rsidP="00F464A8">
            <w:pPr>
              <w:jc w:val="right"/>
              <w:rPr>
                <w:b/>
              </w:rPr>
            </w:pPr>
            <w:r w:rsidRPr="00785367">
              <w:rPr>
                <w:b/>
              </w:rPr>
              <w:t>TOTAL</w:t>
            </w:r>
          </w:p>
        </w:tc>
        <w:tc>
          <w:tcPr>
            <w:tcW w:w="1701" w:type="dxa"/>
          </w:tcPr>
          <w:p w14:paraId="00BC109B" w14:textId="77777777" w:rsidR="00F464A8" w:rsidRDefault="00F464A8" w:rsidP="00F464A8"/>
          <w:p w14:paraId="219F5A65" w14:textId="1FE07382" w:rsidR="00F464A8" w:rsidRPr="00785367" w:rsidRDefault="00F464A8" w:rsidP="00F464A8">
            <w:r w:rsidRPr="00785367">
              <w:t>$461,000</w:t>
            </w:r>
          </w:p>
        </w:tc>
        <w:tc>
          <w:tcPr>
            <w:tcW w:w="1559" w:type="dxa"/>
          </w:tcPr>
          <w:p w14:paraId="6AA40A1A" w14:textId="0EE713CE" w:rsidR="00F464A8" w:rsidRPr="00785367" w:rsidRDefault="00F464A8" w:rsidP="00F464A8"/>
        </w:tc>
        <w:tc>
          <w:tcPr>
            <w:tcW w:w="1423" w:type="dxa"/>
          </w:tcPr>
          <w:p w14:paraId="019859ED" w14:textId="49D5BDA2" w:rsidR="00F464A8" w:rsidRPr="00785367" w:rsidRDefault="00F464A8" w:rsidP="00F464A8">
            <w:pPr>
              <w:spacing w:after="200" w:line="276" w:lineRule="auto"/>
            </w:pPr>
            <w:r w:rsidRPr="00785367">
              <w:t>$461,000</w:t>
            </w:r>
          </w:p>
        </w:tc>
      </w:tr>
    </w:tbl>
    <w:p w14:paraId="394B2604" w14:textId="77777777" w:rsidR="00F464A8" w:rsidRDefault="00F464A8" w:rsidP="400A0A80">
      <w:pPr>
        <w:rPr>
          <w:sz w:val="20"/>
          <w:szCs w:val="20"/>
        </w:rPr>
      </w:pPr>
    </w:p>
    <w:p w14:paraId="0771E7F4" w14:textId="18741B61" w:rsidR="00E851F7" w:rsidRPr="00785367" w:rsidRDefault="00B22D21" w:rsidP="400A0A80">
      <w:pPr>
        <w:rPr>
          <w:sz w:val="20"/>
          <w:szCs w:val="20"/>
        </w:rPr>
      </w:pPr>
      <w:r w:rsidRPr="00785367">
        <w:rPr>
          <w:sz w:val="20"/>
          <w:szCs w:val="20"/>
        </w:rPr>
        <w:t>*</w:t>
      </w:r>
      <w:r w:rsidR="008501D1" w:rsidRPr="00785367">
        <w:rPr>
          <w:sz w:val="20"/>
          <w:szCs w:val="20"/>
        </w:rPr>
        <w:t>The AISACT office is staffed with five people which equates to 3.</w:t>
      </w:r>
      <w:r w:rsidR="000F2F23" w:rsidRPr="00785367">
        <w:rPr>
          <w:sz w:val="20"/>
          <w:szCs w:val="20"/>
        </w:rPr>
        <w:t>9</w:t>
      </w:r>
      <w:r w:rsidR="008501D1" w:rsidRPr="00785367">
        <w:rPr>
          <w:sz w:val="20"/>
          <w:szCs w:val="20"/>
        </w:rPr>
        <w:t xml:space="preserve">FTE.  All staff contribute in some way to the range of programs and services provided to member schools through the above programs and those activities specified in the ACT Bilateral Agreement.  It is therefore not appropriate to allocate a realistic proportion of their time to each activity.  The Reform Funding allocated to staff contributes approximately </w:t>
      </w:r>
      <w:r w:rsidR="00A603F9" w:rsidRPr="00785367">
        <w:rPr>
          <w:sz w:val="20"/>
          <w:szCs w:val="20"/>
        </w:rPr>
        <w:t>38</w:t>
      </w:r>
      <w:r w:rsidR="008501D1" w:rsidRPr="00785367">
        <w:rPr>
          <w:sz w:val="20"/>
          <w:szCs w:val="20"/>
        </w:rPr>
        <w:t>% of the total cost of the staff</w:t>
      </w:r>
      <w:r w:rsidR="05AB2909" w:rsidRPr="00785367">
        <w:rPr>
          <w:sz w:val="20"/>
          <w:szCs w:val="20"/>
        </w:rPr>
        <w:t>.</w:t>
      </w:r>
    </w:p>
    <w:p w14:paraId="1231BE67" w14:textId="3437FF55" w:rsidR="00E851F7" w:rsidRPr="00785367" w:rsidRDefault="00E851F7" w:rsidP="400A0A80">
      <w:pPr>
        <w:rPr>
          <w:sz w:val="20"/>
          <w:szCs w:val="20"/>
        </w:rPr>
      </w:pPr>
      <w:r w:rsidRPr="00785367">
        <w:rPr>
          <w:sz w:val="20"/>
          <w:szCs w:val="20"/>
        </w:rPr>
        <w:t>*</w:t>
      </w:r>
      <w:r w:rsidR="003C3E4A" w:rsidRPr="00785367">
        <w:rPr>
          <w:sz w:val="20"/>
          <w:szCs w:val="20"/>
        </w:rPr>
        <w:t>* Costs</w:t>
      </w:r>
      <w:r w:rsidRPr="00785367">
        <w:rPr>
          <w:sz w:val="20"/>
          <w:szCs w:val="20"/>
        </w:rPr>
        <w:t xml:space="preserve"> yet to be finalised.</w:t>
      </w:r>
    </w:p>
    <w:p w14:paraId="504F0012" w14:textId="7A0872FF" w:rsidR="152FF18C" w:rsidRPr="00785367" w:rsidRDefault="152FF18C" w:rsidP="7D6DE1AC">
      <w:pPr>
        <w:rPr>
          <w:sz w:val="20"/>
          <w:szCs w:val="20"/>
        </w:rPr>
        <w:sectPr w:rsidR="152FF18C" w:rsidRPr="00785367" w:rsidSect="00A0145B">
          <w:headerReference w:type="default" r:id="rId13"/>
          <w:footerReference w:type="first" r:id="rId14"/>
          <w:pgSz w:w="11906" w:h="16838"/>
          <w:pgMar w:top="1418" w:right="1134" w:bottom="1418" w:left="1418" w:header="708" w:footer="708" w:gutter="0"/>
          <w:cols w:space="708"/>
          <w:docGrid w:linePitch="360"/>
        </w:sectPr>
      </w:pPr>
      <w:r w:rsidRPr="00785367">
        <w:rPr>
          <w:sz w:val="20"/>
          <w:szCs w:val="20"/>
        </w:rPr>
        <w:t>*** per capita participant cost will be applied</w:t>
      </w:r>
    </w:p>
    <w:p w14:paraId="3E69CA5E" w14:textId="225F966A" w:rsidR="008501D1" w:rsidRPr="00785367" w:rsidRDefault="003130F0" w:rsidP="00AB1E9A">
      <w:pPr>
        <w:rPr>
          <w:b/>
          <w:u w:val="single"/>
        </w:rPr>
      </w:pPr>
      <w:r w:rsidRPr="00785367">
        <w:rPr>
          <w:b/>
          <w:u w:val="single"/>
        </w:rPr>
        <w:lastRenderedPageBreak/>
        <w:t>Non-Government Reform Support Work plan – AISACT 202</w:t>
      </w:r>
      <w:r w:rsidR="00464141" w:rsidRPr="00785367">
        <w:rPr>
          <w:b/>
          <w:u w:val="single"/>
        </w:rPr>
        <w:t>2</w:t>
      </w:r>
    </w:p>
    <w:tbl>
      <w:tblPr>
        <w:tblStyle w:val="TableGrid"/>
        <w:tblW w:w="13948" w:type="dxa"/>
        <w:tblLook w:val="04A0" w:firstRow="1" w:lastRow="0" w:firstColumn="1" w:lastColumn="0" w:noHBand="0" w:noVBand="1"/>
      </w:tblPr>
      <w:tblGrid>
        <w:gridCol w:w="2789"/>
        <w:gridCol w:w="2910"/>
        <w:gridCol w:w="2519"/>
        <w:gridCol w:w="2940"/>
        <w:gridCol w:w="2790"/>
      </w:tblGrid>
      <w:tr w:rsidR="00785367" w:rsidRPr="00785367" w14:paraId="5B569293" w14:textId="77777777" w:rsidTr="7D6DE1AC">
        <w:tc>
          <w:tcPr>
            <w:tcW w:w="2789" w:type="dxa"/>
          </w:tcPr>
          <w:p w14:paraId="1EC469CA" w14:textId="77777777" w:rsidR="005E6C64" w:rsidRPr="00785367" w:rsidRDefault="005E6C64" w:rsidP="008D5880">
            <w:pPr>
              <w:spacing w:before="120" w:after="120"/>
              <w:rPr>
                <w:b/>
              </w:rPr>
            </w:pPr>
            <w:r w:rsidRPr="00785367">
              <w:rPr>
                <w:b/>
              </w:rPr>
              <w:t>Project title</w:t>
            </w:r>
          </w:p>
        </w:tc>
        <w:tc>
          <w:tcPr>
            <w:tcW w:w="2910" w:type="dxa"/>
          </w:tcPr>
          <w:p w14:paraId="57919C6B" w14:textId="77777777" w:rsidR="005E6C64" w:rsidRPr="00785367" w:rsidRDefault="005E6C64" w:rsidP="008D5880">
            <w:pPr>
              <w:spacing w:before="120" w:after="120"/>
              <w:rPr>
                <w:b/>
              </w:rPr>
            </w:pPr>
            <w:r w:rsidRPr="00785367">
              <w:rPr>
                <w:b/>
              </w:rPr>
              <w:t>Project description and activities</w:t>
            </w:r>
          </w:p>
        </w:tc>
        <w:tc>
          <w:tcPr>
            <w:tcW w:w="2519" w:type="dxa"/>
          </w:tcPr>
          <w:p w14:paraId="510769C8" w14:textId="77777777" w:rsidR="005E6C64" w:rsidRPr="00785367" w:rsidRDefault="005E6C64" w:rsidP="008D5880">
            <w:pPr>
              <w:spacing w:before="120" w:after="120"/>
              <w:rPr>
                <w:b/>
              </w:rPr>
            </w:pPr>
            <w:r w:rsidRPr="00785367">
              <w:rPr>
                <w:b/>
              </w:rPr>
              <w:t>Indicative budget</w:t>
            </w:r>
          </w:p>
          <w:p w14:paraId="36FEB5B0" w14:textId="77777777" w:rsidR="005E6C64" w:rsidRPr="00785367" w:rsidRDefault="005E6C64" w:rsidP="008D5880">
            <w:pPr>
              <w:spacing w:before="120" w:after="120"/>
              <w:rPr>
                <w:b/>
              </w:rPr>
            </w:pPr>
          </w:p>
        </w:tc>
        <w:tc>
          <w:tcPr>
            <w:tcW w:w="2940" w:type="dxa"/>
          </w:tcPr>
          <w:p w14:paraId="4D262F77" w14:textId="77777777" w:rsidR="005E6C64" w:rsidRPr="00785367" w:rsidRDefault="005E6C64" w:rsidP="008D5880">
            <w:pPr>
              <w:spacing w:before="120" w:after="120"/>
              <w:rPr>
                <w:b/>
              </w:rPr>
            </w:pPr>
            <w:r w:rsidRPr="00785367">
              <w:rPr>
                <w:b/>
              </w:rPr>
              <w:t>Expected outcomes/</w:t>
            </w:r>
          </w:p>
          <w:p w14:paraId="6CC5484F" w14:textId="77777777" w:rsidR="005E6C64" w:rsidRPr="00785367" w:rsidRDefault="005E6C64" w:rsidP="008D5880">
            <w:pPr>
              <w:spacing w:before="120" w:after="120"/>
              <w:rPr>
                <w:b/>
              </w:rPr>
            </w:pPr>
            <w:r w:rsidRPr="00785367">
              <w:rPr>
                <w:b/>
              </w:rPr>
              <w:t>Overall achievements</w:t>
            </w:r>
          </w:p>
        </w:tc>
        <w:tc>
          <w:tcPr>
            <w:tcW w:w="2790" w:type="dxa"/>
          </w:tcPr>
          <w:p w14:paraId="7C23744E" w14:textId="77777777" w:rsidR="005E6C64" w:rsidRPr="00785367" w:rsidRDefault="005E6C64" w:rsidP="008D5880">
            <w:pPr>
              <w:spacing w:before="120" w:after="120"/>
              <w:rPr>
                <w:b/>
              </w:rPr>
            </w:pPr>
            <w:r w:rsidRPr="00785367">
              <w:rPr>
                <w:b/>
              </w:rPr>
              <w:t>Indicators of success</w:t>
            </w:r>
          </w:p>
        </w:tc>
      </w:tr>
      <w:tr w:rsidR="00785367" w:rsidRPr="00785367" w14:paraId="7898106F" w14:textId="77777777" w:rsidTr="7D6DE1AC">
        <w:tc>
          <w:tcPr>
            <w:tcW w:w="2789" w:type="dxa"/>
          </w:tcPr>
          <w:p w14:paraId="15B5DF79" w14:textId="77777777" w:rsidR="005E6C64" w:rsidRPr="00785367" w:rsidRDefault="005E6C64" w:rsidP="008D5880">
            <w:pPr>
              <w:rPr>
                <w:b/>
              </w:rPr>
            </w:pPr>
            <w:r w:rsidRPr="00785367">
              <w:rPr>
                <w:b/>
                <w:bCs/>
              </w:rPr>
              <w:t>Governance</w:t>
            </w:r>
          </w:p>
          <w:p w14:paraId="0E4D99F3" w14:textId="7A8885F2" w:rsidR="005E6C64" w:rsidRPr="00785367" w:rsidRDefault="38F25C7C" w:rsidP="008D5880">
            <w:r w:rsidRPr="00785367">
              <w:t xml:space="preserve">Commonwealth </w:t>
            </w:r>
            <w:r w:rsidR="005E6C64" w:rsidRPr="00785367">
              <w:t>priority Governance and Financial Management Practices</w:t>
            </w:r>
          </w:p>
          <w:p w14:paraId="2A4DFA8A" w14:textId="77777777" w:rsidR="005E6C64" w:rsidRPr="00785367" w:rsidRDefault="005E6C64" w:rsidP="008D5880">
            <w:pPr>
              <w:rPr>
                <w:b/>
              </w:rPr>
            </w:pPr>
            <w:r w:rsidRPr="00785367">
              <w:rPr>
                <w:b/>
              </w:rPr>
              <w:t>Governance Workshops</w:t>
            </w:r>
          </w:p>
        </w:tc>
        <w:tc>
          <w:tcPr>
            <w:tcW w:w="2910" w:type="dxa"/>
          </w:tcPr>
          <w:p w14:paraId="312ED5E2" w14:textId="245C56BD" w:rsidR="3F51EA24" w:rsidRPr="00785367" w:rsidRDefault="3F51EA24" w:rsidP="00A551BC">
            <w:pPr>
              <w:rPr>
                <w:b/>
                <w:bCs/>
              </w:rPr>
            </w:pPr>
            <w:r w:rsidRPr="00785367">
              <w:rPr>
                <w:b/>
                <w:bCs/>
              </w:rPr>
              <w:t>Governance Workshops</w:t>
            </w:r>
          </w:p>
          <w:p w14:paraId="425A2259" w14:textId="4CF0DB77" w:rsidR="4F3E4246" w:rsidRPr="00785367" w:rsidRDefault="27550403" w:rsidP="0BE40E9F">
            <w:pPr>
              <w:spacing w:before="120" w:after="120" w:line="276" w:lineRule="auto"/>
            </w:pPr>
            <w:r w:rsidRPr="00785367">
              <w:t xml:space="preserve">Working with </w:t>
            </w:r>
            <w:r w:rsidR="22DE417A" w:rsidRPr="00785367">
              <w:t>Member School</w:t>
            </w:r>
            <w:r w:rsidRPr="00785367">
              <w:t xml:space="preserve"> Board Chairs through the Chair Connect network</w:t>
            </w:r>
            <w:r w:rsidR="2794E3F2" w:rsidRPr="00785367">
              <w:t>,</w:t>
            </w:r>
            <w:r w:rsidRPr="00785367">
              <w:t xml:space="preserve"> </w:t>
            </w:r>
            <w:r w:rsidR="6189BD64" w:rsidRPr="00785367">
              <w:t xml:space="preserve">the AISACT </w:t>
            </w:r>
            <w:r w:rsidR="1A95F745" w:rsidRPr="00785367">
              <w:t>Governance Principles</w:t>
            </w:r>
            <w:r w:rsidR="4CCCB0DE" w:rsidRPr="00785367">
              <w:t xml:space="preserve"> will be unpacked.</w:t>
            </w:r>
          </w:p>
          <w:p w14:paraId="0BECF4F0" w14:textId="634D6752" w:rsidR="2F7F61E3" w:rsidRPr="00785367" w:rsidRDefault="731C0EFE" w:rsidP="0BE40E9F">
            <w:pPr>
              <w:spacing w:before="120" w:after="120" w:line="276" w:lineRule="auto"/>
            </w:pPr>
            <w:r w:rsidRPr="00785367">
              <w:t>(</w:t>
            </w:r>
            <w:r w:rsidR="77E1E98E" w:rsidRPr="00785367">
              <w:t>Day and Hodge Associates</w:t>
            </w:r>
            <w:r w:rsidR="76E368A6" w:rsidRPr="00785367">
              <w:t>)</w:t>
            </w:r>
          </w:p>
          <w:p w14:paraId="48A21919" w14:textId="0E923E7A" w:rsidR="005E6C64" w:rsidRPr="00785367" w:rsidRDefault="005E6C64" w:rsidP="008D5880">
            <w:pPr>
              <w:spacing w:before="120" w:after="120"/>
              <w:rPr>
                <w:b/>
              </w:rPr>
            </w:pPr>
          </w:p>
          <w:p w14:paraId="152338C6" w14:textId="457A7FDA" w:rsidR="0BE40E9F" w:rsidRPr="00785367" w:rsidRDefault="0BE40E9F" w:rsidP="0BE40E9F">
            <w:pPr>
              <w:rPr>
                <w:b/>
                <w:bCs/>
              </w:rPr>
            </w:pPr>
          </w:p>
          <w:p w14:paraId="1D101DD5" w14:textId="009390B2" w:rsidR="00464141" w:rsidRPr="00785367" w:rsidRDefault="00464141" w:rsidP="1D2EEA31">
            <w:pPr>
              <w:rPr>
                <w:b/>
                <w:bCs/>
              </w:rPr>
            </w:pPr>
          </w:p>
          <w:p w14:paraId="65792D6D" w14:textId="1253C96E" w:rsidR="00464141" w:rsidRPr="00785367" w:rsidRDefault="1D24FB69" w:rsidP="1D2EEA31">
            <w:pPr>
              <w:rPr>
                <w:b/>
                <w:bCs/>
              </w:rPr>
            </w:pPr>
            <w:r w:rsidRPr="00785367">
              <w:rPr>
                <w:b/>
                <w:bCs/>
              </w:rPr>
              <w:t>Legal Lens Resources SH&amp;G</w:t>
            </w:r>
          </w:p>
          <w:p w14:paraId="02451D60" w14:textId="77777777" w:rsidR="00464141" w:rsidRPr="00785367" w:rsidRDefault="00464141" w:rsidP="008D5880">
            <w:pPr>
              <w:rPr>
                <w:rFonts w:cstheme="minorHAnsi"/>
                <w:b/>
              </w:rPr>
            </w:pPr>
          </w:p>
          <w:p w14:paraId="2F32118B" w14:textId="77777777" w:rsidR="00464141" w:rsidRPr="00785367" w:rsidRDefault="00464141" w:rsidP="008D5880">
            <w:pPr>
              <w:spacing w:before="120" w:after="120"/>
              <w:rPr>
                <w:b/>
              </w:rPr>
            </w:pPr>
          </w:p>
          <w:p w14:paraId="51D4E55B" w14:textId="37A183FC" w:rsidR="0BE40E9F" w:rsidRPr="00785367" w:rsidRDefault="0BE40E9F" w:rsidP="1D2EEA31">
            <w:pPr>
              <w:spacing w:before="120" w:after="120"/>
              <w:rPr>
                <w:b/>
                <w:bCs/>
              </w:rPr>
            </w:pPr>
          </w:p>
          <w:p w14:paraId="508E65D7" w14:textId="327D0921" w:rsidR="005E6C64" w:rsidRPr="00785367" w:rsidRDefault="7B0E1833" w:rsidP="0BE40E9F">
            <w:pPr>
              <w:spacing w:before="120" w:after="120"/>
              <w:rPr>
                <w:b/>
                <w:bCs/>
              </w:rPr>
            </w:pPr>
            <w:r w:rsidRPr="00785367">
              <w:rPr>
                <w:b/>
                <w:bCs/>
              </w:rPr>
              <w:t>Developing a Child Safe Strategy Program</w:t>
            </w:r>
          </w:p>
          <w:p w14:paraId="238601FE" w14:textId="0F89D594" w:rsidR="005E6C64" w:rsidRPr="00785367" w:rsidRDefault="752BB3F1" w:rsidP="0BE40E9F">
            <w:pPr>
              <w:spacing w:before="120" w:after="120"/>
            </w:pPr>
            <w:r w:rsidRPr="00785367">
              <w:t>(</w:t>
            </w:r>
            <w:r w:rsidR="2B88A73F" w:rsidRPr="00785367">
              <w:t>Halloran and Morrissey</w:t>
            </w:r>
            <w:r w:rsidR="00EEEC85" w:rsidRPr="00785367">
              <w:t>)</w:t>
            </w:r>
          </w:p>
          <w:p w14:paraId="52F8E037" w14:textId="7F7F90F8" w:rsidR="15B501BE" w:rsidRPr="00785367" w:rsidRDefault="15B501BE" w:rsidP="15B501BE">
            <w:pPr>
              <w:spacing w:before="120" w:after="120"/>
              <w:rPr>
                <w:b/>
                <w:bCs/>
              </w:rPr>
            </w:pPr>
          </w:p>
          <w:p w14:paraId="3DE4A68A" w14:textId="1E67A023" w:rsidR="15B501BE" w:rsidRPr="00785367" w:rsidRDefault="15B501BE" w:rsidP="15B501BE">
            <w:pPr>
              <w:spacing w:before="120" w:after="120"/>
              <w:rPr>
                <w:b/>
                <w:bCs/>
              </w:rPr>
            </w:pPr>
          </w:p>
          <w:p w14:paraId="6C8F8BD2" w14:textId="658BA8F3" w:rsidR="15B501BE" w:rsidRPr="00785367" w:rsidRDefault="15B501BE" w:rsidP="15B501BE">
            <w:pPr>
              <w:spacing w:before="120" w:after="120"/>
              <w:rPr>
                <w:b/>
                <w:bCs/>
              </w:rPr>
            </w:pPr>
          </w:p>
          <w:p w14:paraId="550491F9" w14:textId="21F2F6D2" w:rsidR="00BF5FBA" w:rsidRPr="00785367" w:rsidRDefault="1C7C7D55" w:rsidP="0BE40E9F">
            <w:pPr>
              <w:spacing w:before="120" w:after="120"/>
              <w:rPr>
                <w:b/>
                <w:bCs/>
              </w:rPr>
            </w:pPr>
            <w:r w:rsidRPr="00785367">
              <w:rPr>
                <w:b/>
                <w:bCs/>
              </w:rPr>
              <w:lastRenderedPageBreak/>
              <w:t xml:space="preserve">Business </w:t>
            </w:r>
            <w:r w:rsidR="6B5F9B78" w:rsidRPr="00785367">
              <w:rPr>
                <w:b/>
                <w:bCs/>
              </w:rPr>
              <w:t xml:space="preserve">Management </w:t>
            </w:r>
            <w:r w:rsidRPr="00785367">
              <w:rPr>
                <w:b/>
                <w:bCs/>
              </w:rPr>
              <w:t>Modellin</w:t>
            </w:r>
            <w:r w:rsidR="12D787F0" w:rsidRPr="00785367">
              <w:rPr>
                <w:b/>
                <w:bCs/>
              </w:rPr>
              <w:t xml:space="preserve">g </w:t>
            </w:r>
            <w:r w:rsidRPr="00785367">
              <w:rPr>
                <w:b/>
                <w:bCs/>
              </w:rPr>
              <w:t>for Business Managers</w:t>
            </w:r>
          </w:p>
          <w:p w14:paraId="62EC86F5" w14:textId="6AD12C1A" w:rsidR="41C6BA7D" w:rsidRPr="00785367" w:rsidRDefault="41C6BA7D" w:rsidP="401BFB1B">
            <w:pPr>
              <w:spacing w:before="120" w:after="120"/>
              <w:rPr>
                <w:b/>
                <w:bCs/>
              </w:rPr>
            </w:pPr>
            <w:r w:rsidRPr="00785367">
              <w:rPr>
                <w:b/>
                <w:bCs/>
              </w:rPr>
              <w:t>(AON)</w:t>
            </w:r>
          </w:p>
          <w:p w14:paraId="0EE82034" w14:textId="542C3B5B" w:rsidR="00724241" w:rsidRPr="00785367" w:rsidRDefault="00724241" w:rsidP="0BE40E9F">
            <w:pPr>
              <w:spacing w:before="120" w:after="120"/>
              <w:rPr>
                <w:b/>
                <w:bCs/>
                <w:highlight w:val="yellow"/>
              </w:rPr>
            </w:pPr>
          </w:p>
          <w:p w14:paraId="2E3FB758" w14:textId="746BFE84" w:rsidR="0BE40E9F" w:rsidRPr="00785367" w:rsidRDefault="0BE40E9F" w:rsidP="0BE40E9F">
            <w:pPr>
              <w:spacing w:after="200" w:line="276" w:lineRule="auto"/>
            </w:pPr>
          </w:p>
          <w:p w14:paraId="33CFF967" w14:textId="2382ABA1" w:rsidR="0BE40E9F" w:rsidRPr="00785367" w:rsidRDefault="0BE40E9F" w:rsidP="0BE40E9F">
            <w:pPr>
              <w:spacing w:after="200" w:line="276" w:lineRule="auto"/>
            </w:pPr>
          </w:p>
          <w:p w14:paraId="132892EF" w14:textId="06048CEA" w:rsidR="0BE40E9F" w:rsidRPr="00785367" w:rsidRDefault="0BE40E9F" w:rsidP="0BE40E9F">
            <w:pPr>
              <w:spacing w:after="200" w:line="276" w:lineRule="auto"/>
            </w:pPr>
          </w:p>
          <w:p w14:paraId="71CA234B" w14:textId="57ED24E8" w:rsidR="0BE40E9F" w:rsidRPr="00785367" w:rsidRDefault="0BE40E9F" w:rsidP="0BE40E9F">
            <w:pPr>
              <w:spacing w:after="200" w:line="276" w:lineRule="auto"/>
            </w:pPr>
          </w:p>
          <w:p w14:paraId="2F2541C2" w14:textId="5B5A7ECD" w:rsidR="0BE40E9F" w:rsidRPr="00785367" w:rsidRDefault="0BE40E9F" w:rsidP="0BE40E9F">
            <w:pPr>
              <w:spacing w:after="200" w:line="276" w:lineRule="auto"/>
            </w:pPr>
          </w:p>
          <w:p w14:paraId="4C863DBA" w14:textId="6E0E1730" w:rsidR="0BE40E9F" w:rsidRPr="00785367" w:rsidRDefault="0BE40E9F" w:rsidP="0BE40E9F">
            <w:pPr>
              <w:spacing w:after="200" w:line="276" w:lineRule="auto"/>
            </w:pPr>
          </w:p>
          <w:p w14:paraId="3E0D11C1" w14:textId="5F2AEB55" w:rsidR="240828D4" w:rsidRPr="00785367" w:rsidRDefault="240828D4" w:rsidP="240828D4">
            <w:pPr>
              <w:spacing w:before="120" w:after="120"/>
              <w:rPr>
                <w:b/>
                <w:bCs/>
              </w:rPr>
            </w:pPr>
          </w:p>
          <w:p w14:paraId="1A576DC5" w14:textId="691B98C4" w:rsidR="240828D4" w:rsidRPr="00785367" w:rsidRDefault="240828D4" w:rsidP="240828D4">
            <w:pPr>
              <w:spacing w:before="120" w:after="120"/>
              <w:rPr>
                <w:b/>
                <w:bCs/>
              </w:rPr>
            </w:pPr>
          </w:p>
          <w:p w14:paraId="226006AC" w14:textId="0884C94E" w:rsidR="240828D4" w:rsidRPr="00785367" w:rsidRDefault="240828D4" w:rsidP="240828D4">
            <w:pPr>
              <w:spacing w:before="120" w:after="120"/>
              <w:rPr>
                <w:b/>
                <w:bCs/>
              </w:rPr>
            </w:pPr>
          </w:p>
          <w:p w14:paraId="34146736" w14:textId="2C2E6E3F" w:rsidR="005E6C64" w:rsidRPr="00785367" w:rsidRDefault="005E6C64" w:rsidP="00EC0AA9">
            <w:pPr>
              <w:spacing w:before="120" w:after="120"/>
              <w:rPr>
                <w:highlight w:val="yellow"/>
              </w:rPr>
            </w:pPr>
          </w:p>
        </w:tc>
        <w:tc>
          <w:tcPr>
            <w:tcW w:w="2519" w:type="dxa"/>
          </w:tcPr>
          <w:p w14:paraId="286A60E3" w14:textId="77777777" w:rsidR="00F20C2A" w:rsidRPr="00785367" w:rsidRDefault="00F20C2A" w:rsidP="73B0BEF6">
            <w:pPr>
              <w:spacing w:before="120" w:after="120"/>
            </w:pPr>
          </w:p>
          <w:p w14:paraId="795443E3" w14:textId="139ACD8B" w:rsidR="00E14E35" w:rsidRPr="00785367" w:rsidRDefault="537517A1" w:rsidP="401BFB1B">
            <w:pPr>
              <w:spacing w:before="120" w:after="120"/>
            </w:pPr>
            <w:r w:rsidRPr="00785367">
              <w:t>$2,000.00</w:t>
            </w:r>
          </w:p>
          <w:p w14:paraId="7BFC74E1" w14:textId="51B41FA2" w:rsidR="401BFB1B" w:rsidRPr="00785367" w:rsidRDefault="401BFB1B" w:rsidP="401BFB1B">
            <w:pPr>
              <w:spacing w:before="120" w:after="120"/>
            </w:pPr>
          </w:p>
          <w:p w14:paraId="057374D9" w14:textId="685BAE38" w:rsidR="401BFB1B" w:rsidRPr="00785367" w:rsidRDefault="401BFB1B" w:rsidP="401BFB1B">
            <w:pPr>
              <w:spacing w:before="120" w:after="120"/>
            </w:pPr>
          </w:p>
          <w:p w14:paraId="03343768" w14:textId="37D1825D" w:rsidR="401BFB1B" w:rsidRPr="00785367" w:rsidRDefault="401BFB1B" w:rsidP="401BFB1B">
            <w:pPr>
              <w:spacing w:before="120" w:after="120"/>
            </w:pPr>
          </w:p>
          <w:p w14:paraId="3900CBCF" w14:textId="1FA04448" w:rsidR="401BFB1B" w:rsidRPr="00785367" w:rsidRDefault="401BFB1B" w:rsidP="401BFB1B">
            <w:pPr>
              <w:spacing w:before="120" w:after="120"/>
            </w:pPr>
          </w:p>
          <w:p w14:paraId="0FA5A17C" w14:textId="6983713C" w:rsidR="401BFB1B" w:rsidRPr="00785367" w:rsidRDefault="401BFB1B" w:rsidP="401BFB1B">
            <w:pPr>
              <w:spacing w:before="120" w:after="120"/>
            </w:pPr>
          </w:p>
          <w:p w14:paraId="683ACC34" w14:textId="1EE5AA8F" w:rsidR="401BFB1B" w:rsidRPr="00785367" w:rsidRDefault="401BFB1B" w:rsidP="401BFB1B">
            <w:pPr>
              <w:spacing w:before="120" w:after="120"/>
            </w:pPr>
          </w:p>
          <w:p w14:paraId="1248D203" w14:textId="77777777" w:rsidR="0076012A" w:rsidRPr="00785367" w:rsidRDefault="0076012A" w:rsidP="401BFB1B">
            <w:pPr>
              <w:spacing w:before="120" w:after="120"/>
            </w:pPr>
          </w:p>
          <w:p w14:paraId="3822F849" w14:textId="3395BB8D" w:rsidR="537517A1" w:rsidRPr="00785367" w:rsidRDefault="537517A1" w:rsidP="401BFB1B">
            <w:pPr>
              <w:spacing w:before="120" w:after="120"/>
            </w:pPr>
            <w:r w:rsidRPr="00785367">
              <w:t>$5,000.00</w:t>
            </w:r>
          </w:p>
          <w:p w14:paraId="305C5DFC" w14:textId="7E1506EA" w:rsidR="401BFB1B" w:rsidRPr="00785367" w:rsidRDefault="401BFB1B" w:rsidP="401BFB1B">
            <w:pPr>
              <w:spacing w:before="120" w:after="120"/>
            </w:pPr>
          </w:p>
          <w:p w14:paraId="3661A2B0" w14:textId="4FAD6EE5" w:rsidR="401BFB1B" w:rsidRPr="00785367" w:rsidRDefault="401BFB1B" w:rsidP="401BFB1B">
            <w:pPr>
              <w:spacing w:before="120" w:after="120"/>
            </w:pPr>
          </w:p>
          <w:p w14:paraId="45C942DF" w14:textId="0FC121BA" w:rsidR="401BFB1B" w:rsidRPr="00785367" w:rsidRDefault="401BFB1B" w:rsidP="401BFB1B">
            <w:pPr>
              <w:spacing w:before="120" w:after="120"/>
            </w:pPr>
          </w:p>
          <w:p w14:paraId="70758C40" w14:textId="42C73BF2" w:rsidR="401BFB1B" w:rsidRPr="00785367" w:rsidRDefault="401BFB1B" w:rsidP="401BFB1B">
            <w:pPr>
              <w:spacing w:before="120" w:after="120"/>
            </w:pPr>
          </w:p>
          <w:p w14:paraId="1D8899F9" w14:textId="657FBC35" w:rsidR="401BFB1B" w:rsidRPr="00785367" w:rsidRDefault="401BFB1B" w:rsidP="401BFB1B">
            <w:pPr>
              <w:spacing w:before="120" w:after="120"/>
            </w:pPr>
          </w:p>
          <w:p w14:paraId="71C86F21" w14:textId="4C108198" w:rsidR="537517A1" w:rsidRPr="00785367" w:rsidRDefault="537517A1" w:rsidP="401BFB1B">
            <w:pPr>
              <w:spacing w:before="120" w:after="120"/>
            </w:pPr>
            <w:r w:rsidRPr="00785367">
              <w:t>$15,120.00</w:t>
            </w:r>
          </w:p>
          <w:p w14:paraId="12358554" w14:textId="3EDAE4AA" w:rsidR="401BFB1B" w:rsidRPr="00785367" w:rsidRDefault="401BFB1B" w:rsidP="401BFB1B">
            <w:pPr>
              <w:spacing w:before="120" w:after="120"/>
            </w:pPr>
          </w:p>
          <w:p w14:paraId="33FF48DB" w14:textId="77777777" w:rsidR="00ED460A" w:rsidRPr="00785367" w:rsidRDefault="00ED460A" w:rsidP="008D5880">
            <w:pPr>
              <w:spacing w:before="120" w:after="120"/>
            </w:pPr>
          </w:p>
          <w:p w14:paraId="45445D8D" w14:textId="77777777" w:rsidR="00ED460A" w:rsidRPr="00785367" w:rsidRDefault="00ED460A" w:rsidP="008D5880">
            <w:pPr>
              <w:spacing w:before="120" w:after="120"/>
            </w:pPr>
          </w:p>
          <w:p w14:paraId="3F97F024" w14:textId="77777777" w:rsidR="00ED460A" w:rsidRPr="00785367" w:rsidRDefault="00ED460A" w:rsidP="008D5880">
            <w:pPr>
              <w:spacing w:before="120" w:after="120"/>
            </w:pPr>
          </w:p>
          <w:p w14:paraId="1D856F98" w14:textId="77777777" w:rsidR="00ED460A" w:rsidRPr="00785367" w:rsidRDefault="00ED460A" w:rsidP="008D5880">
            <w:pPr>
              <w:spacing w:before="120" w:after="120"/>
            </w:pPr>
          </w:p>
          <w:p w14:paraId="3CC03553" w14:textId="77777777" w:rsidR="00BF5FBA" w:rsidRPr="00785367" w:rsidRDefault="00BF5FBA" w:rsidP="008D5880">
            <w:pPr>
              <w:spacing w:before="120" w:after="120"/>
            </w:pPr>
          </w:p>
          <w:p w14:paraId="5A48982D" w14:textId="77777777" w:rsidR="00BF5FBA" w:rsidRPr="00785367" w:rsidRDefault="00BF5FBA" w:rsidP="008D5880">
            <w:pPr>
              <w:spacing w:before="120" w:after="120"/>
            </w:pPr>
          </w:p>
          <w:p w14:paraId="3E32E503" w14:textId="77777777" w:rsidR="00BF5FBA" w:rsidRPr="00785367" w:rsidRDefault="00BF5FBA" w:rsidP="008D5880">
            <w:pPr>
              <w:spacing w:before="120" w:after="120"/>
            </w:pPr>
          </w:p>
          <w:p w14:paraId="412E2BD6" w14:textId="77777777" w:rsidR="005E6C64" w:rsidRPr="00785367" w:rsidRDefault="005E6C64" w:rsidP="0003446A">
            <w:pPr>
              <w:spacing w:before="120" w:after="120"/>
              <w:rPr>
                <w:b/>
              </w:rPr>
            </w:pPr>
          </w:p>
          <w:p w14:paraId="7B5B5E8F" w14:textId="77777777" w:rsidR="008D166A" w:rsidRPr="00785367" w:rsidRDefault="008D166A" w:rsidP="0003446A">
            <w:pPr>
              <w:spacing w:before="120" w:after="120"/>
              <w:rPr>
                <w:b/>
              </w:rPr>
            </w:pPr>
          </w:p>
          <w:p w14:paraId="037034E7" w14:textId="77777777" w:rsidR="008D166A" w:rsidRPr="00785367" w:rsidRDefault="008D166A" w:rsidP="0003446A">
            <w:pPr>
              <w:spacing w:before="120" w:after="120"/>
              <w:rPr>
                <w:b/>
              </w:rPr>
            </w:pPr>
          </w:p>
          <w:p w14:paraId="56A6F72C" w14:textId="77777777" w:rsidR="008D166A" w:rsidRPr="00785367" w:rsidRDefault="008D166A" w:rsidP="0003446A">
            <w:pPr>
              <w:spacing w:before="120" w:after="120"/>
              <w:rPr>
                <w:b/>
              </w:rPr>
            </w:pPr>
          </w:p>
          <w:p w14:paraId="623866F0" w14:textId="27B4EA53" w:rsidR="008D166A" w:rsidRPr="00785367" w:rsidRDefault="008D166A" w:rsidP="0003446A">
            <w:pPr>
              <w:spacing w:before="120" w:after="120"/>
              <w:rPr>
                <w:b/>
              </w:rPr>
            </w:pPr>
          </w:p>
          <w:p w14:paraId="628E34B0" w14:textId="77777777" w:rsidR="00E14E35" w:rsidRPr="00785367" w:rsidRDefault="00E14E35" w:rsidP="0003446A">
            <w:pPr>
              <w:spacing w:before="120" w:after="120"/>
              <w:rPr>
                <w:b/>
              </w:rPr>
            </w:pPr>
          </w:p>
          <w:p w14:paraId="59751B55" w14:textId="04A7CFB0" w:rsidR="008D166A" w:rsidRPr="00785367" w:rsidRDefault="008D166A" w:rsidP="0003446A">
            <w:pPr>
              <w:spacing w:before="120" w:after="120"/>
              <w:rPr>
                <w:bCs/>
              </w:rPr>
            </w:pPr>
          </w:p>
        </w:tc>
        <w:tc>
          <w:tcPr>
            <w:tcW w:w="2940" w:type="dxa"/>
          </w:tcPr>
          <w:p w14:paraId="48890091" w14:textId="0BA16315" w:rsidR="005E6C64" w:rsidRPr="00785367" w:rsidRDefault="005E6C64" w:rsidP="0BE40E9F">
            <w:pPr>
              <w:autoSpaceDE w:val="0"/>
              <w:autoSpaceDN w:val="0"/>
              <w:adjustRightInd w:val="0"/>
              <w:spacing w:before="120" w:after="120" w:line="276" w:lineRule="auto"/>
            </w:pPr>
            <w:r w:rsidRPr="00785367">
              <w:lastRenderedPageBreak/>
              <w:t>Improved understanding of agile governance implementation</w:t>
            </w:r>
            <w:r w:rsidR="78916CD7" w:rsidRPr="00785367">
              <w:t xml:space="preserve"> including how do we implement better governance &amp; the Board’s role in monitoring &amp; measuring</w:t>
            </w:r>
            <w:r w:rsidR="2DA38D00" w:rsidRPr="00785367">
              <w:t xml:space="preserve"> </w:t>
            </w:r>
            <w:r w:rsidR="78916CD7" w:rsidRPr="00785367">
              <w:t>performance, based on the AISACT School Governance Principles document &amp;Toolkit.</w:t>
            </w:r>
          </w:p>
          <w:p w14:paraId="43A7F38F" w14:textId="27BAFD35" w:rsidR="005E6C64" w:rsidRPr="00A551BC" w:rsidRDefault="005E6C64" w:rsidP="0BE40E9F">
            <w:pPr>
              <w:autoSpaceDE w:val="0"/>
              <w:autoSpaceDN w:val="0"/>
              <w:adjustRightInd w:val="0"/>
            </w:pPr>
          </w:p>
          <w:p w14:paraId="496028D6" w14:textId="1D7EC8A6" w:rsidR="19EA93AA" w:rsidRPr="00785367" w:rsidRDefault="76E0B5A8" w:rsidP="3BB59C63">
            <w:pPr>
              <w:spacing w:before="120" w:after="120"/>
            </w:pPr>
            <w:r w:rsidRPr="00785367">
              <w:t>Resources developed to support the implementation of the new</w:t>
            </w:r>
            <w:r w:rsidR="6844FF23" w:rsidRPr="00785367">
              <w:t xml:space="preserve"> </w:t>
            </w:r>
            <w:r w:rsidR="0C47EF7A" w:rsidRPr="00785367">
              <w:t>ACT Education Act</w:t>
            </w:r>
            <w:r w:rsidRPr="00785367">
              <w:t xml:space="preserve"> </w:t>
            </w:r>
            <w:r w:rsidR="4120FC7F" w:rsidRPr="00785367">
              <w:t xml:space="preserve">amendments </w:t>
            </w:r>
            <w:r w:rsidR="11306005" w:rsidRPr="00785367">
              <w:t>and Registration</w:t>
            </w:r>
            <w:r w:rsidRPr="00785367">
              <w:t xml:space="preserve"> gui</w:t>
            </w:r>
            <w:r w:rsidR="3F738E5C" w:rsidRPr="00785367">
              <w:t>delines</w:t>
            </w:r>
          </w:p>
          <w:p w14:paraId="369F3FAF" w14:textId="271A3BB3" w:rsidR="19EA93AA" w:rsidRPr="00785367" w:rsidRDefault="19EA93AA" w:rsidP="3BB59C63">
            <w:pPr>
              <w:spacing w:before="120" w:after="120"/>
            </w:pPr>
          </w:p>
          <w:p w14:paraId="5A4FDB9B" w14:textId="0F6B1AA9" w:rsidR="00BF5FBA" w:rsidRPr="00A551BC" w:rsidRDefault="66FDA6F8" w:rsidP="15B501BE">
            <w:pPr>
              <w:autoSpaceDE w:val="0"/>
              <w:autoSpaceDN w:val="0"/>
              <w:adjustRightInd w:val="0"/>
              <w:spacing w:before="120" w:after="120"/>
            </w:pPr>
            <w:r w:rsidRPr="00A551BC">
              <w:t>Member schools will participate in four workshops designed to support the development of</w:t>
            </w:r>
            <w:r w:rsidR="6D643D5C" w:rsidRPr="00A551BC">
              <w:t xml:space="preserve"> a Child Safe Strategy within their school.</w:t>
            </w:r>
          </w:p>
          <w:p w14:paraId="1836900F" w14:textId="77777777" w:rsidR="003A2AAE" w:rsidRPr="00A551BC" w:rsidRDefault="003A2AAE" w:rsidP="0003446A">
            <w:pPr>
              <w:autoSpaceDE w:val="0"/>
              <w:autoSpaceDN w:val="0"/>
              <w:adjustRightInd w:val="0"/>
              <w:spacing w:before="120" w:after="120"/>
            </w:pPr>
          </w:p>
          <w:p w14:paraId="42FCD370" w14:textId="77777777" w:rsidR="00724241" w:rsidRPr="00A551BC" w:rsidRDefault="00724241" w:rsidP="0003446A">
            <w:pPr>
              <w:autoSpaceDE w:val="0"/>
              <w:autoSpaceDN w:val="0"/>
              <w:adjustRightInd w:val="0"/>
              <w:spacing w:before="120" w:after="120"/>
            </w:pPr>
          </w:p>
          <w:p w14:paraId="0C395BA8" w14:textId="096CA6EB" w:rsidR="65F014E7" w:rsidRPr="00A551BC" w:rsidRDefault="7B58F6E5" w:rsidP="0BE40E9F">
            <w:pPr>
              <w:spacing w:before="120" w:after="120"/>
            </w:pPr>
            <w:r w:rsidRPr="00A551BC">
              <w:lastRenderedPageBreak/>
              <w:t>Business Managers Support Forum p</w:t>
            </w:r>
            <w:r w:rsidR="63AA2B37" w:rsidRPr="00A551BC">
              <w:t xml:space="preserve">articipants will </w:t>
            </w:r>
            <w:r w:rsidR="48FD0C5A" w:rsidRPr="00A551BC">
              <w:t>share and develop</w:t>
            </w:r>
            <w:r w:rsidR="63AA2B37" w:rsidRPr="00A551BC">
              <w:t xml:space="preserve"> a better understanding </w:t>
            </w:r>
            <w:r w:rsidR="247AB2FF" w:rsidRPr="00A551BC">
              <w:t>and application of a range of business issues which impact on the</w:t>
            </w:r>
            <w:r w:rsidR="67397C38" w:rsidRPr="00A551BC">
              <w:t>ir role and management of</w:t>
            </w:r>
            <w:r w:rsidR="247AB2FF" w:rsidRPr="00A551BC">
              <w:t xml:space="preserve"> their schools.</w:t>
            </w:r>
          </w:p>
          <w:p w14:paraId="20C67230" w14:textId="6080EF47" w:rsidR="0BE40E9F" w:rsidRPr="00A551BC" w:rsidRDefault="0BE40E9F" w:rsidP="0BE40E9F">
            <w:pPr>
              <w:spacing w:before="120" w:after="120"/>
            </w:pPr>
          </w:p>
          <w:p w14:paraId="67F6BBF1" w14:textId="1F2449C1" w:rsidR="70E65B34" w:rsidRPr="00A551BC" w:rsidRDefault="70E65B34" w:rsidP="401BFB1B">
            <w:pPr>
              <w:spacing w:before="120" w:after="120"/>
            </w:pPr>
            <w:r w:rsidRPr="00A551BC">
              <w:t>Topics may include:</w:t>
            </w:r>
          </w:p>
          <w:p w14:paraId="3554794B" w14:textId="5E27B9AE" w:rsidR="70E65B34" w:rsidRPr="00A551BC" w:rsidRDefault="70E65B34" w:rsidP="401BFB1B">
            <w:pPr>
              <w:spacing w:before="120" w:after="120"/>
            </w:pPr>
            <w:r w:rsidRPr="00A551BC">
              <w:t xml:space="preserve">1.Cyber Risks in Schools: Strategies to mitigate and manage incidents. </w:t>
            </w:r>
          </w:p>
          <w:p w14:paraId="6A9DFDAC" w14:textId="3BA82B67" w:rsidR="70E65B34" w:rsidRPr="00A551BC" w:rsidRDefault="70E65B34" w:rsidP="401BFB1B">
            <w:pPr>
              <w:spacing w:before="120" w:after="120"/>
            </w:pPr>
            <w:r w:rsidRPr="00A551BC">
              <w:t xml:space="preserve">2. Mental and Psychological </w:t>
            </w:r>
            <w:r w:rsidR="4C293AFF" w:rsidRPr="00A551BC">
              <w:t>Health Safety</w:t>
            </w:r>
            <w:r w:rsidR="454CAB93" w:rsidRPr="00A551BC">
              <w:t xml:space="preserve"> – workforce resilience</w:t>
            </w:r>
          </w:p>
          <w:p w14:paraId="555CCA99" w14:textId="5BE59997" w:rsidR="4C293AFF" w:rsidRPr="00A551BC" w:rsidRDefault="4C293AFF" w:rsidP="401BFB1B">
            <w:pPr>
              <w:spacing w:before="120" w:after="120"/>
            </w:pPr>
            <w:r w:rsidRPr="00A551BC">
              <w:t xml:space="preserve">3. Reforms in </w:t>
            </w:r>
            <w:r w:rsidR="249F1E2C" w:rsidRPr="00A551BC">
              <w:t>Legislation</w:t>
            </w:r>
            <w:r w:rsidRPr="00A551BC">
              <w:t xml:space="preserve"> re</w:t>
            </w:r>
            <w:r w:rsidR="74B4FC55" w:rsidRPr="00A551BC">
              <w:t>garding</w:t>
            </w:r>
            <w:r w:rsidRPr="00A551BC">
              <w:t xml:space="preserve"> claims </w:t>
            </w:r>
            <w:r w:rsidR="16027203" w:rsidRPr="00A551BC">
              <w:t xml:space="preserve">and </w:t>
            </w:r>
            <w:r w:rsidR="0076012A" w:rsidRPr="00A551BC">
              <w:t>implications of implementation</w:t>
            </w:r>
            <w:r w:rsidRPr="00A551BC">
              <w:t>.</w:t>
            </w:r>
          </w:p>
          <w:p w14:paraId="06971CD3" w14:textId="00415FDA" w:rsidR="003A2AAE" w:rsidRPr="00A551BC" w:rsidRDefault="003A2AAE" w:rsidP="0003446A">
            <w:pPr>
              <w:autoSpaceDE w:val="0"/>
              <w:autoSpaceDN w:val="0"/>
              <w:adjustRightInd w:val="0"/>
              <w:spacing w:before="120" w:after="120"/>
            </w:pPr>
          </w:p>
        </w:tc>
        <w:tc>
          <w:tcPr>
            <w:tcW w:w="2790" w:type="dxa"/>
          </w:tcPr>
          <w:p w14:paraId="3942FB9E" w14:textId="77777777" w:rsidR="005E6C64" w:rsidRPr="00785367" w:rsidRDefault="005E6C64" w:rsidP="008D5880">
            <w:r w:rsidRPr="00785367">
              <w:lastRenderedPageBreak/>
              <w:t>50% of AISACT member schools engage with the workshop series.</w:t>
            </w:r>
          </w:p>
          <w:p w14:paraId="2A1F701D" w14:textId="77777777" w:rsidR="005E6C64" w:rsidRPr="00785367" w:rsidRDefault="005E6C64" w:rsidP="008D5880">
            <w:pPr>
              <w:rPr>
                <w:highlight w:val="yellow"/>
              </w:rPr>
            </w:pPr>
          </w:p>
          <w:p w14:paraId="6F37334C" w14:textId="6B7DB6F7" w:rsidR="005E6C64" w:rsidRPr="00785367" w:rsidRDefault="74ECDC48" w:rsidP="008D5880">
            <w:r w:rsidRPr="00785367">
              <w:t>Post workshop data indicates that higher than 80% of participants reported growth and an enhanced understanding of the range of information presented.</w:t>
            </w:r>
          </w:p>
          <w:p w14:paraId="3674F744" w14:textId="338A40DE" w:rsidR="0BE40E9F" w:rsidRPr="00785367" w:rsidRDefault="0BE40E9F" w:rsidP="0BE40E9F"/>
          <w:p w14:paraId="31875C89" w14:textId="77777777" w:rsidR="0076012A" w:rsidRPr="00785367" w:rsidRDefault="0076012A" w:rsidP="0BE40E9F"/>
          <w:p w14:paraId="5E59C850" w14:textId="77777777" w:rsidR="0076012A" w:rsidRPr="00785367" w:rsidRDefault="0076012A" w:rsidP="0BE40E9F"/>
          <w:p w14:paraId="06A7863C" w14:textId="30F5BCD3" w:rsidR="3373B9BE" w:rsidRPr="00785367" w:rsidRDefault="3373B9BE" w:rsidP="0BE40E9F">
            <w:r w:rsidRPr="00785367">
              <w:t>Monitor accessing of resources on the AISACT website.</w:t>
            </w:r>
          </w:p>
          <w:p w14:paraId="4C379406" w14:textId="6368879D" w:rsidR="005E6C64" w:rsidRPr="00785367" w:rsidRDefault="005E6C64" w:rsidP="15B501BE"/>
          <w:p w14:paraId="6FD3E2D7" w14:textId="41FAC023" w:rsidR="401BFB1B" w:rsidRPr="00785367" w:rsidRDefault="401BFB1B" w:rsidP="401BFB1B"/>
          <w:p w14:paraId="3869F23A" w14:textId="77777777" w:rsidR="0076012A" w:rsidRPr="00785367" w:rsidRDefault="0076012A" w:rsidP="15B501BE"/>
          <w:p w14:paraId="3FF611AC" w14:textId="356680DA" w:rsidR="005E6C64" w:rsidRPr="00785367" w:rsidRDefault="02FE95F9" w:rsidP="15B501BE">
            <w:r w:rsidRPr="00785367">
              <w:t xml:space="preserve">For participants to make significant progress towards </w:t>
            </w:r>
            <w:r w:rsidR="6A4AD39B" w:rsidRPr="00785367">
              <w:t xml:space="preserve">designing </w:t>
            </w:r>
            <w:r w:rsidRPr="00785367">
              <w:t xml:space="preserve">a meaningful </w:t>
            </w:r>
            <w:r w:rsidR="385F361A" w:rsidRPr="00785367">
              <w:t>Child Safe Strategy for their</w:t>
            </w:r>
            <w:r w:rsidR="6B62BA44" w:rsidRPr="00785367">
              <w:t xml:space="preserve"> respective</w:t>
            </w:r>
            <w:r w:rsidR="385F361A" w:rsidRPr="00785367">
              <w:t xml:space="preserve"> school.</w:t>
            </w:r>
          </w:p>
          <w:p w14:paraId="5954B09C" w14:textId="5AC26170" w:rsidR="005E6C64" w:rsidRPr="00785367" w:rsidRDefault="005E6C64" w:rsidP="15B501BE"/>
          <w:p w14:paraId="5E33EF51" w14:textId="1149EFB2" w:rsidR="005E6C64" w:rsidRPr="00785367" w:rsidRDefault="005E6C64" w:rsidP="15B501BE"/>
          <w:p w14:paraId="35E1FA75" w14:textId="25CE9ABB" w:rsidR="005E6C64" w:rsidRPr="00785367" w:rsidRDefault="005E6C64" w:rsidP="15B501BE"/>
          <w:p w14:paraId="46A8B3E6" w14:textId="6E3D64C6" w:rsidR="005E6C64" w:rsidRPr="00785367" w:rsidRDefault="005E6C64" w:rsidP="15B501BE"/>
          <w:p w14:paraId="07674F0E" w14:textId="0B24940E" w:rsidR="005E6C64" w:rsidRPr="00785367" w:rsidRDefault="6344035D" w:rsidP="0BE40E9F">
            <w:r w:rsidRPr="00785367">
              <w:lastRenderedPageBreak/>
              <w:t xml:space="preserve">More </w:t>
            </w:r>
            <w:r w:rsidR="0076012A" w:rsidRPr="00785367">
              <w:t>than</w:t>
            </w:r>
            <w:r w:rsidRPr="00785367">
              <w:t xml:space="preserve"> 50% of member schools engage in the Support Forums</w:t>
            </w:r>
          </w:p>
          <w:p w14:paraId="3061D3E4" w14:textId="726656EC" w:rsidR="401BFB1B" w:rsidRPr="00785367" w:rsidRDefault="401BFB1B" w:rsidP="401BFB1B"/>
          <w:p w14:paraId="776E1C5D" w14:textId="6E92D8AA" w:rsidR="005E6C64" w:rsidRPr="00785367" w:rsidRDefault="6344035D" w:rsidP="0BE40E9F">
            <w:r w:rsidRPr="00785367">
              <w:t>H</w:t>
            </w:r>
            <w:r w:rsidR="364D7B50" w:rsidRPr="00785367">
              <w:t>igher than 80% of participants reported growth and an enhanced understanding of the range of information presented.</w:t>
            </w:r>
          </w:p>
          <w:p w14:paraId="30FDE8B3" w14:textId="2EFF2199" w:rsidR="005E6C64" w:rsidRPr="00785367" w:rsidRDefault="005E6C64" w:rsidP="15B501BE"/>
        </w:tc>
      </w:tr>
    </w:tbl>
    <w:p w14:paraId="03EFCA41" w14:textId="77777777" w:rsidR="005E6C64" w:rsidRPr="00785367" w:rsidRDefault="005E6C64">
      <w:r w:rsidRPr="00785367">
        <w:lastRenderedPageBreak/>
        <w:br w:type="page"/>
      </w:r>
    </w:p>
    <w:tbl>
      <w:tblPr>
        <w:tblStyle w:val="TableGrid"/>
        <w:tblW w:w="0" w:type="auto"/>
        <w:tblLook w:val="04A0" w:firstRow="1" w:lastRow="0" w:firstColumn="1" w:lastColumn="0" w:noHBand="0" w:noVBand="1"/>
      </w:tblPr>
      <w:tblGrid>
        <w:gridCol w:w="2789"/>
        <w:gridCol w:w="3443"/>
        <w:gridCol w:w="2136"/>
        <w:gridCol w:w="2790"/>
        <w:gridCol w:w="2790"/>
      </w:tblGrid>
      <w:tr w:rsidR="00785367" w:rsidRPr="00785367" w14:paraId="1658E6CC" w14:textId="77777777" w:rsidTr="4CB52895">
        <w:tc>
          <w:tcPr>
            <w:tcW w:w="2789" w:type="dxa"/>
          </w:tcPr>
          <w:p w14:paraId="7BD3A83A" w14:textId="77777777" w:rsidR="005E6C64" w:rsidRPr="00785367" w:rsidRDefault="005E6C64" w:rsidP="008D5880">
            <w:pPr>
              <w:spacing w:before="120" w:after="120"/>
              <w:rPr>
                <w:b/>
              </w:rPr>
            </w:pPr>
            <w:r w:rsidRPr="00785367">
              <w:rPr>
                <w:b/>
              </w:rPr>
              <w:lastRenderedPageBreak/>
              <w:t>Project title</w:t>
            </w:r>
          </w:p>
        </w:tc>
        <w:tc>
          <w:tcPr>
            <w:tcW w:w="3443" w:type="dxa"/>
          </w:tcPr>
          <w:p w14:paraId="0C50E55D" w14:textId="77777777" w:rsidR="005E6C64" w:rsidRPr="00785367" w:rsidRDefault="005E6C64" w:rsidP="008D5880">
            <w:pPr>
              <w:spacing w:before="120" w:after="120"/>
              <w:rPr>
                <w:b/>
              </w:rPr>
            </w:pPr>
            <w:r w:rsidRPr="00785367">
              <w:rPr>
                <w:b/>
              </w:rPr>
              <w:t>Project description and activities</w:t>
            </w:r>
          </w:p>
        </w:tc>
        <w:tc>
          <w:tcPr>
            <w:tcW w:w="2136" w:type="dxa"/>
          </w:tcPr>
          <w:p w14:paraId="4173107E" w14:textId="77777777" w:rsidR="005E6C64" w:rsidRPr="00785367" w:rsidRDefault="005E6C64" w:rsidP="008D5880">
            <w:pPr>
              <w:spacing w:before="120" w:after="120"/>
              <w:rPr>
                <w:b/>
              </w:rPr>
            </w:pPr>
            <w:r w:rsidRPr="00785367">
              <w:rPr>
                <w:b/>
              </w:rPr>
              <w:t>Indicative budget</w:t>
            </w:r>
          </w:p>
          <w:p w14:paraId="5F96A722" w14:textId="77777777" w:rsidR="005E6C64" w:rsidRPr="00785367" w:rsidRDefault="005E6C64" w:rsidP="008D5880">
            <w:pPr>
              <w:spacing w:before="120" w:after="120"/>
              <w:rPr>
                <w:b/>
              </w:rPr>
            </w:pPr>
          </w:p>
        </w:tc>
        <w:tc>
          <w:tcPr>
            <w:tcW w:w="2790" w:type="dxa"/>
          </w:tcPr>
          <w:p w14:paraId="475EBC33" w14:textId="77777777" w:rsidR="005E6C64" w:rsidRPr="00785367" w:rsidRDefault="005E6C64" w:rsidP="008D5880">
            <w:pPr>
              <w:spacing w:before="120" w:after="120"/>
              <w:rPr>
                <w:b/>
              </w:rPr>
            </w:pPr>
            <w:r w:rsidRPr="00785367">
              <w:rPr>
                <w:b/>
              </w:rPr>
              <w:t>Expected outcomes/</w:t>
            </w:r>
          </w:p>
          <w:p w14:paraId="14258F11" w14:textId="77777777" w:rsidR="005E6C64" w:rsidRPr="00785367" w:rsidRDefault="005E6C64" w:rsidP="008D5880">
            <w:pPr>
              <w:spacing w:before="120" w:after="120"/>
              <w:rPr>
                <w:b/>
              </w:rPr>
            </w:pPr>
            <w:r w:rsidRPr="00785367">
              <w:rPr>
                <w:b/>
              </w:rPr>
              <w:t>Overall achievements</w:t>
            </w:r>
          </w:p>
        </w:tc>
        <w:tc>
          <w:tcPr>
            <w:tcW w:w="2790" w:type="dxa"/>
          </w:tcPr>
          <w:p w14:paraId="45AA6050" w14:textId="77777777" w:rsidR="005E6C64" w:rsidRPr="00785367" w:rsidRDefault="005E6C64" w:rsidP="008D5880">
            <w:pPr>
              <w:spacing w:before="120" w:after="120"/>
              <w:rPr>
                <w:b/>
              </w:rPr>
            </w:pPr>
            <w:r w:rsidRPr="00785367">
              <w:rPr>
                <w:b/>
              </w:rPr>
              <w:t>Indicators of success</w:t>
            </w:r>
          </w:p>
        </w:tc>
      </w:tr>
      <w:tr w:rsidR="005E6C64" w:rsidRPr="00785367" w14:paraId="2703325A" w14:textId="77777777" w:rsidTr="4CB52895">
        <w:tc>
          <w:tcPr>
            <w:tcW w:w="2789" w:type="dxa"/>
          </w:tcPr>
          <w:p w14:paraId="600768C5" w14:textId="77777777" w:rsidR="005E6C64" w:rsidRPr="00785367" w:rsidRDefault="005E6C64" w:rsidP="008D5880">
            <w:pPr>
              <w:rPr>
                <w:b/>
              </w:rPr>
            </w:pPr>
            <w:r w:rsidRPr="00785367">
              <w:rPr>
                <w:b/>
              </w:rPr>
              <w:t>NCCD</w:t>
            </w:r>
          </w:p>
          <w:p w14:paraId="386578F5" w14:textId="193302AB" w:rsidR="005E6C64" w:rsidRPr="00785367" w:rsidRDefault="005E6C64" w:rsidP="008D5880">
            <w:r w:rsidRPr="00785367">
              <w:t>Commonwealth Government priority</w:t>
            </w:r>
          </w:p>
          <w:p w14:paraId="09ACA509" w14:textId="77777777" w:rsidR="005E6C64" w:rsidRPr="00785367" w:rsidRDefault="005E6C64" w:rsidP="73B0BEF6">
            <w:pPr>
              <w:rPr>
                <w:b/>
                <w:bCs/>
              </w:rPr>
            </w:pPr>
            <w:r w:rsidRPr="00785367">
              <w:rPr>
                <w:b/>
                <w:bCs/>
              </w:rPr>
              <w:t>Education Support: Inclusion and Student Wellbeing</w:t>
            </w:r>
          </w:p>
          <w:p w14:paraId="6848EE1B" w14:textId="77777777" w:rsidR="005E6C64" w:rsidRPr="00785367" w:rsidRDefault="005E6C64" w:rsidP="008D5880">
            <w:pPr>
              <w:rPr>
                <w:b/>
              </w:rPr>
            </w:pPr>
          </w:p>
          <w:p w14:paraId="4116D4BF" w14:textId="77777777" w:rsidR="006D146C" w:rsidRPr="00785367" w:rsidRDefault="006D146C" w:rsidP="008D5880">
            <w:pPr>
              <w:rPr>
                <w:b/>
              </w:rPr>
            </w:pPr>
          </w:p>
          <w:p w14:paraId="6D9C8D39" w14:textId="760EE754" w:rsidR="006D146C" w:rsidRPr="00785367" w:rsidRDefault="006D146C" w:rsidP="56A55A73">
            <w:pPr>
              <w:rPr>
                <w:b/>
                <w:bCs/>
              </w:rPr>
            </w:pPr>
          </w:p>
        </w:tc>
        <w:tc>
          <w:tcPr>
            <w:tcW w:w="3443" w:type="dxa"/>
          </w:tcPr>
          <w:p w14:paraId="64E607A6" w14:textId="3E7D7450" w:rsidR="005E6C64" w:rsidRPr="00785367" w:rsidRDefault="005E6C64" w:rsidP="73B0BEF6">
            <w:pPr>
              <w:rPr>
                <w:lang w:val="en-US"/>
              </w:rPr>
            </w:pPr>
            <w:r w:rsidRPr="00785367">
              <w:rPr>
                <w:lang w:val="en-US"/>
              </w:rPr>
              <w:t xml:space="preserve">This project encompasses a range of professional learning support targeted at enhancing student learning and engagement.  It </w:t>
            </w:r>
            <w:r w:rsidR="56DAC158" w:rsidRPr="00785367">
              <w:rPr>
                <w:lang w:val="en-US"/>
              </w:rPr>
              <w:t>focuses</w:t>
            </w:r>
            <w:r w:rsidRPr="00785367">
              <w:rPr>
                <w:lang w:val="en-US"/>
              </w:rPr>
              <w:t xml:space="preserve"> on the processes around the Nationally Consistent Collection of Data (NCCD), through developing </w:t>
            </w:r>
            <w:r w:rsidR="7FA64974" w:rsidRPr="00785367">
              <w:rPr>
                <w:lang w:val="en-US"/>
              </w:rPr>
              <w:t>the capacity</w:t>
            </w:r>
            <w:r w:rsidRPr="00785367">
              <w:rPr>
                <w:lang w:val="en-US"/>
              </w:rPr>
              <w:t xml:space="preserve"> of teachers, leadership and support staff capacity in personalised planning and learning for all</w:t>
            </w:r>
            <w:r w:rsidR="000D214B" w:rsidRPr="00785367">
              <w:rPr>
                <w:lang w:val="en-US"/>
              </w:rPr>
              <w:t>, and consulting with individual schools on enhancing inclusive practices</w:t>
            </w:r>
            <w:r w:rsidRPr="00785367">
              <w:rPr>
                <w:lang w:val="en-US"/>
              </w:rPr>
              <w:t>.</w:t>
            </w:r>
          </w:p>
          <w:p w14:paraId="0EAB4F70" w14:textId="77777777" w:rsidR="005E6C64" w:rsidRPr="00785367" w:rsidRDefault="005E6C64" w:rsidP="73B0BEF6">
            <w:pPr>
              <w:rPr>
                <w:lang w:val="en-US"/>
              </w:rPr>
            </w:pPr>
            <w:r w:rsidRPr="00785367">
              <w:rPr>
                <w:lang w:val="en-US"/>
              </w:rPr>
              <w:t>Activities:</w:t>
            </w:r>
          </w:p>
          <w:p w14:paraId="221E0660" w14:textId="0BACB1F5" w:rsidR="431E5993" w:rsidRPr="00785367" w:rsidRDefault="7FFEE245" w:rsidP="0BE40E9F">
            <w:pPr>
              <w:pStyle w:val="ListParagraph"/>
              <w:numPr>
                <w:ilvl w:val="0"/>
                <w:numId w:val="6"/>
              </w:numPr>
              <w:spacing w:line="276" w:lineRule="auto"/>
              <w:ind w:left="360"/>
              <w:rPr>
                <w:rFonts w:eastAsiaTheme="minorEastAsia"/>
                <w:lang w:val="en-US"/>
              </w:rPr>
            </w:pPr>
            <w:r w:rsidRPr="00785367">
              <w:rPr>
                <w:lang w:val="en-US"/>
              </w:rPr>
              <w:t xml:space="preserve">NCCD </w:t>
            </w:r>
            <w:r w:rsidR="000D214B" w:rsidRPr="00785367">
              <w:rPr>
                <w:lang w:val="en-US"/>
              </w:rPr>
              <w:t xml:space="preserve">and SchoolsHub </w:t>
            </w:r>
            <w:r w:rsidRPr="00785367">
              <w:rPr>
                <w:lang w:val="en-US"/>
              </w:rPr>
              <w:t xml:space="preserve">workshops for leadership and teaching staff </w:t>
            </w:r>
          </w:p>
          <w:p w14:paraId="27205E95" w14:textId="074EE23A" w:rsidR="005E6C64" w:rsidRPr="00785367" w:rsidRDefault="005E6C64" w:rsidP="0BE40E9F">
            <w:pPr>
              <w:pStyle w:val="ListParagraph"/>
              <w:numPr>
                <w:ilvl w:val="0"/>
                <w:numId w:val="6"/>
              </w:numPr>
              <w:ind w:left="360"/>
              <w:rPr>
                <w:lang w:val="en-US"/>
              </w:rPr>
            </w:pPr>
            <w:r w:rsidRPr="00785367">
              <w:rPr>
                <w:lang w:val="en-US"/>
              </w:rPr>
              <w:t>Positive Behaviour Support Planning</w:t>
            </w:r>
            <w:r w:rsidR="000D214B" w:rsidRPr="00785367">
              <w:rPr>
                <w:lang w:val="en-US"/>
              </w:rPr>
              <w:t xml:space="preserve"> and Individual Learning Planning </w:t>
            </w:r>
            <w:r w:rsidRPr="00785367">
              <w:rPr>
                <w:lang w:val="en-US"/>
              </w:rPr>
              <w:t>-</w:t>
            </w:r>
            <w:r w:rsidR="000D214B" w:rsidRPr="00785367">
              <w:rPr>
                <w:lang w:val="en-US"/>
              </w:rPr>
              <w:t xml:space="preserve"> </w:t>
            </w:r>
            <w:r w:rsidR="170025E8" w:rsidRPr="00785367">
              <w:rPr>
                <w:lang w:val="en-US"/>
              </w:rPr>
              <w:t>professional learning</w:t>
            </w:r>
            <w:r w:rsidRPr="00785367">
              <w:rPr>
                <w:lang w:val="en-US"/>
              </w:rPr>
              <w:t xml:space="preserve"> </w:t>
            </w:r>
            <w:r w:rsidR="46F917EA" w:rsidRPr="00785367">
              <w:rPr>
                <w:lang w:val="en-US"/>
              </w:rPr>
              <w:t xml:space="preserve">delivered to schools </w:t>
            </w:r>
            <w:r w:rsidR="09047069" w:rsidRPr="00785367">
              <w:rPr>
                <w:lang w:val="en-US"/>
              </w:rPr>
              <w:t>on re</w:t>
            </w:r>
            <w:r w:rsidR="2993A18F" w:rsidRPr="00785367">
              <w:rPr>
                <w:lang w:val="en-US"/>
              </w:rPr>
              <w:t>quest</w:t>
            </w:r>
          </w:p>
          <w:p w14:paraId="2EB89ABE" w14:textId="7483F2EA" w:rsidR="005E6C64" w:rsidRPr="00785367" w:rsidRDefault="005E6C64" w:rsidP="0BE40E9F">
            <w:pPr>
              <w:pStyle w:val="ListParagraph"/>
              <w:numPr>
                <w:ilvl w:val="0"/>
                <w:numId w:val="6"/>
              </w:numPr>
              <w:ind w:left="360"/>
            </w:pPr>
            <w:r w:rsidRPr="00785367">
              <w:t>Ongoing support networks- Students with Disabilities and Student Well</w:t>
            </w:r>
            <w:r w:rsidR="12A94360" w:rsidRPr="00785367">
              <w:t>b</w:t>
            </w:r>
            <w:r w:rsidRPr="00785367">
              <w:t>eing</w:t>
            </w:r>
          </w:p>
          <w:p w14:paraId="4374D781" w14:textId="77777777" w:rsidR="005E6C64" w:rsidRPr="00785367" w:rsidRDefault="005E6C64" w:rsidP="0BE40E9F">
            <w:pPr>
              <w:pStyle w:val="ListParagraph"/>
              <w:numPr>
                <w:ilvl w:val="0"/>
                <w:numId w:val="6"/>
              </w:numPr>
              <w:ind w:left="360"/>
            </w:pPr>
            <w:r w:rsidRPr="00785367">
              <w:t>Professional learning workshops for Learning Support Assistants</w:t>
            </w:r>
          </w:p>
          <w:p w14:paraId="20631623" w14:textId="7849818A" w:rsidR="005E6C64" w:rsidRPr="00785367" w:rsidRDefault="005E6C64" w:rsidP="008D5880">
            <w:pPr>
              <w:rPr>
                <w:lang w:val="en-US"/>
              </w:rPr>
            </w:pPr>
          </w:p>
        </w:tc>
        <w:tc>
          <w:tcPr>
            <w:tcW w:w="2136" w:type="dxa"/>
          </w:tcPr>
          <w:p w14:paraId="0F2FB5B5" w14:textId="3F9983AE" w:rsidR="54B82A22" w:rsidRPr="00785367" w:rsidRDefault="6898116A" w:rsidP="0BE40E9F">
            <w:pPr>
              <w:spacing w:before="120" w:after="120" w:line="276" w:lineRule="auto"/>
            </w:pPr>
            <w:r w:rsidRPr="00785367">
              <w:t xml:space="preserve">AISACT </w:t>
            </w:r>
            <w:r w:rsidR="08CFA5CA" w:rsidRPr="00785367">
              <w:t>S</w:t>
            </w:r>
            <w:r w:rsidR="6F01044E" w:rsidRPr="00785367">
              <w:t xml:space="preserve">taff </w:t>
            </w:r>
            <w:r w:rsidRPr="00785367">
              <w:t>support to schools and with program implementation.</w:t>
            </w:r>
          </w:p>
          <w:p w14:paraId="675E05EE" w14:textId="77777777" w:rsidR="005E6C64" w:rsidRPr="00785367" w:rsidRDefault="005E6C64" w:rsidP="008D5880">
            <w:pPr>
              <w:spacing w:before="120" w:after="120"/>
            </w:pPr>
          </w:p>
          <w:p w14:paraId="2FC17F8B" w14:textId="77777777" w:rsidR="005E6C64" w:rsidRPr="00785367" w:rsidRDefault="005E6C64" w:rsidP="008D5880">
            <w:pPr>
              <w:spacing w:before="120" w:after="120"/>
            </w:pPr>
          </w:p>
        </w:tc>
        <w:tc>
          <w:tcPr>
            <w:tcW w:w="2790" w:type="dxa"/>
          </w:tcPr>
          <w:p w14:paraId="4D58AD0A" w14:textId="4B29FAFD" w:rsidR="005E6C64" w:rsidRPr="00785367" w:rsidRDefault="005E6C64" w:rsidP="08720B78">
            <w:pPr>
              <w:rPr>
                <w:rFonts w:eastAsiaTheme="minorEastAsia"/>
              </w:rPr>
            </w:pPr>
            <w:r w:rsidRPr="00785367">
              <w:rPr>
                <w:rFonts w:eastAsiaTheme="minorEastAsia"/>
              </w:rPr>
              <w:t>Enhanced understanding and knowledge of:</w:t>
            </w:r>
          </w:p>
          <w:p w14:paraId="397F7C8D" w14:textId="77777777" w:rsidR="005E6C64" w:rsidRPr="00785367" w:rsidRDefault="005E6C64" w:rsidP="0BE40E9F">
            <w:pPr>
              <w:pStyle w:val="BodyText"/>
              <w:numPr>
                <w:ilvl w:val="0"/>
                <w:numId w:val="20"/>
              </w:numPr>
              <w:kinsoku w:val="0"/>
              <w:overflowPunct w:val="0"/>
              <w:spacing w:before="0"/>
              <w:ind w:left="360"/>
              <w:rPr>
                <w:rFonts w:asciiTheme="minorHAnsi" w:eastAsiaTheme="minorEastAsia" w:hAnsiTheme="minorHAnsi" w:cstheme="minorBidi"/>
                <w:sz w:val="22"/>
                <w:szCs w:val="22"/>
                <w:lang w:val="en-US" w:eastAsia="en-US"/>
              </w:rPr>
            </w:pPr>
            <w:r w:rsidRPr="00785367">
              <w:rPr>
                <w:rFonts w:asciiTheme="minorHAnsi" w:eastAsiaTheme="minorEastAsia" w:hAnsiTheme="minorHAnsi" w:cstheme="minorBidi"/>
                <w:sz w:val="22"/>
                <w:szCs w:val="22"/>
                <w:lang w:val="en-US" w:eastAsia="en-US"/>
              </w:rPr>
              <w:t>Developing and Implementing Individual Learning Plans</w:t>
            </w:r>
          </w:p>
          <w:p w14:paraId="385233F9" w14:textId="77777777" w:rsidR="005E6C64" w:rsidRPr="00785367" w:rsidRDefault="005E6C64" w:rsidP="0BE40E9F">
            <w:pPr>
              <w:pStyle w:val="BodyText"/>
              <w:numPr>
                <w:ilvl w:val="0"/>
                <w:numId w:val="8"/>
              </w:numPr>
              <w:kinsoku w:val="0"/>
              <w:overflowPunct w:val="0"/>
              <w:spacing w:before="0"/>
              <w:ind w:left="360"/>
              <w:rPr>
                <w:rFonts w:asciiTheme="minorHAnsi" w:eastAsiaTheme="minorEastAsia" w:hAnsiTheme="minorHAnsi" w:cstheme="minorBidi"/>
                <w:sz w:val="22"/>
                <w:szCs w:val="22"/>
                <w:lang w:val="en-US" w:eastAsia="en-US"/>
              </w:rPr>
            </w:pPr>
            <w:r w:rsidRPr="00785367">
              <w:rPr>
                <w:rFonts w:asciiTheme="minorHAnsi" w:eastAsiaTheme="minorEastAsia" w:hAnsiTheme="minorHAnsi" w:cstheme="minorBidi"/>
                <w:sz w:val="22"/>
                <w:szCs w:val="22"/>
                <w:lang w:val="en-US" w:eastAsia="en-US"/>
              </w:rPr>
              <w:t>Developing and Implementing Positive Behaviour Support Plans</w:t>
            </w:r>
          </w:p>
          <w:p w14:paraId="61489729" w14:textId="711035D6" w:rsidR="005E6C64" w:rsidRPr="00785367" w:rsidRDefault="005E6C64" w:rsidP="0BE40E9F">
            <w:pPr>
              <w:pStyle w:val="BodyText"/>
              <w:numPr>
                <w:ilvl w:val="0"/>
                <w:numId w:val="8"/>
              </w:numPr>
              <w:kinsoku w:val="0"/>
              <w:overflowPunct w:val="0"/>
              <w:spacing w:before="0"/>
              <w:ind w:left="360"/>
              <w:rPr>
                <w:rFonts w:asciiTheme="minorHAnsi" w:eastAsiaTheme="minorEastAsia" w:hAnsiTheme="minorHAnsi" w:cstheme="minorBidi"/>
                <w:sz w:val="22"/>
                <w:szCs w:val="22"/>
                <w:lang w:val="en-US" w:eastAsia="en-US"/>
              </w:rPr>
            </w:pPr>
            <w:r w:rsidRPr="00785367">
              <w:rPr>
                <w:rFonts w:asciiTheme="minorHAnsi" w:eastAsiaTheme="minorEastAsia" w:hAnsiTheme="minorHAnsi" w:cstheme="minorBidi"/>
                <w:sz w:val="22"/>
                <w:szCs w:val="22"/>
                <w:lang w:val="en-US" w:eastAsia="en-US"/>
              </w:rPr>
              <w:t>Quality differentiation of content, strategies, assessment</w:t>
            </w:r>
            <w:r w:rsidR="61B7B189" w:rsidRPr="00785367">
              <w:rPr>
                <w:rFonts w:asciiTheme="minorHAnsi" w:eastAsiaTheme="minorEastAsia" w:hAnsiTheme="minorHAnsi" w:cstheme="minorBidi"/>
                <w:sz w:val="22"/>
                <w:szCs w:val="22"/>
                <w:lang w:val="en-US" w:eastAsia="en-US"/>
              </w:rPr>
              <w:t>,</w:t>
            </w:r>
            <w:r w:rsidRPr="00785367">
              <w:rPr>
                <w:rFonts w:asciiTheme="minorHAnsi" w:eastAsiaTheme="minorEastAsia" w:hAnsiTheme="minorHAnsi" w:cstheme="minorBidi"/>
                <w:sz w:val="22"/>
                <w:szCs w:val="22"/>
                <w:lang w:val="en-US" w:eastAsia="en-US"/>
              </w:rPr>
              <w:t xml:space="preserve"> and reporting</w:t>
            </w:r>
          </w:p>
          <w:p w14:paraId="269FDC98" w14:textId="77777777" w:rsidR="005E6C64" w:rsidRPr="00785367" w:rsidRDefault="005E6C64" w:rsidP="0BE40E9F">
            <w:pPr>
              <w:pStyle w:val="BodyText"/>
              <w:numPr>
                <w:ilvl w:val="0"/>
                <w:numId w:val="8"/>
              </w:numPr>
              <w:kinsoku w:val="0"/>
              <w:overflowPunct w:val="0"/>
              <w:spacing w:before="0"/>
              <w:ind w:left="360"/>
              <w:rPr>
                <w:rFonts w:asciiTheme="minorHAnsi" w:eastAsiaTheme="minorEastAsia" w:hAnsiTheme="minorHAnsi" w:cstheme="minorBidi"/>
                <w:sz w:val="22"/>
                <w:szCs w:val="22"/>
                <w:lang w:val="en-US" w:eastAsia="en-US"/>
              </w:rPr>
            </w:pPr>
            <w:r w:rsidRPr="00785367">
              <w:rPr>
                <w:rFonts w:asciiTheme="minorHAnsi" w:eastAsiaTheme="minorEastAsia" w:hAnsiTheme="minorHAnsi" w:cstheme="minorBidi"/>
                <w:sz w:val="22"/>
                <w:szCs w:val="22"/>
                <w:lang w:val="en-US" w:eastAsia="en-US"/>
              </w:rPr>
              <w:t>Teaching and learning needs of students with disabilities and additional needs</w:t>
            </w:r>
          </w:p>
          <w:p w14:paraId="2F7B0D8C" w14:textId="77777777" w:rsidR="00FE37E0" w:rsidRPr="00785367" w:rsidRDefault="005E6C64" w:rsidP="00FE37E0">
            <w:pPr>
              <w:pStyle w:val="BodyText"/>
              <w:numPr>
                <w:ilvl w:val="0"/>
                <w:numId w:val="8"/>
              </w:numPr>
              <w:spacing w:before="0" w:after="120"/>
              <w:ind w:left="360"/>
              <w:rPr>
                <w:rFonts w:asciiTheme="minorHAnsi" w:eastAsiaTheme="minorEastAsia" w:hAnsiTheme="minorHAnsi" w:cstheme="minorBidi"/>
                <w:sz w:val="22"/>
                <w:szCs w:val="22"/>
              </w:rPr>
            </w:pPr>
            <w:r w:rsidRPr="00785367">
              <w:rPr>
                <w:rFonts w:asciiTheme="minorHAnsi" w:eastAsiaTheme="minorEastAsia" w:hAnsiTheme="minorHAnsi" w:cstheme="minorBidi"/>
                <w:sz w:val="22"/>
                <w:szCs w:val="22"/>
                <w:lang w:val="en-US" w:eastAsia="en-US"/>
              </w:rPr>
              <w:t>Teaching and Learning within a student well-being framework</w:t>
            </w:r>
          </w:p>
          <w:p w14:paraId="28D856EC" w14:textId="3D924558" w:rsidR="005E6C64" w:rsidRPr="00785367" w:rsidRDefault="005E6C64" w:rsidP="00FE37E0">
            <w:pPr>
              <w:pStyle w:val="BodyText"/>
              <w:numPr>
                <w:ilvl w:val="0"/>
                <w:numId w:val="8"/>
              </w:numPr>
              <w:spacing w:before="0" w:after="120"/>
              <w:ind w:left="360"/>
              <w:rPr>
                <w:rFonts w:asciiTheme="minorHAnsi" w:eastAsiaTheme="minorEastAsia" w:hAnsiTheme="minorHAnsi" w:cstheme="minorBidi"/>
                <w:sz w:val="22"/>
                <w:szCs w:val="22"/>
              </w:rPr>
            </w:pPr>
            <w:r w:rsidRPr="00785367">
              <w:rPr>
                <w:rFonts w:asciiTheme="minorHAnsi" w:eastAsiaTheme="minorEastAsia" w:hAnsiTheme="minorHAnsi" w:cstheme="minorBidi"/>
                <w:sz w:val="22"/>
                <w:szCs w:val="22"/>
                <w:lang w:val="en-US"/>
              </w:rPr>
              <w:t>Collaborative approaches to student support</w:t>
            </w:r>
          </w:p>
          <w:p w14:paraId="0A4F7224" w14:textId="77777777" w:rsidR="005E6C64" w:rsidRPr="00785367" w:rsidRDefault="005E6C64" w:rsidP="08720B78">
            <w:pPr>
              <w:rPr>
                <w:rFonts w:eastAsiaTheme="minorEastAsia"/>
              </w:rPr>
            </w:pPr>
          </w:p>
        </w:tc>
        <w:tc>
          <w:tcPr>
            <w:tcW w:w="2790" w:type="dxa"/>
          </w:tcPr>
          <w:p w14:paraId="7D9F533A" w14:textId="77777777" w:rsidR="005E6C64" w:rsidRPr="00785367" w:rsidRDefault="005E6C64" w:rsidP="008D5880">
            <w:pPr>
              <w:spacing w:before="120" w:after="120"/>
            </w:pPr>
            <w:r w:rsidRPr="00785367">
              <w:t xml:space="preserve">Pre and post workshop data indicating that higher than 80% of participants reported growth and an enhanced understanding (repeat for each focus) </w:t>
            </w:r>
          </w:p>
          <w:p w14:paraId="5738B058" w14:textId="77777777" w:rsidR="00111EFD" w:rsidRPr="00785367" w:rsidRDefault="00111EFD" w:rsidP="008D5880">
            <w:pPr>
              <w:spacing w:before="120" w:after="120"/>
            </w:pPr>
          </w:p>
          <w:p w14:paraId="3801967F" w14:textId="1A0BF167" w:rsidR="00AE7CE9" w:rsidRPr="00785367" w:rsidRDefault="036280BC" w:rsidP="008D5880">
            <w:pPr>
              <w:spacing w:before="120" w:after="120"/>
            </w:pPr>
            <w:r w:rsidRPr="00785367">
              <w:t>50% or</w:t>
            </w:r>
            <w:r w:rsidR="462E18BE" w:rsidRPr="00785367">
              <w:t xml:space="preserve"> more of AISACT schools </w:t>
            </w:r>
            <w:r w:rsidR="200F2F62" w:rsidRPr="00785367">
              <w:t>seek support through consultation, professional learning and or individual student support</w:t>
            </w:r>
            <w:r w:rsidR="26946021" w:rsidRPr="00785367">
              <w:t>.</w:t>
            </w:r>
          </w:p>
          <w:p w14:paraId="795AB1A1" w14:textId="77777777" w:rsidR="0047187B" w:rsidRPr="00785367" w:rsidRDefault="0047187B" w:rsidP="001425A1">
            <w:pPr>
              <w:spacing w:before="120" w:after="120"/>
            </w:pPr>
          </w:p>
          <w:p w14:paraId="4D474F8C" w14:textId="7AA08A78" w:rsidR="0047187B" w:rsidRPr="00785367" w:rsidRDefault="00992E74" w:rsidP="001425A1">
            <w:pPr>
              <w:spacing w:before="120" w:after="120"/>
            </w:pPr>
            <w:r w:rsidRPr="00785367">
              <w:t>50% or more of AISACT schools</w:t>
            </w:r>
            <w:r w:rsidR="001D5487" w:rsidRPr="00785367">
              <w:t xml:space="preserve"> engage in NCCD </w:t>
            </w:r>
            <w:r w:rsidR="00473D3E" w:rsidRPr="00785367">
              <w:t>moderation and reflection</w:t>
            </w:r>
          </w:p>
        </w:tc>
      </w:tr>
    </w:tbl>
    <w:p w14:paraId="5AE48A43" w14:textId="77777777" w:rsidR="005E6C64" w:rsidRPr="00785367" w:rsidRDefault="005E6C64"/>
    <w:tbl>
      <w:tblPr>
        <w:tblStyle w:val="TableGrid"/>
        <w:tblW w:w="0" w:type="auto"/>
        <w:tblLook w:val="04A0" w:firstRow="1" w:lastRow="0" w:firstColumn="1" w:lastColumn="0" w:noHBand="0" w:noVBand="1"/>
      </w:tblPr>
      <w:tblGrid>
        <w:gridCol w:w="2789"/>
        <w:gridCol w:w="2789"/>
        <w:gridCol w:w="2790"/>
        <w:gridCol w:w="2790"/>
        <w:gridCol w:w="2790"/>
      </w:tblGrid>
      <w:tr w:rsidR="00785367" w:rsidRPr="00785367" w14:paraId="1B745851" w14:textId="77777777" w:rsidTr="6C04FE02">
        <w:trPr>
          <w:trHeight w:val="977"/>
        </w:trPr>
        <w:tc>
          <w:tcPr>
            <w:tcW w:w="2789" w:type="dxa"/>
          </w:tcPr>
          <w:p w14:paraId="056EBEA8" w14:textId="77777777" w:rsidR="005E6C64" w:rsidRPr="00785367" w:rsidRDefault="005E6C64" w:rsidP="008D5880">
            <w:pPr>
              <w:spacing w:before="120" w:after="120"/>
              <w:rPr>
                <w:b/>
              </w:rPr>
            </w:pPr>
            <w:r w:rsidRPr="00785367">
              <w:rPr>
                <w:b/>
              </w:rPr>
              <w:lastRenderedPageBreak/>
              <w:t>Project title</w:t>
            </w:r>
          </w:p>
        </w:tc>
        <w:tc>
          <w:tcPr>
            <w:tcW w:w="2789" w:type="dxa"/>
          </w:tcPr>
          <w:p w14:paraId="0C4B0304" w14:textId="77777777" w:rsidR="005E6C64" w:rsidRPr="00785367" w:rsidRDefault="005E6C64" w:rsidP="008D5880">
            <w:pPr>
              <w:spacing w:before="120" w:after="120"/>
              <w:rPr>
                <w:b/>
              </w:rPr>
            </w:pPr>
            <w:r w:rsidRPr="00785367">
              <w:rPr>
                <w:b/>
              </w:rPr>
              <w:t>Project description and activities</w:t>
            </w:r>
          </w:p>
        </w:tc>
        <w:tc>
          <w:tcPr>
            <w:tcW w:w="2790" w:type="dxa"/>
          </w:tcPr>
          <w:p w14:paraId="24EF2599" w14:textId="77777777" w:rsidR="005E6C64" w:rsidRPr="00785367" w:rsidRDefault="005E6C64" w:rsidP="008D5880">
            <w:pPr>
              <w:spacing w:before="120" w:after="120"/>
              <w:rPr>
                <w:b/>
              </w:rPr>
            </w:pPr>
            <w:r w:rsidRPr="00785367">
              <w:rPr>
                <w:b/>
              </w:rPr>
              <w:t>Indicative budget</w:t>
            </w:r>
          </w:p>
          <w:p w14:paraId="50F40DEB" w14:textId="77777777" w:rsidR="005E6C64" w:rsidRPr="00785367" w:rsidRDefault="005E6C64" w:rsidP="008D5880">
            <w:pPr>
              <w:spacing w:before="120" w:after="120"/>
              <w:rPr>
                <w:b/>
              </w:rPr>
            </w:pPr>
          </w:p>
        </w:tc>
        <w:tc>
          <w:tcPr>
            <w:tcW w:w="2790" w:type="dxa"/>
          </w:tcPr>
          <w:p w14:paraId="0EE0B15B" w14:textId="77777777" w:rsidR="005E6C64" w:rsidRPr="00785367" w:rsidRDefault="005E6C64" w:rsidP="008D5880">
            <w:pPr>
              <w:spacing w:before="120" w:after="120"/>
              <w:rPr>
                <w:b/>
              </w:rPr>
            </w:pPr>
            <w:r w:rsidRPr="00785367">
              <w:rPr>
                <w:b/>
              </w:rPr>
              <w:t>Expected outcomes/</w:t>
            </w:r>
          </w:p>
          <w:p w14:paraId="5A754F49" w14:textId="77777777" w:rsidR="005E6C64" w:rsidRPr="00785367" w:rsidRDefault="005E6C64" w:rsidP="008D5880">
            <w:pPr>
              <w:spacing w:before="120" w:after="120"/>
              <w:rPr>
                <w:b/>
              </w:rPr>
            </w:pPr>
            <w:r w:rsidRPr="00785367">
              <w:rPr>
                <w:b/>
              </w:rPr>
              <w:t>Overall achievements</w:t>
            </w:r>
          </w:p>
        </w:tc>
        <w:tc>
          <w:tcPr>
            <w:tcW w:w="2790" w:type="dxa"/>
          </w:tcPr>
          <w:p w14:paraId="4BADEB97" w14:textId="77777777" w:rsidR="005E6C64" w:rsidRPr="00785367" w:rsidRDefault="005E6C64" w:rsidP="008D5880">
            <w:pPr>
              <w:spacing w:before="120" w:after="120"/>
              <w:rPr>
                <w:b/>
              </w:rPr>
            </w:pPr>
            <w:r w:rsidRPr="00785367">
              <w:rPr>
                <w:b/>
              </w:rPr>
              <w:t>Indicators of success</w:t>
            </w:r>
          </w:p>
        </w:tc>
      </w:tr>
      <w:tr w:rsidR="00785367" w:rsidRPr="00785367" w14:paraId="3CBEE4AD" w14:textId="77777777" w:rsidTr="6C04FE02">
        <w:tc>
          <w:tcPr>
            <w:tcW w:w="2789" w:type="dxa"/>
          </w:tcPr>
          <w:p w14:paraId="5252DDFE" w14:textId="77777777" w:rsidR="005E6C64" w:rsidRPr="00785367" w:rsidRDefault="005E6C64" w:rsidP="008D5880">
            <w:pPr>
              <w:rPr>
                <w:b/>
              </w:rPr>
            </w:pPr>
            <w:r w:rsidRPr="00785367">
              <w:rPr>
                <w:b/>
              </w:rPr>
              <w:t>NCCD</w:t>
            </w:r>
          </w:p>
          <w:p w14:paraId="1739B22D" w14:textId="34B5FD9C" w:rsidR="00D01C73" w:rsidRPr="00785367" w:rsidRDefault="005E6C64" w:rsidP="008D5880">
            <w:r w:rsidRPr="00785367">
              <w:t>Commonwealth Government priority</w:t>
            </w:r>
          </w:p>
          <w:p w14:paraId="76E45D62" w14:textId="253D1E09" w:rsidR="00D01C73" w:rsidRPr="00785367" w:rsidRDefault="00811364" w:rsidP="008D5880">
            <w:pPr>
              <w:rPr>
                <w:b/>
                <w:bCs/>
              </w:rPr>
            </w:pPr>
            <w:r w:rsidRPr="00785367">
              <w:rPr>
                <w:b/>
                <w:bCs/>
              </w:rPr>
              <w:t xml:space="preserve">Wellbeing and </w:t>
            </w:r>
            <w:r w:rsidR="00D01C73" w:rsidRPr="00785367">
              <w:rPr>
                <w:b/>
                <w:bCs/>
              </w:rPr>
              <w:t xml:space="preserve">Leadership </w:t>
            </w:r>
          </w:p>
          <w:p w14:paraId="6A5DB91F" w14:textId="77777777" w:rsidR="006D146C" w:rsidRPr="00785367" w:rsidRDefault="006D146C" w:rsidP="008D5880">
            <w:pPr>
              <w:rPr>
                <w:b/>
              </w:rPr>
            </w:pPr>
          </w:p>
          <w:p w14:paraId="468DAE50" w14:textId="77777777" w:rsidR="006D146C" w:rsidRPr="00785367" w:rsidRDefault="006D146C" w:rsidP="008D5880">
            <w:pPr>
              <w:rPr>
                <w:b/>
              </w:rPr>
            </w:pPr>
          </w:p>
          <w:p w14:paraId="75B5142E" w14:textId="77777777" w:rsidR="006D146C" w:rsidRPr="00785367" w:rsidRDefault="006D146C" w:rsidP="008D5880">
            <w:pPr>
              <w:rPr>
                <w:b/>
              </w:rPr>
            </w:pPr>
          </w:p>
          <w:p w14:paraId="6994A8F6" w14:textId="77777777" w:rsidR="006D146C" w:rsidRPr="00785367" w:rsidRDefault="006D146C" w:rsidP="008D5880">
            <w:pPr>
              <w:rPr>
                <w:b/>
              </w:rPr>
            </w:pPr>
          </w:p>
          <w:p w14:paraId="269A8A9D" w14:textId="77777777" w:rsidR="002D4F0A" w:rsidRPr="00785367" w:rsidRDefault="002D4F0A" w:rsidP="008D5880">
            <w:pPr>
              <w:rPr>
                <w:b/>
              </w:rPr>
            </w:pPr>
          </w:p>
          <w:p w14:paraId="3537BE19" w14:textId="77777777" w:rsidR="002D4F0A" w:rsidRPr="00785367" w:rsidRDefault="002D4F0A" w:rsidP="008D5880">
            <w:pPr>
              <w:rPr>
                <w:b/>
              </w:rPr>
            </w:pPr>
          </w:p>
          <w:p w14:paraId="18F133FD" w14:textId="77777777" w:rsidR="002D4F0A" w:rsidRPr="00785367" w:rsidRDefault="002D4F0A" w:rsidP="008D5880">
            <w:pPr>
              <w:rPr>
                <w:b/>
              </w:rPr>
            </w:pPr>
          </w:p>
          <w:p w14:paraId="33B82871" w14:textId="77777777" w:rsidR="002D4F0A" w:rsidRPr="00785367" w:rsidRDefault="002D4F0A" w:rsidP="008D5880">
            <w:pPr>
              <w:rPr>
                <w:b/>
              </w:rPr>
            </w:pPr>
          </w:p>
          <w:p w14:paraId="47A82555" w14:textId="77777777" w:rsidR="002D4F0A" w:rsidRPr="00785367" w:rsidRDefault="002D4F0A" w:rsidP="008D5880">
            <w:pPr>
              <w:rPr>
                <w:b/>
              </w:rPr>
            </w:pPr>
          </w:p>
          <w:p w14:paraId="3ED4C91F" w14:textId="77777777" w:rsidR="002D4F0A" w:rsidRPr="00785367" w:rsidRDefault="002D4F0A" w:rsidP="008D5880">
            <w:pPr>
              <w:rPr>
                <w:b/>
              </w:rPr>
            </w:pPr>
          </w:p>
          <w:p w14:paraId="6F381A0B" w14:textId="77777777" w:rsidR="002D4F0A" w:rsidRPr="00785367" w:rsidRDefault="002D4F0A" w:rsidP="008D5880">
            <w:pPr>
              <w:rPr>
                <w:b/>
              </w:rPr>
            </w:pPr>
          </w:p>
          <w:p w14:paraId="3F2F7AF3" w14:textId="77777777" w:rsidR="002D4F0A" w:rsidRPr="00785367" w:rsidRDefault="002D4F0A" w:rsidP="008D5880">
            <w:pPr>
              <w:rPr>
                <w:b/>
              </w:rPr>
            </w:pPr>
          </w:p>
          <w:p w14:paraId="79AA429D" w14:textId="77777777" w:rsidR="002D4F0A" w:rsidRPr="00785367" w:rsidRDefault="002D4F0A" w:rsidP="008D5880">
            <w:pPr>
              <w:rPr>
                <w:b/>
              </w:rPr>
            </w:pPr>
          </w:p>
          <w:p w14:paraId="58B90AE8" w14:textId="77777777" w:rsidR="002D4F0A" w:rsidRPr="00785367" w:rsidRDefault="002D4F0A" w:rsidP="008D5880">
            <w:pPr>
              <w:rPr>
                <w:b/>
              </w:rPr>
            </w:pPr>
          </w:p>
          <w:p w14:paraId="49C74810" w14:textId="77777777" w:rsidR="002D4F0A" w:rsidRPr="00785367" w:rsidRDefault="002D4F0A" w:rsidP="008D5880">
            <w:pPr>
              <w:rPr>
                <w:b/>
              </w:rPr>
            </w:pPr>
          </w:p>
          <w:p w14:paraId="768FBB85" w14:textId="77777777" w:rsidR="002D4F0A" w:rsidRPr="00785367" w:rsidRDefault="002D4F0A" w:rsidP="008D5880">
            <w:pPr>
              <w:rPr>
                <w:b/>
              </w:rPr>
            </w:pPr>
          </w:p>
          <w:p w14:paraId="12C703E5" w14:textId="77777777" w:rsidR="002D4F0A" w:rsidRPr="00785367" w:rsidRDefault="002D4F0A" w:rsidP="008D5880">
            <w:pPr>
              <w:rPr>
                <w:b/>
              </w:rPr>
            </w:pPr>
          </w:p>
          <w:p w14:paraId="5D908033" w14:textId="77777777" w:rsidR="002D4F0A" w:rsidRPr="00785367" w:rsidRDefault="002D4F0A" w:rsidP="008D5880">
            <w:pPr>
              <w:rPr>
                <w:b/>
              </w:rPr>
            </w:pPr>
          </w:p>
          <w:p w14:paraId="256DFD32" w14:textId="77777777" w:rsidR="002D4F0A" w:rsidRPr="00785367" w:rsidRDefault="002D4F0A" w:rsidP="008D5880">
            <w:pPr>
              <w:rPr>
                <w:b/>
              </w:rPr>
            </w:pPr>
          </w:p>
          <w:p w14:paraId="4E556FAD" w14:textId="77777777" w:rsidR="002D4F0A" w:rsidRPr="00785367" w:rsidRDefault="002D4F0A" w:rsidP="008D5880">
            <w:pPr>
              <w:rPr>
                <w:b/>
              </w:rPr>
            </w:pPr>
          </w:p>
          <w:p w14:paraId="1F54BEDA" w14:textId="77777777" w:rsidR="002D4F0A" w:rsidRPr="00785367" w:rsidRDefault="002D4F0A" w:rsidP="008D5880">
            <w:pPr>
              <w:rPr>
                <w:b/>
              </w:rPr>
            </w:pPr>
          </w:p>
          <w:p w14:paraId="25840835" w14:textId="77777777" w:rsidR="002D4F0A" w:rsidRPr="00785367" w:rsidRDefault="002D4F0A" w:rsidP="008D5880">
            <w:pPr>
              <w:rPr>
                <w:b/>
              </w:rPr>
            </w:pPr>
          </w:p>
          <w:p w14:paraId="694AAB54" w14:textId="77777777" w:rsidR="002D4F0A" w:rsidRPr="00785367" w:rsidRDefault="002D4F0A" w:rsidP="008D5880">
            <w:pPr>
              <w:rPr>
                <w:b/>
              </w:rPr>
            </w:pPr>
          </w:p>
          <w:p w14:paraId="1B7E203B" w14:textId="77777777" w:rsidR="002D4F0A" w:rsidRPr="00785367" w:rsidRDefault="002D4F0A" w:rsidP="008D5880">
            <w:pPr>
              <w:rPr>
                <w:b/>
              </w:rPr>
            </w:pPr>
          </w:p>
          <w:p w14:paraId="67EEE97A" w14:textId="6183C514" w:rsidR="002D4F0A" w:rsidRPr="00785367" w:rsidRDefault="002D4F0A" w:rsidP="008D5880">
            <w:pPr>
              <w:rPr>
                <w:b/>
              </w:rPr>
            </w:pPr>
          </w:p>
        </w:tc>
        <w:tc>
          <w:tcPr>
            <w:tcW w:w="2789" w:type="dxa"/>
          </w:tcPr>
          <w:p w14:paraId="668E1556" w14:textId="2168DAA6" w:rsidR="00724241" w:rsidRPr="00785367" w:rsidRDefault="0ADDEC39" w:rsidP="15B501BE">
            <w:pPr>
              <w:rPr>
                <w:b/>
                <w:bCs/>
                <w:lang w:val="en-US"/>
              </w:rPr>
            </w:pPr>
            <w:r w:rsidRPr="00785367">
              <w:rPr>
                <w:b/>
                <w:bCs/>
              </w:rPr>
              <w:t>Youth Mental Health First Aid</w:t>
            </w:r>
          </w:p>
          <w:p w14:paraId="0E1B91ED" w14:textId="57A1092C" w:rsidR="00724241" w:rsidRPr="00785367" w:rsidRDefault="61B7AE5C" w:rsidP="4CB52895">
            <w:r w:rsidRPr="00785367">
              <w:t>This workshop connects relevant research and understanding surrounding adolescent mental health problems and adolescents in a mental health crisis, through understanding the prevalence and approaches to strategies for adults within a school environment</w:t>
            </w:r>
          </w:p>
          <w:p w14:paraId="2496D086" w14:textId="4F9A25CA" w:rsidR="00724241" w:rsidRPr="00785367" w:rsidRDefault="00724241" w:rsidP="4CB52895">
            <w:pPr>
              <w:rPr>
                <w:highlight w:val="yellow"/>
              </w:rPr>
            </w:pPr>
          </w:p>
          <w:p w14:paraId="2B40ACDB" w14:textId="08CE5600" w:rsidR="00724241" w:rsidRPr="00785367" w:rsidRDefault="00724241" w:rsidP="4CB52895">
            <w:pPr>
              <w:rPr>
                <w:highlight w:val="yellow"/>
              </w:rPr>
            </w:pPr>
          </w:p>
          <w:p w14:paraId="2171A4D1" w14:textId="7C0F9179" w:rsidR="00724241" w:rsidRPr="00785367" w:rsidRDefault="00724241" w:rsidP="4CB52895">
            <w:pPr>
              <w:rPr>
                <w:highlight w:val="yellow"/>
              </w:rPr>
            </w:pPr>
          </w:p>
          <w:p w14:paraId="2D708779" w14:textId="07CF338D" w:rsidR="00724241" w:rsidRPr="00785367" w:rsidRDefault="00724241" w:rsidP="4CB52895">
            <w:pPr>
              <w:rPr>
                <w:highlight w:val="yellow"/>
              </w:rPr>
            </w:pPr>
          </w:p>
          <w:p w14:paraId="3E244FFD" w14:textId="1E67441D" w:rsidR="00724241" w:rsidRPr="00785367" w:rsidRDefault="00724241" w:rsidP="4CB52895">
            <w:pPr>
              <w:rPr>
                <w:highlight w:val="yellow"/>
              </w:rPr>
            </w:pPr>
          </w:p>
          <w:p w14:paraId="22CD1181" w14:textId="34E7A27C" w:rsidR="00724241" w:rsidRPr="00785367" w:rsidRDefault="00724241" w:rsidP="4CB52895">
            <w:pPr>
              <w:rPr>
                <w:highlight w:val="yellow"/>
              </w:rPr>
            </w:pPr>
          </w:p>
          <w:p w14:paraId="7793E696" w14:textId="12C44805" w:rsidR="00724241" w:rsidRPr="00785367" w:rsidRDefault="00724241" w:rsidP="4CB52895">
            <w:pPr>
              <w:rPr>
                <w:highlight w:val="yellow"/>
              </w:rPr>
            </w:pPr>
          </w:p>
          <w:p w14:paraId="68860088" w14:textId="7325CAD6" w:rsidR="00724241" w:rsidRPr="00785367" w:rsidRDefault="00724241" w:rsidP="4CB52895">
            <w:pPr>
              <w:rPr>
                <w:highlight w:val="yellow"/>
              </w:rPr>
            </w:pPr>
          </w:p>
          <w:p w14:paraId="21F57ED5" w14:textId="65F466A4" w:rsidR="00724241" w:rsidRPr="00785367" w:rsidRDefault="00724241" w:rsidP="4CB52895">
            <w:pPr>
              <w:rPr>
                <w:highlight w:val="yellow"/>
              </w:rPr>
            </w:pPr>
          </w:p>
          <w:p w14:paraId="6C128156" w14:textId="1CF89F54" w:rsidR="00611E20" w:rsidRPr="00785367" w:rsidRDefault="00611E20" w:rsidP="4CB52895">
            <w:pPr>
              <w:rPr>
                <w:highlight w:val="yellow"/>
              </w:rPr>
            </w:pPr>
          </w:p>
          <w:p w14:paraId="09052054" w14:textId="24B5DC95" w:rsidR="00611E20" w:rsidRPr="00785367" w:rsidRDefault="00611E20" w:rsidP="4CB52895">
            <w:pPr>
              <w:rPr>
                <w:highlight w:val="yellow"/>
              </w:rPr>
            </w:pPr>
          </w:p>
          <w:p w14:paraId="6FDBFE18" w14:textId="65AFC0DF" w:rsidR="00611E20" w:rsidRPr="00785367" w:rsidRDefault="00611E20" w:rsidP="4CB52895">
            <w:pPr>
              <w:rPr>
                <w:highlight w:val="yellow"/>
              </w:rPr>
            </w:pPr>
          </w:p>
          <w:p w14:paraId="2287296B" w14:textId="364CB1C2" w:rsidR="00611E20" w:rsidRPr="00785367" w:rsidRDefault="00611E20" w:rsidP="4CB52895">
            <w:pPr>
              <w:rPr>
                <w:highlight w:val="yellow"/>
              </w:rPr>
            </w:pPr>
          </w:p>
          <w:p w14:paraId="374C28AF" w14:textId="7FC186CE" w:rsidR="00611E20" w:rsidRPr="00785367" w:rsidRDefault="00611E20" w:rsidP="4CB52895">
            <w:pPr>
              <w:rPr>
                <w:highlight w:val="yellow"/>
              </w:rPr>
            </w:pPr>
          </w:p>
          <w:p w14:paraId="3E5D86BF" w14:textId="2507153F" w:rsidR="00611E20" w:rsidRPr="00785367" w:rsidRDefault="00611E20" w:rsidP="4CB52895">
            <w:pPr>
              <w:rPr>
                <w:highlight w:val="yellow"/>
              </w:rPr>
            </w:pPr>
          </w:p>
          <w:p w14:paraId="1BC6CCC8" w14:textId="34AAE5A8" w:rsidR="00611E20" w:rsidRPr="00785367" w:rsidRDefault="00611E20" w:rsidP="4CB52895">
            <w:pPr>
              <w:rPr>
                <w:highlight w:val="yellow"/>
              </w:rPr>
            </w:pPr>
          </w:p>
          <w:p w14:paraId="1B391F12" w14:textId="7969C27D" w:rsidR="00611E20" w:rsidRPr="00785367" w:rsidRDefault="00611E20" w:rsidP="4CB52895">
            <w:pPr>
              <w:rPr>
                <w:highlight w:val="yellow"/>
              </w:rPr>
            </w:pPr>
          </w:p>
          <w:p w14:paraId="5261767A" w14:textId="77777777" w:rsidR="00611E20" w:rsidRPr="00785367" w:rsidRDefault="00611E20" w:rsidP="4CB52895">
            <w:pPr>
              <w:rPr>
                <w:highlight w:val="yellow"/>
              </w:rPr>
            </w:pPr>
          </w:p>
          <w:p w14:paraId="64F6A84B" w14:textId="23DFCA88" w:rsidR="00724241" w:rsidRPr="00785367" w:rsidRDefault="00611E20" w:rsidP="4CB52895">
            <w:pPr>
              <w:rPr>
                <w:b/>
                <w:bCs/>
                <w:lang w:val="en-US"/>
              </w:rPr>
            </w:pPr>
            <w:r w:rsidRPr="00785367">
              <w:rPr>
                <w:b/>
                <w:bCs/>
              </w:rPr>
              <w:lastRenderedPageBreak/>
              <w:t>Health Plans and School Policies</w:t>
            </w:r>
          </w:p>
          <w:p w14:paraId="26BE4E69" w14:textId="77777777" w:rsidR="005A33E9" w:rsidRPr="00785367" w:rsidRDefault="44275432" w:rsidP="15B501BE">
            <w:r w:rsidRPr="00785367">
              <w:t xml:space="preserve">This masterclass will </w:t>
            </w:r>
            <w:r w:rsidR="5008D08C" w:rsidRPr="00785367">
              <w:t xml:space="preserve">support school leadership to update/develop and implement </w:t>
            </w:r>
            <w:r w:rsidRPr="00785367">
              <w:t xml:space="preserve">individual student health plans and school </w:t>
            </w:r>
            <w:r w:rsidR="7B75D3E6" w:rsidRPr="00785367">
              <w:t>policies</w:t>
            </w:r>
            <w:r w:rsidRPr="00785367">
              <w:t xml:space="preserve"> surrounding mental health</w:t>
            </w:r>
          </w:p>
          <w:p w14:paraId="65F244A5" w14:textId="547850BD" w:rsidR="00724241" w:rsidRPr="00785367" w:rsidRDefault="44275432" w:rsidP="15B501BE">
            <w:pPr>
              <w:rPr>
                <w:highlight w:val="yellow"/>
                <w:lang w:val="en-US"/>
              </w:rPr>
            </w:pPr>
            <w:r w:rsidRPr="00785367">
              <w:t xml:space="preserve">   </w:t>
            </w:r>
          </w:p>
        </w:tc>
        <w:tc>
          <w:tcPr>
            <w:tcW w:w="2790" w:type="dxa"/>
          </w:tcPr>
          <w:p w14:paraId="1F1B178E" w14:textId="0FCB630F" w:rsidR="00E14E35" w:rsidRPr="00785367" w:rsidRDefault="00E14E35" w:rsidP="401BFB1B">
            <w:pPr>
              <w:spacing w:before="120" w:after="120"/>
            </w:pPr>
          </w:p>
          <w:p w14:paraId="54981027" w14:textId="557985F0" w:rsidR="4CB52895" w:rsidRPr="00785367" w:rsidRDefault="4CB52895" w:rsidP="4CB52895">
            <w:pPr>
              <w:spacing w:before="120" w:after="120"/>
            </w:pPr>
          </w:p>
          <w:p w14:paraId="4D8792B3" w14:textId="1E9F31E1" w:rsidR="00E14E35" w:rsidRPr="00785367" w:rsidRDefault="00E14E35" w:rsidP="401BFB1B">
            <w:pPr>
              <w:spacing w:before="120" w:after="120"/>
            </w:pPr>
          </w:p>
          <w:p w14:paraId="7F6B8935" w14:textId="78D67151" w:rsidR="00E14E35" w:rsidRPr="00785367" w:rsidRDefault="627447E4" w:rsidP="401BFB1B">
            <w:pPr>
              <w:spacing w:before="120" w:after="120"/>
            </w:pPr>
            <w:r w:rsidRPr="00785367">
              <w:t>$4,875.00</w:t>
            </w:r>
          </w:p>
        </w:tc>
        <w:tc>
          <w:tcPr>
            <w:tcW w:w="2790" w:type="dxa"/>
          </w:tcPr>
          <w:p w14:paraId="3DB60F78" w14:textId="3D0CAE14" w:rsidR="005E6C64" w:rsidRPr="00785367" w:rsidRDefault="2360715C" w:rsidP="4CB52895">
            <w:pPr>
              <w:pStyle w:val="BodyText"/>
              <w:numPr>
                <w:ilvl w:val="0"/>
                <w:numId w:val="1"/>
              </w:numPr>
              <w:kinsoku w:val="0"/>
              <w:overflowPunct w:val="0"/>
              <w:spacing w:before="0"/>
              <w:rPr>
                <w:rFonts w:asciiTheme="minorHAnsi" w:eastAsiaTheme="minorEastAsia" w:hAnsiTheme="minorHAnsi" w:cstheme="minorBidi"/>
                <w:sz w:val="22"/>
                <w:szCs w:val="22"/>
              </w:rPr>
            </w:pPr>
            <w:r w:rsidRPr="00785367">
              <w:rPr>
                <w:rFonts w:asciiTheme="minorHAnsi" w:eastAsiaTheme="minorEastAsia" w:hAnsiTheme="minorHAnsi" w:cstheme="minorBidi"/>
                <w:sz w:val="22"/>
                <w:szCs w:val="22"/>
              </w:rPr>
              <w:t>Increase school leader and teacher knowledge and understanding about how to assist adolescents who are developing a mental health problem or in a mental health crisis</w:t>
            </w:r>
          </w:p>
          <w:p w14:paraId="5FA207EA" w14:textId="402A69EE" w:rsidR="005E6C64" w:rsidRPr="00785367" w:rsidRDefault="2360715C" w:rsidP="4CB52895">
            <w:pPr>
              <w:pStyle w:val="BodyText"/>
              <w:numPr>
                <w:ilvl w:val="0"/>
                <w:numId w:val="1"/>
              </w:numPr>
              <w:kinsoku w:val="0"/>
              <w:overflowPunct w:val="0"/>
              <w:spacing w:before="0"/>
              <w:rPr>
                <w:rFonts w:asciiTheme="minorHAnsi" w:eastAsiaTheme="minorEastAsia" w:hAnsiTheme="minorHAnsi" w:cstheme="minorBidi"/>
                <w:sz w:val="22"/>
                <w:szCs w:val="22"/>
              </w:rPr>
            </w:pPr>
            <w:r w:rsidRPr="00785367">
              <w:rPr>
                <w:rFonts w:asciiTheme="minorHAnsi" w:eastAsiaTheme="minorEastAsia" w:hAnsiTheme="minorHAnsi" w:cstheme="minorBidi"/>
                <w:sz w:val="22"/>
                <w:szCs w:val="22"/>
              </w:rPr>
              <w:t>Determine the difference between developing mental health problems, such as depression, anxiety, eating disorders, psychosis and substance misuse and mental health crises such as suicidal thoughts and behaviour, non-suicidal self-injury, panic attacks, traumatic events, severe psychotic states, acute effects from alcohol or other drug misuse and aggressive behaviours</w:t>
            </w:r>
          </w:p>
          <w:p w14:paraId="53BF94BD" w14:textId="76185DD2" w:rsidR="005E6C64" w:rsidRPr="00785367" w:rsidRDefault="2360715C" w:rsidP="4CB52895">
            <w:pPr>
              <w:pStyle w:val="BodyText"/>
              <w:numPr>
                <w:ilvl w:val="0"/>
                <w:numId w:val="1"/>
              </w:numPr>
              <w:kinsoku w:val="0"/>
              <w:overflowPunct w:val="0"/>
              <w:spacing w:before="0"/>
              <w:rPr>
                <w:rFonts w:asciiTheme="minorHAnsi" w:eastAsiaTheme="minorEastAsia" w:hAnsiTheme="minorHAnsi" w:cstheme="minorBidi"/>
                <w:sz w:val="22"/>
                <w:szCs w:val="22"/>
              </w:rPr>
            </w:pPr>
            <w:r w:rsidRPr="00785367">
              <w:rPr>
                <w:rFonts w:asciiTheme="minorHAnsi" w:eastAsiaTheme="minorEastAsia" w:hAnsiTheme="minorHAnsi" w:cstheme="minorBidi"/>
                <w:sz w:val="22"/>
                <w:szCs w:val="22"/>
              </w:rPr>
              <w:t xml:space="preserve">Develop </w:t>
            </w:r>
            <w:r w:rsidR="3D7C014E" w:rsidRPr="00785367">
              <w:rPr>
                <w:rFonts w:asciiTheme="minorHAnsi" w:eastAsiaTheme="minorEastAsia" w:hAnsiTheme="minorHAnsi" w:cstheme="minorBidi"/>
                <w:sz w:val="22"/>
                <w:szCs w:val="22"/>
              </w:rPr>
              <w:t xml:space="preserve">/ implement </w:t>
            </w:r>
            <w:r w:rsidRPr="00785367">
              <w:rPr>
                <w:rFonts w:asciiTheme="minorHAnsi" w:eastAsiaTheme="minorEastAsia" w:hAnsiTheme="minorHAnsi" w:cstheme="minorBidi"/>
                <w:sz w:val="22"/>
                <w:szCs w:val="22"/>
              </w:rPr>
              <w:t xml:space="preserve">individual student health </w:t>
            </w:r>
            <w:r w:rsidR="00611E20" w:rsidRPr="00785367">
              <w:rPr>
                <w:rFonts w:asciiTheme="minorHAnsi" w:eastAsiaTheme="minorEastAsia" w:hAnsiTheme="minorHAnsi" w:cstheme="minorBidi"/>
                <w:sz w:val="22"/>
                <w:szCs w:val="22"/>
              </w:rPr>
              <w:t>plans and school policies</w:t>
            </w:r>
          </w:p>
          <w:p w14:paraId="48FBC25E" w14:textId="7801388F" w:rsidR="005E6C64" w:rsidRPr="00785367" w:rsidRDefault="005E6C64" w:rsidP="4CB52895">
            <w:pPr>
              <w:pStyle w:val="BodyText"/>
              <w:kinsoku w:val="0"/>
              <w:overflowPunct w:val="0"/>
              <w:spacing w:before="0"/>
              <w:ind w:left="0"/>
              <w:rPr>
                <w:rFonts w:asciiTheme="minorHAnsi" w:eastAsiaTheme="minorEastAsia" w:hAnsiTheme="minorHAnsi" w:cstheme="minorBidi"/>
                <w:sz w:val="22"/>
                <w:szCs w:val="22"/>
              </w:rPr>
            </w:pPr>
          </w:p>
          <w:p w14:paraId="0221BCD3" w14:textId="15674DB0" w:rsidR="005E6C64" w:rsidRPr="00785367" w:rsidRDefault="34D3734F" w:rsidP="4CB52895">
            <w:pPr>
              <w:pStyle w:val="BodyText"/>
              <w:numPr>
                <w:ilvl w:val="0"/>
                <w:numId w:val="1"/>
              </w:numPr>
              <w:kinsoku w:val="0"/>
              <w:overflowPunct w:val="0"/>
              <w:spacing w:before="0"/>
              <w:rPr>
                <w:rFonts w:asciiTheme="minorHAnsi" w:eastAsiaTheme="minorEastAsia" w:hAnsiTheme="minorHAnsi" w:cstheme="minorBidi"/>
                <w:sz w:val="22"/>
                <w:szCs w:val="22"/>
              </w:rPr>
            </w:pPr>
            <w:r w:rsidRPr="00785367">
              <w:rPr>
                <w:rFonts w:asciiTheme="minorHAnsi" w:eastAsiaTheme="minorEastAsia" w:hAnsiTheme="minorHAnsi" w:cstheme="minorBidi"/>
                <w:sz w:val="22"/>
                <w:szCs w:val="22"/>
              </w:rPr>
              <w:t>Develop through collaboration</w:t>
            </w:r>
            <w:r w:rsidR="76326756" w:rsidRPr="00785367">
              <w:rPr>
                <w:rFonts w:asciiTheme="minorHAnsi" w:eastAsiaTheme="minorEastAsia" w:hAnsiTheme="minorHAnsi" w:cstheme="minorBidi"/>
                <w:sz w:val="22"/>
                <w:szCs w:val="22"/>
              </w:rPr>
              <w:t xml:space="preserve"> school</w:t>
            </w:r>
            <w:r w:rsidRPr="00785367">
              <w:rPr>
                <w:rFonts w:asciiTheme="minorHAnsi" w:eastAsiaTheme="minorEastAsia" w:hAnsiTheme="minorHAnsi" w:cstheme="minorBidi"/>
                <w:sz w:val="22"/>
                <w:szCs w:val="22"/>
              </w:rPr>
              <w:t xml:space="preserve"> mental health care policies </w:t>
            </w:r>
          </w:p>
          <w:p w14:paraId="775715A9" w14:textId="5136541A" w:rsidR="005E6C64" w:rsidRPr="00785367" w:rsidRDefault="534A2FFF" w:rsidP="4CB52895">
            <w:pPr>
              <w:pStyle w:val="BodyText"/>
              <w:numPr>
                <w:ilvl w:val="0"/>
                <w:numId w:val="1"/>
              </w:numPr>
              <w:kinsoku w:val="0"/>
              <w:overflowPunct w:val="0"/>
              <w:spacing w:before="0"/>
              <w:rPr>
                <w:rFonts w:asciiTheme="minorHAnsi" w:eastAsiaTheme="minorEastAsia" w:hAnsiTheme="minorHAnsi" w:cstheme="minorBidi"/>
                <w:sz w:val="22"/>
                <w:szCs w:val="22"/>
              </w:rPr>
            </w:pPr>
            <w:r w:rsidRPr="00785367">
              <w:rPr>
                <w:rFonts w:asciiTheme="minorHAnsi" w:eastAsiaTheme="minorEastAsia" w:hAnsiTheme="minorHAnsi" w:cstheme="minorBidi"/>
                <w:sz w:val="22"/>
                <w:szCs w:val="22"/>
              </w:rPr>
              <w:t xml:space="preserve">Develop / </w:t>
            </w:r>
            <w:r w:rsidR="00611E20" w:rsidRPr="00785367">
              <w:rPr>
                <w:rFonts w:asciiTheme="minorHAnsi" w:eastAsiaTheme="minorEastAsia" w:hAnsiTheme="minorHAnsi" w:cstheme="minorBidi"/>
                <w:sz w:val="22"/>
                <w:szCs w:val="22"/>
              </w:rPr>
              <w:t>implement</w:t>
            </w:r>
            <w:r w:rsidRPr="00785367">
              <w:rPr>
                <w:rFonts w:asciiTheme="minorHAnsi" w:eastAsiaTheme="minorEastAsia" w:hAnsiTheme="minorHAnsi" w:cstheme="minorBidi"/>
                <w:sz w:val="22"/>
                <w:szCs w:val="22"/>
              </w:rPr>
              <w:t xml:space="preserve"> individual student</w:t>
            </w:r>
            <w:r w:rsidR="00611E20" w:rsidRPr="00785367">
              <w:rPr>
                <w:rFonts w:asciiTheme="minorHAnsi" w:eastAsiaTheme="minorEastAsia" w:hAnsiTheme="minorHAnsi" w:cstheme="minorBidi"/>
                <w:sz w:val="22"/>
                <w:szCs w:val="22"/>
              </w:rPr>
              <w:t xml:space="preserve"> plans.</w:t>
            </w:r>
          </w:p>
          <w:p w14:paraId="3DD355C9" w14:textId="15674DB0" w:rsidR="005E6C64" w:rsidRPr="00785367" w:rsidRDefault="005E6C64" w:rsidP="4CB52895">
            <w:pPr>
              <w:pStyle w:val="BodyText"/>
              <w:kinsoku w:val="0"/>
              <w:overflowPunct w:val="0"/>
              <w:spacing w:before="0"/>
              <w:ind w:left="0"/>
              <w:rPr>
                <w:rFonts w:asciiTheme="minorHAnsi" w:eastAsiaTheme="minorEastAsia" w:hAnsiTheme="minorHAnsi" w:cstheme="minorBidi"/>
                <w:sz w:val="22"/>
                <w:szCs w:val="22"/>
              </w:rPr>
            </w:pPr>
          </w:p>
        </w:tc>
        <w:tc>
          <w:tcPr>
            <w:tcW w:w="2790" w:type="dxa"/>
          </w:tcPr>
          <w:p w14:paraId="5CC9A532" w14:textId="77777777" w:rsidR="000866BD" w:rsidRPr="00785367" w:rsidRDefault="64C2E3DD" w:rsidP="576D596F">
            <w:pPr>
              <w:pStyle w:val="ListParagraph"/>
              <w:spacing w:before="120" w:after="120"/>
              <w:ind w:left="360"/>
              <w:contextualSpacing w:val="0"/>
            </w:pPr>
            <w:r w:rsidRPr="00785367">
              <w:lastRenderedPageBreak/>
              <w:t xml:space="preserve">Pre and post workshop data indicating that higher than 80% of participants reported growth and an enhanced understanding of </w:t>
            </w:r>
            <w:r w:rsidR="00811364" w:rsidRPr="00785367">
              <w:t>adolescent mental health, and how best to support students.</w:t>
            </w:r>
          </w:p>
          <w:p w14:paraId="4F5606FA" w14:textId="77777777" w:rsidR="009E7237" w:rsidRPr="00785367" w:rsidRDefault="009E7237" w:rsidP="576D596F">
            <w:pPr>
              <w:pStyle w:val="ListParagraph"/>
              <w:spacing w:before="120" w:after="120"/>
              <w:ind w:left="360"/>
              <w:contextualSpacing w:val="0"/>
            </w:pPr>
          </w:p>
          <w:p w14:paraId="3BC46560" w14:textId="77777777" w:rsidR="009E7237" w:rsidRPr="00785367" w:rsidRDefault="009E7237" w:rsidP="576D596F">
            <w:pPr>
              <w:pStyle w:val="ListParagraph"/>
              <w:spacing w:before="120" w:after="120"/>
              <w:ind w:left="360"/>
              <w:contextualSpacing w:val="0"/>
            </w:pPr>
          </w:p>
          <w:p w14:paraId="473A85D3" w14:textId="77777777" w:rsidR="009E7237" w:rsidRPr="00785367" w:rsidRDefault="009E7237" w:rsidP="576D596F">
            <w:pPr>
              <w:pStyle w:val="ListParagraph"/>
              <w:spacing w:before="120" w:after="120"/>
              <w:ind w:left="360"/>
              <w:contextualSpacing w:val="0"/>
            </w:pPr>
          </w:p>
          <w:p w14:paraId="6DE4D358" w14:textId="77777777" w:rsidR="009E7237" w:rsidRPr="00785367" w:rsidRDefault="009E7237" w:rsidP="576D596F">
            <w:pPr>
              <w:pStyle w:val="ListParagraph"/>
              <w:spacing w:before="120" w:after="120"/>
              <w:ind w:left="360"/>
              <w:contextualSpacing w:val="0"/>
            </w:pPr>
          </w:p>
          <w:p w14:paraId="785070F5" w14:textId="77777777" w:rsidR="009E7237" w:rsidRPr="00785367" w:rsidRDefault="009E7237" w:rsidP="576D596F">
            <w:pPr>
              <w:pStyle w:val="ListParagraph"/>
              <w:spacing w:before="120" w:after="120"/>
              <w:ind w:left="360"/>
              <w:contextualSpacing w:val="0"/>
            </w:pPr>
          </w:p>
          <w:p w14:paraId="46A1F3F3" w14:textId="77777777" w:rsidR="009E7237" w:rsidRPr="00785367" w:rsidRDefault="009E7237" w:rsidP="576D596F">
            <w:pPr>
              <w:pStyle w:val="ListParagraph"/>
              <w:spacing w:before="120" w:after="120"/>
              <w:ind w:left="360"/>
              <w:contextualSpacing w:val="0"/>
            </w:pPr>
          </w:p>
          <w:p w14:paraId="1F41A833" w14:textId="77777777" w:rsidR="009E7237" w:rsidRPr="00785367" w:rsidRDefault="009E7237" w:rsidP="576D596F">
            <w:pPr>
              <w:pStyle w:val="ListParagraph"/>
              <w:spacing w:before="120" w:after="120"/>
              <w:ind w:left="360"/>
              <w:contextualSpacing w:val="0"/>
            </w:pPr>
          </w:p>
          <w:p w14:paraId="570F3EBE" w14:textId="77777777" w:rsidR="009E7237" w:rsidRPr="00785367" w:rsidRDefault="009E7237" w:rsidP="576D596F">
            <w:pPr>
              <w:pStyle w:val="ListParagraph"/>
              <w:spacing w:before="120" w:after="120"/>
              <w:ind w:left="360"/>
              <w:contextualSpacing w:val="0"/>
            </w:pPr>
          </w:p>
          <w:p w14:paraId="7B67AD71" w14:textId="77777777" w:rsidR="009E7237" w:rsidRPr="00785367" w:rsidRDefault="009E7237" w:rsidP="576D596F">
            <w:pPr>
              <w:pStyle w:val="ListParagraph"/>
              <w:spacing w:before="120" w:after="120"/>
              <w:ind w:left="360"/>
              <w:contextualSpacing w:val="0"/>
            </w:pPr>
          </w:p>
          <w:p w14:paraId="6862396D" w14:textId="77777777" w:rsidR="009E7237" w:rsidRPr="00785367" w:rsidRDefault="009E7237" w:rsidP="576D596F">
            <w:pPr>
              <w:pStyle w:val="ListParagraph"/>
              <w:spacing w:before="120" w:after="120"/>
              <w:ind w:left="360"/>
              <w:contextualSpacing w:val="0"/>
            </w:pPr>
          </w:p>
          <w:p w14:paraId="5EFFA696" w14:textId="5E9CA4B2" w:rsidR="009E7237" w:rsidRPr="00785367" w:rsidRDefault="009E7237" w:rsidP="6C04FE02">
            <w:pPr>
              <w:pStyle w:val="ListParagraph"/>
              <w:spacing w:before="120" w:after="120"/>
              <w:ind w:left="360"/>
            </w:pPr>
          </w:p>
          <w:p w14:paraId="5D5C0681" w14:textId="1DC87A7F" w:rsidR="6C04FE02" w:rsidRPr="00785367" w:rsidRDefault="6C04FE02" w:rsidP="6C04FE02">
            <w:pPr>
              <w:pStyle w:val="ListParagraph"/>
              <w:spacing w:before="120" w:after="120"/>
              <w:ind w:left="360"/>
            </w:pPr>
          </w:p>
          <w:p w14:paraId="71827921" w14:textId="2F0FC77A" w:rsidR="6C04FE02" w:rsidRPr="00785367" w:rsidRDefault="6C04FE02" w:rsidP="6C04FE02">
            <w:pPr>
              <w:pStyle w:val="ListParagraph"/>
              <w:spacing w:before="120" w:after="120"/>
              <w:ind w:left="360"/>
            </w:pPr>
          </w:p>
          <w:p w14:paraId="388DEB38" w14:textId="7687A125" w:rsidR="6C04FE02" w:rsidRPr="00785367" w:rsidRDefault="6C04FE02" w:rsidP="6C04FE02">
            <w:pPr>
              <w:pStyle w:val="ListParagraph"/>
              <w:spacing w:before="120" w:after="120"/>
              <w:ind w:left="360"/>
            </w:pPr>
          </w:p>
          <w:p w14:paraId="14801CD3" w14:textId="560DDD38" w:rsidR="6C04FE02" w:rsidRPr="00785367" w:rsidRDefault="6C04FE02" w:rsidP="6C04FE02">
            <w:pPr>
              <w:pStyle w:val="ListParagraph"/>
              <w:spacing w:before="120" w:after="120"/>
              <w:ind w:left="360"/>
            </w:pPr>
          </w:p>
          <w:p w14:paraId="587DA5E9" w14:textId="6D107050" w:rsidR="6C04FE02" w:rsidRPr="00785367" w:rsidRDefault="6C04FE02" w:rsidP="6C04FE02">
            <w:pPr>
              <w:pStyle w:val="ListParagraph"/>
              <w:spacing w:before="120" w:after="120"/>
              <w:ind w:left="360"/>
            </w:pPr>
          </w:p>
          <w:p w14:paraId="2EE9A998" w14:textId="7B339879" w:rsidR="6C04FE02" w:rsidRPr="00785367" w:rsidRDefault="6C04FE02" w:rsidP="6C04FE02">
            <w:pPr>
              <w:pStyle w:val="ListParagraph"/>
              <w:spacing w:before="120" w:after="120"/>
              <w:ind w:left="360"/>
            </w:pPr>
          </w:p>
          <w:p w14:paraId="050B5399" w14:textId="7B1D5D54" w:rsidR="6C04FE02" w:rsidRPr="00785367" w:rsidRDefault="6C04FE02" w:rsidP="6C04FE02">
            <w:pPr>
              <w:pStyle w:val="ListParagraph"/>
              <w:spacing w:before="120" w:after="120"/>
              <w:ind w:left="360"/>
            </w:pPr>
          </w:p>
          <w:p w14:paraId="7CF6E4E2" w14:textId="3FF5C35C" w:rsidR="6C04FE02" w:rsidRPr="00785367" w:rsidRDefault="6C04FE02" w:rsidP="6C04FE02">
            <w:pPr>
              <w:pStyle w:val="ListParagraph"/>
              <w:spacing w:before="120" w:after="120"/>
              <w:ind w:left="360"/>
            </w:pPr>
          </w:p>
          <w:p w14:paraId="74D6E830" w14:textId="78AA95E9" w:rsidR="6C04FE02" w:rsidRPr="00785367" w:rsidRDefault="6C04FE02" w:rsidP="6C04FE02">
            <w:pPr>
              <w:pStyle w:val="ListParagraph"/>
              <w:spacing w:before="120" w:after="120"/>
              <w:ind w:left="360"/>
            </w:pPr>
          </w:p>
          <w:p w14:paraId="470C2D64" w14:textId="0837964C" w:rsidR="6C04FE02" w:rsidRPr="00785367" w:rsidRDefault="6C04FE02" w:rsidP="6C04FE02">
            <w:pPr>
              <w:pStyle w:val="ListParagraph"/>
              <w:spacing w:before="120" w:after="120"/>
              <w:ind w:left="360"/>
            </w:pPr>
          </w:p>
          <w:p w14:paraId="23F3421A" w14:textId="3BD9F33B" w:rsidR="6C04FE02" w:rsidRPr="00785367" w:rsidRDefault="6C04FE02" w:rsidP="6C04FE02">
            <w:pPr>
              <w:pStyle w:val="ListParagraph"/>
              <w:spacing w:before="120" w:after="120"/>
              <w:ind w:left="360"/>
            </w:pPr>
          </w:p>
          <w:p w14:paraId="3C360123" w14:textId="23EC55DB" w:rsidR="6C04FE02" w:rsidRPr="00785367" w:rsidRDefault="6C04FE02" w:rsidP="6C04FE02">
            <w:pPr>
              <w:pStyle w:val="ListParagraph"/>
              <w:spacing w:before="120" w:after="120"/>
              <w:ind w:left="360"/>
            </w:pPr>
          </w:p>
          <w:p w14:paraId="28544A77" w14:textId="69C60F60" w:rsidR="6C04FE02" w:rsidRPr="00785367" w:rsidRDefault="6C04FE02" w:rsidP="6C04FE02">
            <w:pPr>
              <w:pStyle w:val="ListParagraph"/>
              <w:spacing w:before="120" w:after="120"/>
              <w:ind w:left="360"/>
            </w:pPr>
          </w:p>
          <w:p w14:paraId="11BA037A" w14:textId="69CB1DAC" w:rsidR="6C04FE02" w:rsidRPr="00785367" w:rsidRDefault="6C04FE02" w:rsidP="6C04FE02">
            <w:pPr>
              <w:pStyle w:val="ListParagraph"/>
              <w:spacing w:before="120" w:after="120"/>
              <w:ind w:left="360"/>
            </w:pPr>
          </w:p>
          <w:p w14:paraId="64CDDB9E" w14:textId="77777777" w:rsidR="009E7237" w:rsidRPr="00785367" w:rsidRDefault="009E7237" w:rsidP="576D596F">
            <w:pPr>
              <w:pStyle w:val="ListParagraph"/>
              <w:spacing w:before="120" w:after="120"/>
              <w:ind w:left="360"/>
              <w:contextualSpacing w:val="0"/>
            </w:pPr>
          </w:p>
          <w:p w14:paraId="3E434725" w14:textId="77777777" w:rsidR="009E7237" w:rsidRPr="00785367" w:rsidRDefault="009E7237" w:rsidP="009E7237">
            <w:pPr>
              <w:spacing w:before="120" w:after="120"/>
            </w:pPr>
            <w:r w:rsidRPr="00785367">
              <w:t>50% or more of AISACT schools engage in masterclass modules and shape/modify school documentation accordingly.</w:t>
            </w:r>
          </w:p>
          <w:p w14:paraId="2EA18001" w14:textId="77777777" w:rsidR="009E7237" w:rsidRPr="00785367" w:rsidRDefault="009E7237" w:rsidP="009E7237">
            <w:pPr>
              <w:spacing w:before="120" w:after="120"/>
            </w:pPr>
          </w:p>
          <w:p w14:paraId="1A81F0B1" w14:textId="343349C3" w:rsidR="005A33E9" w:rsidRPr="00785367" w:rsidRDefault="005A33E9" w:rsidP="009E7237">
            <w:pPr>
              <w:spacing w:before="120" w:after="120"/>
            </w:pPr>
          </w:p>
        </w:tc>
      </w:tr>
    </w:tbl>
    <w:p w14:paraId="5C6E55A9" w14:textId="77777777" w:rsidR="005A33E9" w:rsidRPr="00785367" w:rsidRDefault="005A33E9">
      <w:r w:rsidRPr="00785367">
        <w:lastRenderedPageBreak/>
        <w:br w:type="page"/>
      </w:r>
    </w:p>
    <w:tbl>
      <w:tblPr>
        <w:tblStyle w:val="TableGrid"/>
        <w:tblW w:w="0" w:type="auto"/>
        <w:tblLook w:val="04A0" w:firstRow="1" w:lastRow="0" w:firstColumn="1" w:lastColumn="0" w:noHBand="0" w:noVBand="1"/>
      </w:tblPr>
      <w:tblGrid>
        <w:gridCol w:w="2789"/>
        <w:gridCol w:w="2789"/>
        <w:gridCol w:w="2790"/>
        <w:gridCol w:w="2790"/>
        <w:gridCol w:w="2790"/>
      </w:tblGrid>
      <w:tr w:rsidR="00785367" w:rsidRPr="00785367" w14:paraId="1FA177C4" w14:textId="77777777" w:rsidTr="4CB52895">
        <w:tc>
          <w:tcPr>
            <w:tcW w:w="2789" w:type="dxa"/>
          </w:tcPr>
          <w:p w14:paraId="29D6805B" w14:textId="26606E25" w:rsidR="544DA0FF" w:rsidRPr="00785367" w:rsidRDefault="544DA0FF" w:rsidP="544DA0FF">
            <w:pPr>
              <w:spacing w:before="120" w:after="120"/>
              <w:rPr>
                <w:b/>
                <w:bCs/>
              </w:rPr>
            </w:pPr>
            <w:r w:rsidRPr="00785367">
              <w:lastRenderedPageBreak/>
              <w:br w:type="page"/>
            </w:r>
            <w:r w:rsidRPr="00785367">
              <w:rPr>
                <w:b/>
                <w:bCs/>
              </w:rPr>
              <w:t>Project title</w:t>
            </w:r>
          </w:p>
        </w:tc>
        <w:tc>
          <w:tcPr>
            <w:tcW w:w="2789" w:type="dxa"/>
          </w:tcPr>
          <w:p w14:paraId="6BC73E17" w14:textId="77777777" w:rsidR="544DA0FF" w:rsidRPr="00785367" w:rsidRDefault="544DA0FF" w:rsidP="544DA0FF">
            <w:pPr>
              <w:spacing w:before="120" w:after="120"/>
              <w:rPr>
                <w:b/>
                <w:bCs/>
              </w:rPr>
            </w:pPr>
            <w:r w:rsidRPr="00785367">
              <w:rPr>
                <w:b/>
                <w:bCs/>
              </w:rPr>
              <w:t>Project description and activities</w:t>
            </w:r>
          </w:p>
        </w:tc>
        <w:tc>
          <w:tcPr>
            <w:tcW w:w="2790" w:type="dxa"/>
          </w:tcPr>
          <w:p w14:paraId="0A50BF34" w14:textId="77777777" w:rsidR="544DA0FF" w:rsidRPr="00785367" w:rsidRDefault="544DA0FF" w:rsidP="544DA0FF">
            <w:pPr>
              <w:spacing w:before="120" w:after="120"/>
              <w:rPr>
                <w:b/>
                <w:bCs/>
              </w:rPr>
            </w:pPr>
            <w:r w:rsidRPr="00785367">
              <w:rPr>
                <w:b/>
                <w:bCs/>
              </w:rPr>
              <w:t>Indicative budget</w:t>
            </w:r>
          </w:p>
          <w:p w14:paraId="098D7960" w14:textId="77777777" w:rsidR="544DA0FF" w:rsidRPr="00785367" w:rsidRDefault="544DA0FF" w:rsidP="544DA0FF">
            <w:pPr>
              <w:spacing w:before="120" w:after="120"/>
              <w:rPr>
                <w:b/>
                <w:bCs/>
              </w:rPr>
            </w:pPr>
          </w:p>
        </w:tc>
        <w:tc>
          <w:tcPr>
            <w:tcW w:w="2790" w:type="dxa"/>
          </w:tcPr>
          <w:p w14:paraId="0F5B4304" w14:textId="77777777" w:rsidR="544DA0FF" w:rsidRPr="00785367" w:rsidRDefault="544DA0FF" w:rsidP="544DA0FF">
            <w:pPr>
              <w:spacing w:before="120" w:after="120"/>
              <w:rPr>
                <w:b/>
                <w:bCs/>
              </w:rPr>
            </w:pPr>
            <w:r w:rsidRPr="00785367">
              <w:rPr>
                <w:b/>
                <w:bCs/>
              </w:rPr>
              <w:t>Expected outcomes/</w:t>
            </w:r>
          </w:p>
          <w:p w14:paraId="7250A190" w14:textId="77777777" w:rsidR="544DA0FF" w:rsidRPr="00785367" w:rsidRDefault="544DA0FF" w:rsidP="544DA0FF">
            <w:pPr>
              <w:spacing w:before="120" w:after="120"/>
              <w:rPr>
                <w:b/>
                <w:bCs/>
              </w:rPr>
            </w:pPr>
            <w:r w:rsidRPr="00785367">
              <w:rPr>
                <w:b/>
                <w:bCs/>
              </w:rPr>
              <w:t>Overall achievements</w:t>
            </w:r>
          </w:p>
        </w:tc>
        <w:tc>
          <w:tcPr>
            <w:tcW w:w="2790" w:type="dxa"/>
          </w:tcPr>
          <w:p w14:paraId="45966C3C" w14:textId="77777777" w:rsidR="544DA0FF" w:rsidRPr="00785367" w:rsidRDefault="544DA0FF" w:rsidP="544DA0FF">
            <w:pPr>
              <w:spacing w:before="120" w:after="120"/>
              <w:rPr>
                <w:b/>
                <w:bCs/>
              </w:rPr>
            </w:pPr>
            <w:r w:rsidRPr="00785367">
              <w:rPr>
                <w:b/>
                <w:bCs/>
              </w:rPr>
              <w:t>Indicators of success</w:t>
            </w:r>
          </w:p>
        </w:tc>
      </w:tr>
      <w:tr w:rsidR="544DA0FF" w:rsidRPr="00785367" w14:paraId="4F3FA54F" w14:textId="77777777" w:rsidTr="4CB52895">
        <w:tc>
          <w:tcPr>
            <w:tcW w:w="2789" w:type="dxa"/>
          </w:tcPr>
          <w:p w14:paraId="037304C5" w14:textId="77777777" w:rsidR="544DA0FF" w:rsidRPr="00785367" w:rsidRDefault="544DA0FF" w:rsidP="544DA0FF">
            <w:pPr>
              <w:rPr>
                <w:b/>
                <w:bCs/>
              </w:rPr>
            </w:pPr>
            <w:r w:rsidRPr="00785367">
              <w:rPr>
                <w:b/>
                <w:bCs/>
              </w:rPr>
              <w:t>Bilateral Agreement</w:t>
            </w:r>
          </w:p>
          <w:p w14:paraId="16F81691" w14:textId="77777777" w:rsidR="544DA0FF" w:rsidRPr="00785367" w:rsidRDefault="544DA0FF">
            <w:r w:rsidRPr="00785367">
              <w:t>Bilateral Reform Direction A: Support students, student learning and achievement</w:t>
            </w:r>
          </w:p>
          <w:p w14:paraId="7E2E0F19" w14:textId="3AF2167A" w:rsidR="002D4F0A" w:rsidRPr="00785367" w:rsidRDefault="279FF3E0" w:rsidP="006D146C">
            <w:pPr>
              <w:rPr>
                <w:b/>
                <w:bCs/>
              </w:rPr>
            </w:pPr>
            <w:r w:rsidRPr="00785367">
              <w:rPr>
                <w:b/>
                <w:bCs/>
              </w:rPr>
              <w:t>Maximising Growth</w:t>
            </w:r>
            <w:r w:rsidR="30223AA8" w:rsidRPr="00785367">
              <w:rPr>
                <w:b/>
                <w:bCs/>
              </w:rPr>
              <w:t xml:space="preserve"> for Diverse Learners</w:t>
            </w:r>
          </w:p>
        </w:tc>
        <w:tc>
          <w:tcPr>
            <w:tcW w:w="2789" w:type="dxa"/>
          </w:tcPr>
          <w:p w14:paraId="3525044F" w14:textId="778C23DC" w:rsidR="544DA0FF" w:rsidRDefault="5035F2EC" w:rsidP="56A55A73">
            <w:r w:rsidRPr="00785367">
              <w:t xml:space="preserve">This </w:t>
            </w:r>
            <w:r w:rsidR="76FCDC1C" w:rsidRPr="00785367">
              <w:t>202</w:t>
            </w:r>
            <w:r w:rsidR="0B69053B" w:rsidRPr="00785367">
              <w:t xml:space="preserve">3 </w:t>
            </w:r>
            <w:r w:rsidRPr="00785367">
              <w:t xml:space="preserve">professional learning provides teachers with the tools and understanding to </w:t>
            </w:r>
            <w:r w:rsidR="2BCB9A14" w:rsidRPr="00785367">
              <w:t>understand</w:t>
            </w:r>
            <w:r w:rsidR="44DA4F00" w:rsidRPr="00785367">
              <w:t xml:space="preserve"> and meet the needs of diverse learners in mixed ability classrooms. The courses are delivered via </w:t>
            </w:r>
            <w:r w:rsidR="7CEF3ECB" w:rsidRPr="00785367">
              <w:t>two masterclass sessions.</w:t>
            </w:r>
          </w:p>
          <w:p w14:paraId="22428B84" w14:textId="77777777" w:rsidR="00A551BC" w:rsidRPr="00785367" w:rsidRDefault="00A551BC" w:rsidP="56A55A73"/>
          <w:p w14:paraId="42AA292B" w14:textId="14C81D8C" w:rsidR="0AE2D9DE" w:rsidRPr="00785367" w:rsidRDefault="2E2CDB7B" w:rsidP="56A55A73">
            <w:r w:rsidRPr="00785367">
              <w:rPr>
                <w:b/>
                <w:bCs/>
              </w:rPr>
              <w:t>Module One:</w:t>
            </w:r>
            <w:r w:rsidRPr="00785367">
              <w:t xml:space="preserve"> </w:t>
            </w:r>
            <w:r w:rsidR="2E2088FA" w:rsidRPr="00785367">
              <w:t>Advanced Understanding and Meeting the Needs of Twice-Exceptional students</w:t>
            </w:r>
          </w:p>
          <w:p w14:paraId="59ED80BB" w14:textId="745A122E" w:rsidR="0AE2D9DE" w:rsidRPr="00785367" w:rsidRDefault="2E2CDB7B" w:rsidP="56A55A73">
            <w:r w:rsidRPr="00785367">
              <w:rPr>
                <w:b/>
                <w:bCs/>
              </w:rPr>
              <w:t xml:space="preserve">Module Two: </w:t>
            </w:r>
            <w:r w:rsidR="21F20174" w:rsidRPr="00785367">
              <w:t>Advanced Gifted and Acceleration Policy Development</w:t>
            </w:r>
          </w:p>
          <w:p w14:paraId="114F2002" w14:textId="77771A2D" w:rsidR="544DA0FF" w:rsidRPr="00785367" w:rsidRDefault="544DA0FF" w:rsidP="0BE40E9F">
            <w:pPr>
              <w:spacing w:before="120" w:after="120"/>
            </w:pPr>
          </w:p>
        </w:tc>
        <w:tc>
          <w:tcPr>
            <w:tcW w:w="2790" w:type="dxa"/>
          </w:tcPr>
          <w:p w14:paraId="34C01FBA" w14:textId="2EFE0A78" w:rsidR="08720B78" w:rsidRPr="00785367" w:rsidRDefault="08720B78" w:rsidP="08720B78">
            <w:pPr>
              <w:spacing w:before="120" w:after="120"/>
            </w:pPr>
          </w:p>
          <w:p w14:paraId="3DEFBC90" w14:textId="38E1A63C" w:rsidR="5C0DB180" w:rsidRPr="00785367" w:rsidRDefault="5C0DB180" w:rsidP="401BFB1B">
            <w:pPr>
              <w:spacing w:before="120" w:after="120"/>
            </w:pPr>
            <w:r w:rsidRPr="00785367">
              <w:t>$1,000.00</w:t>
            </w:r>
          </w:p>
          <w:p w14:paraId="2243D3A3" w14:textId="73358B76" w:rsidR="401BFB1B" w:rsidRPr="00785367" w:rsidRDefault="401BFB1B" w:rsidP="401BFB1B">
            <w:pPr>
              <w:spacing w:before="120" w:after="120"/>
              <w:rPr>
                <w:i/>
                <w:iCs/>
              </w:rPr>
            </w:pPr>
          </w:p>
          <w:p w14:paraId="521553DB" w14:textId="01C63679" w:rsidR="401BFB1B" w:rsidRPr="00785367" w:rsidRDefault="401BFB1B" w:rsidP="401BFB1B">
            <w:pPr>
              <w:spacing w:before="120" w:after="120"/>
              <w:rPr>
                <w:i/>
                <w:iCs/>
              </w:rPr>
            </w:pPr>
          </w:p>
          <w:p w14:paraId="4F7FB1CD" w14:textId="26492A42" w:rsidR="401BFB1B" w:rsidRPr="00785367" w:rsidRDefault="401BFB1B" w:rsidP="401BFB1B">
            <w:pPr>
              <w:spacing w:before="120" w:after="120"/>
              <w:rPr>
                <w:i/>
                <w:iCs/>
              </w:rPr>
            </w:pPr>
          </w:p>
          <w:p w14:paraId="43DCE545" w14:textId="07FFA41A" w:rsidR="401BFB1B" w:rsidRPr="00785367" w:rsidRDefault="401BFB1B" w:rsidP="401BFB1B">
            <w:pPr>
              <w:spacing w:before="120" w:after="120"/>
              <w:rPr>
                <w:i/>
                <w:iCs/>
              </w:rPr>
            </w:pPr>
          </w:p>
          <w:p w14:paraId="26A11010" w14:textId="50083FE7" w:rsidR="401BFB1B" w:rsidRPr="00785367" w:rsidRDefault="401BFB1B" w:rsidP="401BFB1B">
            <w:pPr>
              <w:spacing w:before="120" w:after="120"/>
              <w:rPr>
                <w:i/>
                <w:iCs/>
              </w:rPr>
            </w:pPr>
          </w:p>
          <w:p w14:paraId="5C764023" w14:textId="4C1365A6" w:rsidR="401BFB1B" w:rsidRPr="00785367" w:rsidRDefault="401BFB1B" w:rsidP="401BFB1B">
            <w:pPr>
              <w:spacing w:before="120" w:after="120"/>
              <w:rPr>
                <w:i/>
                <w:iCs/>
              </w:rPr>
            </w:pPr>
          </w:p>
          <w:p w14:paraId="0675F88B" w14:textId="77777777" w:rsidR="544DA0FF" w:rsidRPr="00785367" w:rsidRDefault="544DA0FF" w:rsidP="544DA0FF">
            <w:pPr>
              <w:spacing w:before="120" w:after="120"/>
            </w:pPr>
            <w:r w:rsidRPr="00785367">
              <w:rPr>
                <w:i/>
                <w:iCs/>
              </w:rPr>
              <w:t xml:space="preserve"> </w:t>
            </w:r>
          </w:p>
        </w:tc>
        <w:tc>
          <w:tcPr>
            <w:tcW w:w="2790" w:type="dxa"/>
          </w:tcPr>
          <w:p w14:paraId="3A9CACCC" w14:textId="77777777" w:rsidR="544DA0FF" w:rsidRPr="00785367" w:rsidRDefault="544DA0FF">
            <w:r w:rsidRPr="00785367">
              <w:t>Developing of teacher capacity to:</w:t>
            </w:r>
          </w:p>
          <w:p w14:paraId="35DDF091" w14:textId="6F32C32C" w:rsidR="544DA0FF" w:rsidRPr="00785367" w:rsidRDefault="51A5EF7C" w:rsidP="544DA0FF">
            <w:pPr>
              <w:pStyle w:val="ListParagraph"/>
              <w:numPr>
                <w:ilvl w:val="0"/>
                <w:numId w:val="17"/>
              </w:numPr>
            </w:pPr>
            <w:r w:rsidRPr="00785367">
              <w:t>Deeper dive into knowing how to recognise and cater for the needs of twice-exceptional students</w:t>
            </w:r>
          </w:p>
          <w:p w14:paraId="356B2F52" w14:textId="27DBD202" w:rsidR="08F1437E" w:rsidRPr="00785367" w:rsidRDefault="08F1437E" w:rsidP="0BE40E9F">
            <w:pPr>
              <w:pStyle w:val="ListParagraph"/>
              <w:numPr>
                <w:ilvl w:val="0"/>
                <w:numId w:val="17"/>
              </w:numPr>
            </w:pPr>
            <w:r w:rsidRPr="00785367">
              <w:t>Ensuring schools have appropriate documentation in place for the management of gifted programs and procedures across respective schools</w:t>
            </w:r>
          </w:p>
          <w:p w14:paraId="7B6E6634" w14:textId="7CBEC67C" w:rsidR="0BE40E9F" w:rsidRPr="00785367" w:rsidRDefault="0BE40E9F" w:rsidP="0BE40E9F"/>
          <w:p w14:paraId="1C0D8DC8" w14:textId="4FF78569" w:rsidR="00287ABB" w:rsidRPr="00785367" w:rsidRDefault="00287ABB" w:rsidP="00A1184B">
            <w:pPr>
              <w:rPr>
                <w:rFonts w:eastAsiaTheme="minorEastAsia"/>
              </w:rPr>
            </w:pPr>
          </w:p>
          <w:p w14:paraId="03D41BCE" w14:textId="30E103D6" w:rsidR="544DA0FF" w:rsidRPr="00785367" w:rsidRDefault="544DA0FF" w:rsidP="0BE40E9F">
            <w:pPr>
              <w:spacing w:before="120" w:after="200" w:line="276" w:lineRule="auto"/>
              <w:rPr>
                <w:sz w:val="16"/>
                <w:szCs w:val="16"/>
              </w:rPr>
            </w:pPr>
          </w:p>
        </w:tc>
        <w:tc>
          <w:tcPr>
            <w:tcW w:w="2790" w:type="dxa"/>
          </w:tcPr>
          <w:p w14:paraId="4D61BB16" w14:textId="4FE915BB" w:rsidR="544DA0FF" w:rsidRPr="00785367" w:rsidRDefault="41AC940F" w:rsidP="544DA0FF">
            <w:pPr>
              <w:spacing w:before="120" w:after="120"/>
            </w:pPr>
            <w:r w:rsidRPr="00785367">
              <w:t>50% or more of AISACT schools engage in masterclass modules and shape/modify school documentation accordingly.</w:t>
            </w:r>
          </w:p>
          <w:p w14:paraId="57C9DBF1" w14:textId="6006F986" w:rsidR="544DA0FF" w:rsidRPr="00785367" w:rsidRDefault="544DA0FF" w:rsidP="0BE40E9F">
            <w:pPr>
              <w:spacing w:before="120" w:after="120"/>
            </w:pPr>
          </w:p>
          <w:p w14:paraId="38EB1420" w14:textId="77777777" w:rsidR="544DA0FF" w:rsidRPr="00785367" w:rsidRDefault="544DA0FF"/>
          <w:p w14:paraId="54092E17" w14:textId="77777777" w:rsidR="544DA0FF" w:rsidRPr="00785367" w:rsidRDefault="544DA0FF" w:rsidP="544DA0FF">
            <w:pPr>
              <w:spacing w:before="120" w:after="120"/>
            </w:pPr>
          </w:p>
        </w:tc>
      </w:tr>
    </w:tbl>
    <w:p w14:paraId="717AAFBA" w14:textId="7A8541DE" w:rsidR="005F0FBE" w:rsidRPr="00785367" w:rsidRDefault="005F0FBE"/>
    <w:p w14:paraId="653CE24C" w14:textId="77777777" w:rsidR="005F0FBE" w:rsidRPr="00785367" w:rsidRDefault="005F0FBE">
      <w:r w:rsidRPr="00785367">
        <w:br w:type="page"/>
      </w:r>
    </w:p>
    <w:tbl>
      <w:tblPr>
        <w:tblStyle w:val="TableGrid"/>
        <w:tblW w:w="0" w:type="auto"/>
        <w:tblLook w:val="04A0" w:firstRow="1" w:lastRow="0" w:firstColumn="1" w:lastColumn="0" w:noHBand="0" w:noVBand="1"/>
      </w:tblPr>
      <w:tblGrid>
        <w:gridCol w:w="2789"/>
        <w:gridCol w:w="2789"/>
        <w:gridCol w:w="2790"/>
        <w:gridCol w:w="2790"/>
        <w:gridCol w:w="2790"/>
      </w:tblGrid>
      <w:tr w:rsidR="00785367" w:rsidRPr="00785367" w14:paraId="036C4797" w14:textId="77777777" w:rsidTr="62E46B77">
        <w:tc>
          <w:tcPr>
            <w:tcW w:w="2789" w:type="dxa"/>
          </w:tcPr>
          <w:p w14:paraId="60A9E50D" w14:textId="77777777" w:rsidR="005E6C64" w:rsidRPr="00785367" w:rsidRDefault="005E6C64" w:rsidP="008D5880">
            <w:pPr>
              <w:spacing w:before="120" w:after="120"/>
              <w:rPr>
                <w:b/>
              </w:rPr>
            </w:pPr>
            <w:r w:rsidRPr="00785367">
              <w:rPr>
                <w:b/>
              </w:rPr>
              <w:lastRenderedPageBreak/>
              <w:t>Project title</w:t>
            </w:r>
          </w:p>
        </w:tc>
        <w:tc>
          <w:tcPr>
            <w:tcW w:w="2789" w:type="dxa"/>
          </w:tcPr>
          <w:p w14:paraId="7BD0DC8B" w14:textId="77777777" w:rsidR="005E6C64" w:rsidRPr="00785367" w:rsidRDefault="005E6C64" w:rsidP="008D5880">
            <w:pPr>
              <w:spacing w:before="120" w:after="120"/>
              <w:rPr>
                <w:b/>
              </w:rPr>
            </w:pPr>
            <w:r w:rsidRPr="00785367">
              <w:rPr>
                <w:b/>
              </w:rPr>
              <w:t>Project description and activities</w:t>
            </w:r>
          </w:p>
        </w:tc>
        <w:tc>
          <w:tcPr>
            <w:tcW w:w="2790" w:type="dxa"/>
          </w:tcPr>
          <w:p w14:paraId="2FC1902F" w14:textId="77777777" w:rsidR="005E6C64" w:rsidRPr="00785367" w:rsidRDefault="005E6C64" w:rsidP="008D5880">
            <w:pPr>
              <w:spacing w:before="120" w:after="120"/>
              <w:rPr>
                <w:b/>
              </w:rPr>
            </w:pPr>
            <w:r w:rsidRPr="00785367">
              <w:rPr>
                <w:b/>
              </w:rPr>
              <w:t>Indicative budget</w:t>
            </w:r>
          </w:p>
          <w:p w14:paraId="56EE48EE" w14:textId="77777777" w:rsidR="005E6C64" w:rsidRPr="00785367" w:rsidRDefault="005E6C64" w:rsidP="008D5880">
            <w:pPr>
              <w:spacing w:before="120" w:after="120"/>
              <w:rPr>
                <w:b/>
              </w:rPr>
            </w:pPr>
          </w:p>
        </w:tc>
        <w:tc>
          <w:tcPr>
            <w:tcW w:w="2790" w:type="dxa"/>
          </w:tcPr>
          <w:p w14:paraId="045E0E73" w14:textId="77777777" w:rsidR="005E6C64" w:rsidRPr="00785367" w:rsidRDefault="005E6C64" w:rsidP="008D5880">
            <w:pPr>
              <w:spacing w:before="120" w:after="120"/>
              <w:rPr>
                <w:b/>
              </w:rPr>
            </w:pPr>
            <w:r w:rsidRPr="00785367">
              <w:rPr>
                <w:b/>
              </w:rPr>
              <w:t>Expected outcomes/</w:t>
            </w:r>
          </w:p>
          <w:p w14:paraId="67102F6E" w14:textId="77777777" w:rsidR="005E6C64" w:rsidRPr="00785367" w:rsidRDefault="005E6C64" w:rsidP="008D5880">
            <w:pPr>
              <w:spacing w:before="120" w:after="120"/>
              <w:rPr>
                <w:b/>
              </w:rPr>
            </w:pPr>
            <w:r w:rsidRPr="00785367">
              <w:rPr>
                <w:b/>
              </w:rPr>
              <w:t>Overall achievements</w:t>
            </w:r>
          </w:p>
        </w:tc>
        <w:tc>
          <w:tcPr>
            <w:tcW w:w="2790" w:type="dxa"/>
          </w:tcPr>
          <w:p w14:paraId="61D2FBCE" w14:textId="77777777" w:rsidR="005E6C64" w:rsidRPr="00785367" w:rsidRDefault="005E6C64" w:rsidP="008D5880">
            <w:pPr>
              <w:spacing w:before="120" w:after="120"/>
              <w:rPr>
                <w:b/>
              </w:rPr>
            </w:pPr>
            <w:r w:rsidRPr="00785367">
              <w:rPr>
                <w:b/>
              </w:rPr>
              <w:t>Indicators of success</w:t>
            </w:r>
          </w:p>
        </w:tc>
      </w:tr>
      <w:tr w:rsidR="00785367" w:rsidRPr="00785367" w14:paraId="08CD33D0" w14:textId="77777777" w:rsidTr="62E46B77">
        <w:tc>
          <w:tcPr>
            <w:tcW w:w="2789" w:type="dxa"/>
          </w:tcPr>
          <w:p w14:paraId="6EB15C10" w14:textId="4059CDF6" w:rsidR="005E6C64" w:rsidRPr="00785367" w:rsidRDefault="005E6C64" w:rsidP="769CC97D">
            <w:pPr>
              <w:rPr>
                <w:b/>
                <w:bCs/>
              </w:rPr>
            </w:pPr>
            <w:r w:rsidRPr="00785367">
              <w:rPr>
                <w:b/>
                <w:bCs/>
              </w:rPr>
              <w:t>Bilateral Agreement</w:t>
            </w:r>
            <w:r w:rsidR="32C15C7C" w:rsidRPr="00785367">
              <w:rPr>
                <w:b/>
                <w:bCs/>
              </w:rPr>
              <w:t xml:space="preserve"> </w:t>
            </w:r>
          </w:p>
          <w:p w14:paraId="0CA202B4" w14:textId="69BB3B30" w:rsidR="32C15C7C" w:rsidRPr="00785367" w:rsidRDefault="32C15C7C" w:rsidP="769CC97D">
            <w:pPr>
              <w:rPr>
                <w:b/>
                <w:bCs/>
              </w:rPr>
            </w:pPr>
            <w:r w:rsidRPr="00785367">
              <w:rPr>
                <w:b/>
                <w:bCs/>
              </w:rPr>
              <w:t>Australian Curriculum and Pedagogy</w:t>
            </w:r>
          </w:p>
          <w:p w14:paraId="5CEBD7C8" w14:textId="77777777" w:rsidR="005E6C64" w:rsidRPr="00785367" w:rsidRDefault="005E6C64" w:rsidP="008D5880">
            <w:r w:rsidRPr="00785367">
              <w:t>Bilateral Reform Direction A: Support students, student learning and achievement</w:t>
            </w:r>
          </w:p>
          <w:p w14:paraId="6E2B3B1C" w14:textId="69BB3B30" w:rsidR="14E92D75" w:rsidRPr="00785367" w:rsidRDefault="14E92D75" w:rsidP="005F0FBE">
            <w:pPr>
              <w:spacing w:line="276" w:lineRule="auto"/>
              <w:rPr>
                <w:b/>
                <w:bCs/>
              </w:rPr>
            </w:pPr>
            <w:r w:rsidRPr="00785367">
              <w:rPr>
                <w:b/>
                <w:bCs/>
              </w:rPr>
              <w:t>Australian Curriculum and Pedagogy</w:t>
            </w:r>
          </w:p>
          <w:p w14:paraId="7281500C" w14:textId="4DFFB27F" w:rsidR="769CC97D" w:rsidRPr="00785367" w:rsidRDefault="769CC97D" w:rsidP="769CC97D">
            <w:pPr>
              <w:rPr>
                <w:b/>
                <w:bCs/>
              </w:rPr>
            </w:pPr>
          </w:p>
          <w:p w14:paraId="6A7BFBCB" w14:textId="0DF3AF07" w:rsidR="005E6C64" w:rsidRPr="00785367" w:rsidRDefault="005E6C64" w:rsidP="15B501BE">
            <w:pPr>
              <w:rPr>
                <w:b/>
                <w:bCs/>
              </w:rPr>
            </w:pPr>
          </w:p>
          <w:p w14:paraId="588E69A5" w14:textId="77777777" w:rsidR="00C54C97" w:rsidRDefault="00C54C97" w:rsidP="15B501BE">
            <w:pPr>
              <w:rPr>
                <w:b/>
                <w:bCs/>
              </w:rPr>
            </w:pPr>
          </w:p>
          <w:p w14:paraId="02F3BF02" w14:textId="77777777" w:rsidR="00A551BC" w:rsidRDefault="00A551BC" w:rsidP="15B501BE">
            <w:pPr>
              <w:rPr>
                <w:b/>
                <w:bCs/>
              </w:rPr>
            </w:pPr>
          </w:p>
          <w:p w14:paraId="258498CC" w14:textId="77777777" w:rsidR="00A551BC" w:rsidRDefault="00A551BC" w:rsidP="15B501BE">
            <w:pPr>
              <w:rPr>
                <w:b/>
                <w:bCs/>
              </w:rPr>
            </w:pPr>
          </w:p>
          <w:p w14:paraId="29721DE3" w14:textId="77777777" w:rsidR="00A551BC" w:rsidRDefault="00A551BC" w:rsidP="15B501BE">
            <w:pPr>
              <w:rPr>
                <w:b/>
                <w:bCs/>
              </w:rPr>
            </w:pPr>
          </w:p>
          <w:p w14:paraId="5B1B03C5" w14:textId="77777777" w:rsidR="00A551BC" w:rsidRDefault="00A551BC" w:rsidP="15B501BE">
            <w:pPr>
              <w:rPr>
                <w:b/>
                <w:bCs/>
              </w:rPr>
            </w:pPr>
          </w:p>
          <w:p w14:paraId="705FC722" w14:textId="0AEEB4EA" w:rsidR="005F0FBE" w:rsidRPr="00785367" w:rsidRDefault="005F0FBE" w:rsidP="62E46B77">
            <w:pPr>
              <w:rPr>
                <w:b/>
                <w:bCs/>
              </w:rPr>
            </w:pPr>
          </w:p>
          <w:p w14:paraId="4F64EFA5" w14:textId="7F6BD829" w:rsidR="005E6C64" w:rsidRPr="00785367" w:rsidRDefault="648D345E" w:rsidP="005F0FBE">
            <w:pPr>
              <w:rPr>
                <w:b/>
                <w:bCs/>
              </w:rPr>
            </w:pPr>
            <w:r w:rsidRPr="00785367">
              <w:rPr>
                <w:b/>
                <w:bCs/>
              </w:rPr>
              <w:t>Self-Regulated</w:t>
            </w:r>
            <w:r w:rsidR="21E8FD36" w:rsidRPr="00785367">
              <w:rPr>
                <w:b/>
                <w:bCs/>
              </w:rPr>
              <w:t xml:space="preserve"> Learning</w:t>
            </w:r>
            <w:r w:rsidR="087CD24F" w:rsidRPr="00785367">
              <w:rPr>
                <w:b/>
                <w:bCs/>
              </w:rPr>
              <w:t xml:space="preserve"> -</w:t>
            </w:r>
            <w:r w:rsidR="21E8FD36" w:rsidRPr="00785367">
              <w:rPr>
                <w:b/>
                <w:bCs/>
              </w:rPr>
              <w:t xml:space="preserve"> Action Research Program</w:t>
            </w:r>
          </w:p>
          <w:p w14:paraId="27357532" w14:textId="0C5AFFAF" w:rsidR="005E6C64" w:rsidRPr="00785367" w:rsidRDefault="26416EB6" w:rsidP="005F0FBE">
            <w:r w:rsidRPr="00785367">
              <w:t>Micro Credentialling with U</w:t>
            </w:r>
            <w:r w:rsidR="39B13F9C" w:rsidRPr="00785367">
              <w:t>niversity of Canberra post AISACT course completion</w:t>
            </w:r>
            <w:r w:rsidR="005F0FBE" w:rsidRPr="00785367">
              <w:t xml:space="preserve"> being negotiated. </w:t>
            </w:r>
          </w:p>
        </w:tc>
        <w:tc>
          <w:tcPr>
            <w:tcW w:w="2789" w:type="dxa"/>
          </w:tcPr>
          <w:p w14:paraId="6E877436" w14:textId="31925F76" w:rsidR="00180A61" w:rsidRPr="00785367" w:rsidRDefault="005E6C64" w:rsidP="56A55A73">
            <w:r w:rsidRPr="00785367">
              <w:t>This professional learning provides teachers with the tools and understanding to help</w:t>
            </w:r>
            <w:r w:rsidR="64104913" w:rsidRPr="00785367">
              <w:t xml:space="preserve"> familiarisation with the Australian Curriculum Learning Areas</w:t>
            </w:r>
            <w:r w:rsidR="6D972C00" w:rsidRPr="00785367">
              <w:t xml:space="preserve"> V9.0</w:t>
            </w:r>
          </w:p>
          <w:p w14:paraId="6899B4E5" w14:textId="77777777" w:rsidR="00180A61" w:rsidRPr="00785367" w:rsidRDefault="00180A61" w:rsidP="56A55A73"/>
          <w:p w14:paraId="6ADBC3D9" w14:textId="07EC9490" w:rsidR="005E6C64" w:rsidRPr="00785367" w:rsidRDefault="7C094771" w:rsidP="008D5880">
            <w:pPr>
              <w:spacing w:before="120" w:after="120"/>
            </w:pPr>
            <w:r w:rsidRPr="00785367">
              <w:t>A series of Australian Curriculum workshops will be provided</w:t>
            </w:r>
            <w:r w:rsidR="3F791218" w:rsidRPr="00785367">
              <w:t>.</w:t>
            </w:r>
          </w:p>
          <w:p w14:paraId="3426B3B5" w14:textId="3B5A633F" w:rsidR="005E6C64" w:rsidRPr="00785367" w:rsidRDefault="005E6C64" w:rsidP="15B501BE">
            <w:pPr>
              <w:spacing w:before="120" w:after="120"/>
            </w:pPr>
          </w:p>
          <w:p w14:paraId="19DCB65A" w14:textId="1C8F9217" w:rsidR="005E6C64" w:rsidRPr="00785367" w:rsidRDefault="005E6C64" w:rsidP="15B501BE">
            <w:pPr>
              <w:spacing w:before="120" w:after="120"/>
            </w:pPr>
          </w:p>
          <w:p w14:paraId="4CB6E285" w14:textId="6339452A" w:rsidR="005E6C64" w:rsidRPr="00785367" w:rsidRDefault="005E6C64" w:rsidP="15B501BE">
            <w:pPr>
              <w:spacing w:before="120" w:after="120"/>
            </w:pPr>
          </w:p>
          <w:p w14:paraId="0E9CC0B8" w14:textId="608A5EBC" w:rsidR="005E6C64" w:rsidRPr="00785367" w:rsidRDefault="005E6C64" w:rsidP="15B501BE">
            <w:pPr>
              <w:spacing w:before="120" w:after="120"/>
            </w:pPr>
          </w:p>
          <w:p w14:paraId="274C76FA" w14:textId="5497FB29" w:rsidR="005E6C64" w:rsidRPr="00785367" w:rsidRDefault="1B6681B5" w:rsidP="62E46B77">
            <w:pPr>
              <w:spacing w:before="120" w:after="120"/>
            </w:pPr>
            <w:r w:rsidRPr="00785367">
              <w:t xml:space="preserve">This professional learning consists of four core learning themes. Each theme will involve learning tasks that require </w:t>
            </w:r>
            <w:r w:rsidR="6A438C0F" w:rsidRPr="00785367">
              <w:t>each participant to engage with relevant literature and practical based tasks.</w:t>
            </w:r>
          </w:p>
          <w:p w14:paraId="3CD796C6" w14:textId="0E92C9D0" w:rsidR="005E6C64" w:rsidRPr="00785367" w:rsidRDefault="21A45943" w:rsidP="15B501BE">
            <w:pPr>
              <w:spacing w:before="120" w:after="120"/>
            </w:pPr>
            <w:r w:rsidRPr="00785367">
              <w:rPr>
                <w:b/>
                <w:bCs/>
              </w:rPr>
              <w:t>Theme 1:</w:t>
            </w:r>
            <w:r w:rsidRPr="00785367">
              <w:t xml:space="preserve"> Applications of motivational science</w:t>
            </w:r>
          </w:p>
          <w:p w14:paraId="5A23FF66" w14:textId="4F7015F7" w:rsidR="005E6C64" w:rsidRPr="00785367" w:rsidRDefault="21A45943" w:rsidP="15B501BE">
            <w:pPr>
              <w:spacing w:before="120" w:after="120"/>
            </w:pPr>
            <w:r w:rsidRPr="00785367">
              <w:rPr>
                <w:b/>
                <w:bCs/>
              </w:rPr>
              <w:lastRenderedPageBreak/>
              <w:t>Theme 2</w:t>
            </w:r>
            <w:r w:rsidRPr="00785367">
              <w:t>: Understanding and enhancing cognitive processes of learning.</w:t>
            </w:r>
          </w:p>
          <w:p w14:paraId="4A303CF5" w14:textId="15E10CD5" w:rsidR="005E6C64" w:rsidRPr="00785367" w:rsidRDefault="21A45943" w:rsidP="15B501BE">
            <w:pPr>
              <w:spacing w:before="120" w:after="120"/>
            </w:pPr>
            <w:r w:rsidRPr="00785367">
              <w:rPr>
                <w:b/>
                <w:bCs/>
              </w:rPr>
              <w:t xml:space="preserve">Theme 3: </w:t>
            </w:r>
            <w:r w:rsidRPr="00785367">
              <w:t>Metacognition, the reflective practitioner and self-regulated learning</w:t>
            </w:r>
          </w:p>
          <w:p w14:paraId="4284A90F" w14:textId="5CD630EE" w:rsidR="005E6C64" w:rsidRPr="00785367" w:rsidRDefault="21A45943" w:rsidP="15B501BE">
            <w:pPr>
              <w:spacing w:before="120" w:after="120"/>
            </w:pPr>
            <w:r w:rsidRPr="00785367">
              <w:rPr>
                <w:b/>
                <w:bCs/>
              </w:rPr>
              <w:t xml:space="preserve">Theme 4: </w:t>
            </w:r>
            <w:r w:rsidRPr="00785367">
              <w:t>Sustainability of teaching approaches and self-regulated learning.</w:t>
            </w:r>
          </w:p>
          <w:p w14:paraId="6AD2868F" w14:textId="5A89CF63" w:rsidR="005E6C64" w:rsidRPr="00785367" w:rsidRDefault="005E6C64" w:rsidP="15B501BE">
            <w:pPr>
              <w:spacing w:before="120" w:after="120"/>
            </w:pPr>
          </w:p>
        </w:tc>
        <w:tc>
          <w:tcPr>
            <w:tcW w:w="2790" w:type="dxa"/>
          </w:tcPr>
          <w:p w14:paraId="358A70CE" w14:textId="17A98B43" w:rsidR="7BC22CF9" w:rsidRPr="00785367" w:rsidRDefault="7BC22CF9" w:rsidP="7BC22CF9">
            <w:pPr>
              <w:spacing w:before="120" w:after="120"/>
            </w:pPr>
          </w:p>
          <w:p w14:paraId="05576036" w14:textId="00FB4685" w:rsidR="005E6C64" w:rsidRPr="00785367" w:rsidRDefault="005E6C64" w:rsidP="401BFB1B">
            <w:pPr>
              <w:spacing w:before="120" w:after="120"/>
            </w:pPr>
            <w:r w:rsidRPr="00785367">
              <w:rPr>
                <w:i/>
                <w:iCs/>
              </w:rPr>
              <w:t xml:space="preserve"> </w:t>
            </w:r>
          </w:p>
          <w:p w14:paraId="0FF691C6" w14:textId="7B87740F" w:rsidR="005E6C64" w:rsidRPr="00785367" w:rsidRDefault="005E6C64" w:rsidP="401BFB1B">
            <w:pPr>
              <w:spacing w:before="120" w:after="120"/>
              <w:rPr>
                <w:i/>
                <w:iCs/>
              </w:rPr>
            </w:pPr>
          </w:p>
          <w:p w14:paraId="13DA7879" w14:textId="024D21CE" w:rsidR="005E6C64" w:rsidRPr="00785367" w:rsidRDefault="005E6C64" w:rsidP="401BFB1B">
            <w:pPr>
              <w:spacing w:before="120" w:after="120"/>
              <w:rPr>
                <w:i/>
                <w:iCs/>
              </w:rPr>
            </w:pPr>
          </w:p>
          <w:p w14:paraId="441DF96A" w14:textId="25AC30F7" w:rsidR="005E6C64" w:rsidRPr="00785367" w:rsidRDefault="005E6C64" w:rsidP="401BFB1B">
            <w:pPr>
              <w:spacing w:before="120" w:after="120"/>
              <w:rPr>
                <w:i/>
                <w:iCs/>
              </w:rPr>
            </w:pPr>
          </w:p>
          <w:p w14:paraId="2C841E1C" w14:textId="04116456" w:rsidR="005E6C64" w:rsidRPr="00785367" w:rsidRDefault="005E6C64" w:rsidP="401BFB1B">
            <w:pPr>
              <w:spacing w:before="120" w:after="120"/>
              <w:rPr>
                <w:i/>
                <w:iCs/>
              </w:rPr>
            </w:pPr>
          </w:p>
          <w:p w14:paraId="0D8AB8B2" w14:textId="75B6D471" w:rsidR="005E6C64" w:rsidRPr="00785367" w:rsidRDefault="005E6C64" w:rsidP="401BFB1B">
            <w:pPr>
              <w:spacing w:before="120" w:after="120"/>
              <w:rPr>
                <w:i/>
                <w:iCs/>
              </w:rPr>
            </w:pPr>
          </w:p>
          <w:p w14:paraId="5D4D9D16" w14:textId="457E914B" w:rsidR="005E6C64" w:rsidRPr="00785367" w:rsidRDefault="005E6C64" w:rsidP="401BFB1B">
            <w:pPr>
              <w:spacing w:before="120" w:after="120"/>
              <w:rPr>
                <w:i/>
                <w:iCs/>
              </w:rPr>
            </w:pPr>
          </w:p>
          <w:p w14:paraId="07C8D5C1" w14:textId="7B8219BA" w:rsidR="005E6C64" w:rsidRPr="00785367" w:rsidRDefault="005E6C64" w:rsidP="401BFB1B">
            <w:pPr>
              <w:spacing w:before="120" w:after="120"/>
              <w:rPr>
                <w:i/>
                <w:iCs/>
              </w:rPr>
            </w:pPr>
          </w:p>
          <w:p w14:paraId="2419AD77" w14:textId="2374548F" w:rsidR="005E6C64" w:rsidRDefault="005E6C64" w:rsidP="401BFB1B">
            <w:pPr>
              <w:spacing w:before="120" w:after="120"/>
            </w:pPr>
          </w:p>
          <w:p w14:paraId="686BE0C1" w14:textId="77777777" w:rsidR="00A551BC" w:rsidRPr="00A551BC" w:rsidRDefault="00A551BC" w:rsidP="401BFB1B">
            <w:pPr>
              <w:spacing w:before="120" w:after="120"/>
            </w:pPr>
          </w:p>
          <w:p w14:paraId="7E9EE69F" w14:textId="6F7B4DE2" w:rsidR="62E46B77" w:rsidRPr="00785367" w:rsidRDefault="62E46B77" w:rsidP="62E46B77">
            <w:pPr>
              <w:spacing w:before="120" w:after="120"/>
            </w:pPr>
          </w:p>
          <w:p w14:paraId="5627D27C" w14:textId="09812E52" w:rsidR="005E6C64" w:rsidRPr="00785367" w:rsidRDefault="3833F574" w:rsidP="401BFB1B">
            <w:pPr>
              <w:spacing w:before="120" w:after="120"/>
            </w:pPr>
            <w:r w:rsidRPr="00785367">
              <w:t>$20,000.00</w:t>
            </w:r>
          </w:p>
          <w:p w14:paraId="29D6B04F" w14:textId="3FB83558" w:rsidR="005E6C64" w:rsidRPr="00785367" w:rsidRDefault="005E6C64" w:rsidP="401BFB1B">
            <w:pPr>
              <w:spacing w:before="120" w:after="120"/>
              <w:rPr>
                <w:i/>
                <w:iCs/>
              </w:rPr>
            </w:pPr>
          </w:p>
        </w:tc>
        <w:tc>
          <w:tcPr>
            <w:tcW w:w="2790" w:type="dxa"/>
          </w:tcPr>
          <w:p w14:paraId="187F57B8" w14:textId="33F677BB" w:rsidR="005E6C64" w:rsidRPr="00785367" w:rsidRDefault="5B25B130" w:rsidP="00A551BC">
            <w:pPr>
              <w:spacing w:before="120" w:after="120"/>
            </w:pPr>
            <w:r w:rsidRPr="00785367">
              <w:t xml:space="preserve">Increased understanding and application of Australian Curriculum V9.0 in readiness for ACT </w:t>
            </w:r>
            <w:r w:rsidR="20F8E5B7" w:rsidRPr="00785367">
              <w:t>implementation</w:t>
            </w:r>
            <w:r w:rsidRPr="00785367">
              <w:t xml:space="preserve"> in 2024.</w:t>
            </w:r>
          </w:p>
          <w:p w14:paraId="5AF71A7A" w14:textId="7D8BC0FB" w:rsidR="005E6C64" w:rsidRPr="00785367" w:rsidRDefault="005E6C64" w:rsidP="0BE40E9F">
            <w:pPr>
              <w:spacing w:before="120" w:after="120"/>
            </w:pPr>
          </w:p>
          <w:p w14:paraId="0D22C5E1" w14:textId="4295632F" w:rsidR="005E6C64" w:rsidRPr="00785367" w:rsidRDefault="005E6C64" w:rsidP="0BE40E9F">
            <w:pPr>
              <w:spacing w:before="120" w:after="120"/>
            </w:pPr>
          </w:p>
          <w:p w14:paraId="7C4BCDA4" w14:textId="7FC30A6C" w:rsidR="005E6C64" w:rsidRPr="00785367" w:rsidRDefault="005E6C64" w:rsidP="0BE40E9F">
            <w:pPr>
              <w:spacing w:before="120" w:after="120"/>
            </w:pPr>
          </w:p>
          <w:p w14:paraId="23CEC360" w14:textId="3C8E3FCC" w:rsidR="005E6C64" w:rsidRPr="00785367" w:rsidRDefault="005E6C64" w:rsidP="0BE40E9F">
            <w:pPr>
              <w:spacing w:before="120" w:after="120"/>
            </w:pPr>
          </w:p>
          <w:p w14:paraId="1A2F952D" w14:textId="2B55EDBE" w:rsidR="005E6C64" w:rsidRPr="00785367" w:rsidRDefault="005E6C64" w:rsidP="0BE40E9F">
            <w:pPr>
              <w:spacing w:before="120" w:after="120"/>
            </w:pPr>
          </w:p>
          <w:p w14:paraId="3E81B0B8" w14:textId="65675564" w:rsidR="005E6C64" w:rsidRPr="00785367" w:rsidRDefault="005E6C64" w:rsidP="0BE40E9F">
            <w:pPr>
              <w:spacing w:before="120" w:after="120"/>
            </w:pPr>
          </w:p>
          <w:p w14:paraId="2CF80022" w14:textId="4CE18A91" w:rsidR="62E46B77" w:rsidRPr="00785367" w:rsidRDefault="62E46B77" w:rsidP="62E46B77">
            <w:pPr>
              <w:spacing w:before="120" w:after="120"/>
            </w:pPr>
          </w:p>
          <w:p w14:paraId="55842217" w14:textId="01747C2C" w:rsidR="005E6C64" w:rsidRPr="00785367" w:rsidRDefault="5D9A1193" w:rsidP="0BE40E9F">
            <w:pPr>
              <w:spacing w:before="120" w:after="120"/>
            </w:pPr>
            <w:r w:rsidRPr="00785367">
              <w:t>Understanding of cognitive psychology principles that underpin self-regulated learning</w:t>
            </w:r>
          </w:p>
          <w:p w14:paraId="324428D6" w14:textId="516864DB" w:rsidR="005E6C64" w:rsidRPr="00785367" w:rsidRDefault="005E6C64" w:rsidP="0BE40E9F">
            <w:pPr>
              <w:spacing w:before="120" w:after="120"/>
            </w:pPr>
          </w:p>
          <w:p w14:paraId="4A7595A6" w14:textId="136E178B" w:rsidR="005E6C64" w:rsidRPr="00785367" w:rsidRDefault="5D9A1193" w:rsidP="0BE40E9F">
            <w:pPr>
              <w:spacing w:before="120" w:after="120"/>
            </w:pPr>
            <w:r w:rsidRPr="00785367">
              <w:t>Linkage of personal, student and classroom learning scenarios with theories of motivation, cognition and metacognition</w:t>
            </w:r>
          </w:p>
          <w:p w14:paraId="46DA1511" w14:textId="5383662A" w:rsidR="005E6C64" w:rsidRPr="00785367" w:rsidRDefault="005E6C64" w:rsidP="0BE40E9F">
            <w:pPr>
              <w:spacing w:before="120" w:after="120"/>
            </w:pPr>
          </w:p>
          <w:p w14:paraId="54738AF4" w14:textId="685E35D8" w:rsidR="005E6C64" w:rsidRPr="00785367" w:rsidRDefault="5D9A1193" w:rsidP="0BE40E9F">
            <w:pPr>
              <w:spacing w:before="120" w:after="120"/>
            </w:pPr>
            <w:r w:rsidRPr="00785367">
              <w:lastRenderedPageBreak/>
              <w:t>Support the development of self-regulated learning.</w:t>
            </w:r>
          </w:p>
        </w:tc>
        <w:tc>
          <w:tcPr>
            <w:tcW w:w="2790" w:type="dxa"/>
          </w:tcPr>
          <w:p w14:paraId="47B158F6" w14:textId="081AFF4A" w:rsidR="3F368A44" w:rsidRPr="00785367" w:rsidRDefault="3F368A44" w:rsidP="0BE40E9F">
            <w:pPr>
              <w:spacing w:before="120" w:after="120"/>
            </w:pPr>
            <w:r w:rsidRPr="00785367">
              <w:lastRenderedPageBreak/>
              <w:t>All AISACT schools engage in professional learning and shape/modify school documentation accordingly to transition to AC V9.0 by 2024.</w:t>
            </w:r>
          </w:p>
          <w:p w14:paraId="0898AE1D" w14:textId="0FEBFA5F" w:rsidR="0BE40E9F" w:rsidRPr="00785367" w:rsidRDefault="0BE40E9F" w:rsidP="0BE40E9F">
            <w:pPr>
              <w:spacing w:before="120" w:after="120"/>
            </w:pPr>
          </w:p>
          <w:p w14:paraId="46ABBD8F" w14:textId="77777777" w:rsidR="005E6C64" w:rsidRPr="00785367" w:rsidRDefault="005E6C64" w:rsidP="008D5880"/>
          <w:p w14:paraId="50D08381" w14:textId="4912AB5A" w:rsidR="005E6C64" w:rsidRPr="00785367" w:rsidRDefault="005E6C64" w:rsidP="0BE40E9F"/>
          <w:p w14:paraId="7587D405" w14:textId="5865AF09" w:rsidR="005E6C64" w:rsidRPr="00785367" w:rsidRDefault="005E6C64" w:rsidP="0BE40E9F"/>
          <w:p w14:paraId="38D40E04" w14:textId="01465CE8" w:rsidR="005E6C64" w:rsidRPr="00785367" w:rsidRDefault="005E6C64" w:rsidP="0BE40E9F"/>
          <w:p w14:paraId="54A247D5" w14:textId="0847DD55" w:rsidR="005E6C64" w:rsidRPr="00785367" w:rsidRDefault="005E6C64" w:rsidP="0BE40E9F"/>
          <w:p w14:paraId="31B7E993" w14:textId="77777777" w:rsidR="00C54C97" w:rsidRPr="00785367" w:rsidRDefault="00C54C97" w:rsidP="00C54C97">
            <w:pPr>
              <w:pStyle w:val="ListParagraph"/>
              <w:spacing w:before="120" w:after="120"/>
              <w:ind w:left="0"/>
            </w:pPr>
          </w:p>
          <w:p w14:paraId="494B4473" w14:textId="77777777" w:rsidR="00C54C97" w:rsidRPr="00785367" w:rsidRDefault="00C54C97" w:rsidP="00C54C97">
            <w:pPr>
              <w:pStyle w:val="ListParagraph"/>
              <w:spacing w:before="120" w:after="120"/>
              <w:ind w:left="0"/>
            </w:pPr>
          </w:p>
          <w:p w14:paraId="750D7891" w14:textId="77887707" w:rsidR="005E6C64" w:rsidRPr="00785367" w:rsidRDefault="775CD674" w:rsidP="00C54C97">
            <w:pPr>
              <w:pStyle w:val="ListParagraph"/>
              <w:spacing w:before="120" w:after="120"/>
              <w:ind w:left="0"/>
            </w:pPr>
            <w:r w:rsidRPr="00785367">
              <w:t>Pre and post workshop data indicating that higher than 80% of participants reported growth and an enhanced understanding of self-regulated learning principles and classroom application</w:t>
            </w:r>
            <w:r w:rsidR="53831A68" w:rsidRPr="00785367">
              <w:t>.</w:t>
            </w:r>
          </w:p>
          <w:p w14:paraId="06BBA33E" w14:textId="73C61855" w:rsidR="005E6C64" w:rsidRPr="00785367" w:rsidRDefault="005E6C64" w:rsidP="0BE40E9F"/>
        </w:tc>
      </w:tr>
    </w:tbl>
    <w:p w14:paraId="464FCBC1" w14:textId="77777777" w:rsidR="005E6C64" w:rsidRPr="00785367" w:rsidRDefault="005E6C64">
      <w:r w:rsidRPr="00785367">
        <w:br w:type="page"/>
      </w:r>
    </w:p>
    <w:p w14:paraId="5C8C6B09" w14:textId="77777777" w:rsidR="005E6C64" w:rsidRPr="00785367" w:rsidRDefault="005E6C64"/>
    <w:tbl>
      <w:tblPr>
        <w:tblStyle w:val="TableGrid"/>
        <w:tblW w:w="14140" w:type="dxa"/>
        <w:tblLook w:val="04A0" w:firstRow="1" w:lastRow="0" w:firstColumn="1" w:lastColumn="0" w:noHBand="0" w:noVBand="1"/>
      </w:tblPr>
      <w:tblGrid>
        <w:gridCol w:w="2689"/>
        <w:gridCol w:w="3144"/>
        <w:gridCol w:w="1930"/>
        <w:gridCol w:w="3289"/>
        <w:gridCol w:w="3088"/>
      </w:tblGrid>
      <w:tr w:rsidR="00785367" w:rsidRPr="00785367" w14:paraId="12A5A533" w14:textId="77777777" w:rsidTr="001E1E91">
        <w:tc>
          <w:tcPr>
            <w:tcW w:w="2689" w:type="dxa"/>
          </w:tcPr>
          <w:p w14:paraId="6B9BBF5A" w14:textId="77777777" w:rsidR="005E6C64" w:rsidRPr="00785367" w:rsidRDefault="005E6C64" w:rsidP="008D5880">
            <w:pPr>
              <w:spacing w:before="120" w:after="120"/>
              <w:rPr>
                <w:b/>
              </w:rPr>
            </w:pPr>
            <w:r w:rsidRPr="00785367">
              <w:rPr>
                <w:b/>
              </w:rPr>
              <w:t>Project title</w:t>
            </w:r>
          </w:p>
        </w:tc>
        <w:tc>
          <w:tcPr>
            <w:tcW w:w="3144" w:type="dxa"/>
          </w:tcPr>
          <w:p w14:paraId="07E9854A" w14:textId="77777777" w:rsidR="005E6C64" w:rsidRPr="00785367" w:rsidRDefault="005E6C64" w:rsidP="008D5880">
            <w:pPr>
              <w:spacing w:before="120" w:after="120"/>
              <w:rPr>
                <w:b/>
              </w:rPr>
            </w:pPr>
            <w:r w:rsidRPr="00785367">
              <w:rPr>
                <w:b/>
              </w:rPr>
              <w:t>Project description and activities</w:t>
            </w:r>
          </w:p>
        </w:tc>
        <w:tc>
          <w:tcPr>
            <w:tcW w:w="1930" w:type="dxa"/>
          </w:tcPr>
          <w:p w14:paraId="06CD2F76" w14:textId="77777777" w:rsidR="005E6C64" w:rsidRPr="00785367" w:rsidRDefault="005E6C64" w:rsidP="008D5880">
            <w:pPr>
              <w:spacing w:before="120" w:after="120"/>
              <w:rPr>
                <w:b/>
              </w:rPr>
            </w:pPr>
            <w:r w:rsidRPr="00785367">
              <w:rPr>
                <w:b/>
              </w:rPr>
              <w:t>Indicative budget</w:t>
            </w:r>
          </w:p>
          <w:p w14:paraId="3382A365" w14:textId="77777777" w:rsidR="005E6C64" w:rsidRPr="00785367" w:rsidRDefault="005E6C64" w:rsidP="008D5880">
            <w:pPr>
              <w:spacing w:before="120" w:after="120"/>
              <w:rPr>
                <w:b/>
              </w:rPr>
            </w:pPr>
          </w:p>
        </w:tc>
        <w:tc>
          <w:tcPr>
            <w:tcW w:w="3289" w:type="dxa"/>
          </w:tcPr>
          <w:p w14:paraId="6003AD29" w14:textId="77777777" w:rsidR="005E6C64" w:rsidRPr="00785367" w:rsidRDefault="005E6C64" w:rsidP="008D5880">
            <w:pPr>
              <w:spacing w:before="120" w:after="120"/>
              <w:rPr>
                <w:b/>
              </w:rPr>
            </w:pPr>
            <w:r w:rsidRPr="00785367">
              <w:rPr>
                <w:b/>
              </w:rPr>
              <w:t>Expected outcomes/</w:t>
            </w:r>
          </w:p>
          <w:p w14:paraId="094E38A8" w14:textId="77777777" w:rsidR="005E6C64" w:rsidRPr="00785367" w:rsidRDefault="005E6C64" w:rsidP="008D5880">
            <w:pPr>
              <w:spacing w:before="120" w:after="120"/>
              <w:rPr>
                <w:b/>
              </w:rPr>
            </w:pPr>
            <w:r w:rsidRPr="00785367">
              <w:rPr>
                <w:b/>
              </w:rPr>
              <w:t>Overall achievements</w:t>
            </w:r>
          </w:p>
        </w:tc>
        <w:tc>
          <w:tcPr>
            <w:tcW w:w="3088" w:type="dxa"/>
          </w:tcPr>
          <w:p w14:paraId="7D9F2B17" w14:textId="77777777" w:rsidR="005E6C64" w:rsidRPr="00785367" w:rsidRDefault="005E6C64" w:rsidP="008D5880">
            <w:pPr>
              <w:spacing w:before="120" w:after="120"/>
              <w:rPr>
                <w:b/>
              </w:rPr>
            </w:pPr>
            <w:r w:rsidRPr="00785367">
              <w:rPr>
                <w:b/>
              </w:rPr>
              <w:t>Indicators of success</w:t>
            </w:r>
          </w:p>
        </w:tc>
      </w:tr>
      <w:tr w:rsidR="00785367" w:rsidRPr="00785367" w14:paraId="5D5D68BB" w14:textId="77777777" w:rsidTr="001E1E91">
        <w:tc>
          <w:tcPr>
            <w:tcW w:w="2689" w:type="dxa"/>
          </w:tcPr>
          <w:p w14:paraId="045B0836" w14:textId="174F72DB" w:rsidR="005E6C64" w:rsidRPr="00785367" w:rsidRDefault="005E6C64" w:rsidP="62E46B77">
            <w:pPr>
              <w:rPr>
                <w:b/>
                <w:bCs/>
              </w:rPr>
            </w:pPr>
            <w:r w:rsidRPr="00785367">
              <w:rPr>
                <w:b/>
                <w:bCs/>
              </w:rPr>
              <w:t>Bilateral Agreement</w:t>
            </w:r>
          </w:p>
          <w:p w14:paraId="21663437" w14:textId="77777777" w:rsidR="005E6C64" w:rsidRPr="00785367" w:rsidRDefault="005E6C64" w:rsidP="008D5880">
            <w:r w:rsidRPr="00785367">
              <w:t>Bilateral Reform Direction B: Support teaching, school leadership and school improvement</w:t>
            </w:r>
          </w:p>
          <w:p w14:paraId="4AACE8F8" w14:textId="4E02CB26" w:rsidR="005E6C64" w:rsidRPr="00785367" w:rsidRDefault="005E6C64" w:rsidP="55DB3A10">
            <w:pPr>
              <w:rPr>
                <w:b/>
                <w:bCs/>
              </w:rPr>
            </w:pPr>
            <w:r w:rsidRPr="00785367">
              <w:rPr>
                <w:b/>
                <w:bCs/>
              </w:rPr>
              <w:t>Evidence into Action</w:t>
            </w:r>
            <w:r w:rsidR="620EFD51" w:rsidRPr="00785367">
              <w:rPr>
                <w:b/>
                <w:bCs/>
              </w:rPr>
              <w:t>: Implementation for School Improvement</w:t>
            </w:r>
            <w:r w:rsidRPr="00785367">
              <w:rPr>
                <w:b/>
                <w:bCs/>
              </w:rPr>
              <w:t xml:space="preserve"> </w:t>
            </w:r>
            <w:r w:rsidR="01CBC7D6" w:rsidRPr="00785367">
              <w:rPr>
                <w:b/>
                <w:bCs/>
              </w:rPr>
              <w:t>Men</w:t>
            </w:r>
            <w:r w:rsidR="01FB1A4D" w:rsidRPr="00785367">
              <w:rPr>
                <w:b/>
                <w:bCs/>
              </w:rPr>
              <w:t>toring</w:t>
            </w:r>
            <w:r w:rsidR="01CBC7D6" w:rsidRPr="00785367">
              <w:rPr>
                <w:b/>
                <w:bCs/>
              </w:rPr>
              <w:t xml:space="preserve"> Program</w:t>
            </w:r>
          </w:p>
          <w:p w14:paraId="3C0395D3" w14:textId="77777777" w:rsidR="005E6C64" w:rsidRPr="00785367" w:rsidRDefault="005E6C64" w:rsidP="008D5880">
            <w:pPr>
              <w:rPr>
                <w:b/>
              </w:rPr>
            </w:pPr>
          </w:p>
        </w:tc>
        <w:tc>
          <w:tcPr>
            <w:tcW w:w="3144" w:type="dxa"/>
          </w:tcPr>
          <w:p w14:paraId="3254BC2F" w14:textId="5F44A12F" w:rsidR="008D5880" w:rsidRDefault="005E6C64" w:rsidP="0BE40E9F">
            <w:pPr>
              <w:rPr>
                <w:rFonts w:ascii="Calibri" w:eastAsia="Calibri" w:hAnsi="Calibri" w:cs="Calibri"/>
                <w:lang w:val="en-US"/>
              </w:rPr>
            </w:pPr>
            <w:r w:rsidRPr="00785367">
              <w:t xml:space="preserve">This project </w:t>
            </w:r>
            <w:r w:rsidR="278DC641" w:rsidRPr="00785367">
              <w:t>builds on school engagement in previous Evidence into Action workshop</w:t>
            </w:r>
            <w:r w:rsidRPr="00785367">
              <w:t>s</w:t>
            </w:r>
            <w:r w:rsidR="67D4C891" w:rsidRPr="00785367">
              <w:t xml:space="preserve">. </w:t>
            </w:r>
            <w:r w:rsidR="67D4C891" w:rsidRPr="00785367">
              <w:rPr>
                <w:rFonts w:ascii="Calibri" w:eastAsia="Calibri" w:hAnsi="Calibri" w:cs="Calibri"/>
                <w:lang w:val="en-US"/>
              </w:rPr>
              <w:t xml:space="preserve"> It is a tailored professional learning and mentoring program for AISACT schools to support the ongoing development and delivery of an implementation plan based on individual school priorities. </w:t>
            </w:r>
          </w:p>
          <w:p w14:paraId="687B670C" w14:textId="77777777" w:rsidR="001E1E91" w:rsidRPr="00785367" w:rsidRDefault="001E1E91" w:rsidP="0BE40E9F">
            <w:pPr>
              <w:rPr>
                <w:rFonts w:ascii="Calibri" w:eastAsia="Calibri" w:hAnsi="Calibri" w:cs="Calibri"/>
                <w:lang w:val="en-US"/>
              </w:rPr>
            </w:pPr>
          </w:p>
          <w:p w14:paraId="6102F7FD" w14:textId="3AEC9EE1" w:rsidR="005E6C64" w:rsidRPr="00785367" w:rsidRDefault="005E6C64" w:rsidP="55DB3A10">
            <w:pPr>
              <w:rPr>
                <w:rFonts w:ascii="Calibri" w:eastAsia="Calibri" w:hAnsi="Calibri" w:cs="Calibri"/>
              </w:rPr>
            </w:pPr>
            <w:r w:rsidRPr="00785367">
              <w:rPr>
                <w:b/>
                <w:bCs/>
              </w:rPr>
              <w:t>Workshop 1</w:t>
            </w:r>
            <w:r w:rsidRPr="00785367">
              <w:t xml:space="preserve"> - Using the Education Action Plan to turn evidence into action</w:t>
            </w:r>
            <w:r w:rsidR="1B211084" w:rsidRPr="00785367">
              <w:t>.</w:t>
            </w:r>
            <w:r w:rsidR="3336040C" w:rsidRPr="00785367">
              <w:t xml:space="preserve"> </w:t>
            </w:r>
            <w:r w:rsidR="3336040C" w:rsidRPr="00785367">
              <w:rPr>
                <w:rFonts w:ascii="Calibri" w:eastAsia="Calibri" w:hAnsi="Calibri" w:cs="Calibri"/>
              </w:rPr>
              <w:t>Development of a monitoring and evaluation plan aligned to respective implementation plans; explore the concepts of monitoring and evaluation relevant to schools</w:t>
            </w:r>
          </w:p>
          <w:p w14:paraId="44C6822B" w14:textId="330F4CB8" w:rsidR="1B211084" w:rsidRPr="00785367" w:rsidRDefault="6FEECAA1" w:rsidP="55DB3A10">
            <w:r w:rsidRPr="00785367">
              <w:t>M</w:t>
            </w:r>
            <w:r w:rsidR="375C8507" w:rsidRPr="00785367">
              <w:t>entoring sessions</w:t>
            </w:r>
            <w:r w:rsidR="483B53A8" w:rsidRPr="00785367">
              <w:t xml:space="preserve"> for</w:t>
            </w:r>
            <w:r w:rsidR="375C8507" w:rsidRPr="00785367">
              <w:t xml:space="preserve"> participating schools</w:t>
            </w:r>
            <w:r w:rsidR="2551E79A" w:rsidRPr="00785367">
              <w:t>.</w:t>
            </w:r>
          </w:p>
          <w:p w14:paraId="651E9592" w14:textId="34B7DAFB" w:rsidR="005E6C64" w:rsidRPr="00785367" w:rsidRDefault="005E6C64" w:rsidP="008D5880">
            <w:pPr>
              <w:spacing w:before="120" w:after="120"/>
            </w:pPr>
            <w:r w:rsidRPr="00785367">
              <w:rPr>
                <w:b/>
                <w:bCs/>
              </w:rPr>
              <w:t>Workshop 2</w:t>
            </w:r>
            <w:r w:rsidR="35680787" w:rsidRPr="00785367">
              <w:t xml:space="preserve"> – </w:t>
            </w:r>
            <w:r w:rsidR="0C8A7A21" w:rsidRPr="00785367">
              <w:t xml:space="preserve">Evaluative sharing of projects covering: active ingredients, implementation activities, implementation outcomes, short-term outcomes, key </w:t>
            </w:r>
            <w:r w:rsidR="0C8A7A21" w:rsidRPr="00785367">
              <w:lastRenderedPageBreak/>
              <w:t>learnings, ongoi</w:t>
            </w:r>
            <w:r w:rsidR="366232B1" w:rsidRPr="00785367">
              <w:t>ng considerations.</w:t>
            </w:r>
          </w:p>
        </w:tc>
        <w:tc>
          <w:tcPr>
            <w:tcW w:w="1930" w:type="dxa"/>
          </w:tcPr>
          <w:p w14:paraId="14F7B2F3" w14:textId="7968C512" w:rsidR="006D146C" w:rsidRPr="00785367" w:rsidRDefault="41916AD7" w:rsidP="008D5880">
            <w:pPr>
              <w:spacing w:before="120" w:after="120"/>
            </w:pPr>
            <w:r w:rsidRPr="00785367">
              <w:lastRenderedPageBreak/>
              <w:t>$12,000</w:t>
            </w:r>
          </w:p>
          <w:p w14:paraId="6B1D2B53" w14:textId="72CA7F3D" w:rsidR="006D146C" w:rsidRPr="00785367" w:rsidRDefault="006D146C" w:rsidP="008D5880">
            <w:pPr>
              <w:spacing w:before="120" w:after="120"/>
            </w:pPr>
          </w:p>
        </w:tc>
        <w:tc>
          <w:tcPr>
            <w:tcW w:w="3289" w:type="dxa"/>
          </w:tcPr>
          <w:p w14:paraId="0A44C7BC" w14:textId="77777777" w:rsidR="5A382E44" w:rsidRPr="00785367" w:rsidRDefault="5A382E44">
            <w:r w:rsidRPr="00785367">
              <w:t>Participating schools will:</w:t>
            </w:r>
          </w:p>
          <w:p w14:paraId="432648CC" w14:textId="77777777" w:rsidR="00B91E01" w:rsidRPr="00785367" w:rsidRDefault="5A382E44" w:rsidP="00B91E01">
            <w:pPr>
              <w:pStyle w:val="ListParagraph"/>
              <w:numPr>
                <w:ilvl w:val="0"/>
                <w:numId w:val="27"/>
              </w:numPr>
              <w:ind w:left="484"/>
            </w:pPr>
            <w:r w:rsidRPr="00785367">
              <w:t xml:space="preserve">investigate the hierarchy of evidence </w:t>
            </w:r>
            <w:r w:rsidRPr="00785367">
              <w:fldChar w:fldCharType="begin"/>
            </w:r>
            <w:r w:rsidRPr="00785367">
              <w:instrText xml:space="preserve"> ADDIN EN.CITE &lt;EndNote&gt;&lt;Cite&gt;&lt;Author&gt;Deeble&lt;/Author&gt;&lt;Year&gt;2018&lt;/Year&gt;&lt;RecNum&gt;768&lt;/RecNum&gt;&lt;DisplayText&gt;(Deeble &amp;amp; Vaughan, 2018)&lt;/DisplayText&gt;&lt;record&gt;&lt;rec-number&gt;768&lt;/rec-number&gt;&lt;foreign-keys&gt;&lt;key app="EN" db-id="5arvw5fruz5zwtetrdlv2drirver2zss2pdp" timestamp="1535240683"&gt;768&lt;/key&gt;&lt;/foreign-keys&gt;&lt;ref-type name="Electronic Article"&gt;43&lt;/ref-type&gt;&lt;contributors&gt;&lt;authors&gt;&lt;author&gt;Deeble, Matthew&lt;/author&gt;&lt;author&gt;Vaughan, Tanya&lt;/author&gt;&lt;/authors&gt;&lt;/contributors&gt;&lt;titles&gt;&lt;title&gt;An evidence broker for Australan schools&lt;/title&gt;&lt;secondary-title&gt;Centre for Strategic Education, Occassional Paper&lt;/secondary-title&gt;&lt;/titles&gt;&lt;periodical&gt;&lt;full-title&gt;Centre for Strategic Education, Occassional Paper&lt;/full-title&gt;&lt;/periodical&gt;&lt;pages&gt;1-20&lt;/pages&gt;&lt;volume&gt;155&lt;/volume&gt;&lt;dates&gt;&lt;year&gt;2018&lt;/year&gt;&lt;/dates&gt;&lt;urls&gt;&lt;related-urls&gt;&lt;url&gt;http://www.evidenceforlearning.org.au/evidence-informed-educators/an-evidence-broker-for-australian-schools/&lt;/url&gt;&lt;/related-urls&gt;&lt;/urls&gt;&lt;/record&gt;&lt;/Cite&gt;&lt;/EndNote&gt;</w:instrText>
            </w:r>
            <w:r w:rsidRPr="00785367">
              <w:fldChar w:fldCharType="separate"/>
            </w:r>
            <w:r w:rsidRPr="00785367">
              <w:rPr>
                <w:noProof/>
              </w:rPr>
              <w:t>(Deeble &amp; Vaughan, 2018)</w:t>
            </w:r>
            <w:r w:rsidRPr="00785367">
              <w:fldChar w:fldCharType="end"/>
            </w:r>
            <w:r w:rsidRPr="00785367">
              <w:t xml:space="preserve"> and the latest evidence within the </w:t>
            </w:r>
            <w:hyperlink r:id="rId15">
              <w:r w:rsidRPr="00785367">
                <w:rPr>
                  <w:rStyle w:val="Hyperlink"/>
                  <w:color w:val="auto"/>
                </w:rPr>
                <w:t>Teaching &amp; Learning Toolkit</w:t>
              </w:r>
            </w:hyperlink>
            <w:r w:rsidRPr="00785367">
              <w:t xml:space="preserve"> </w:t>
            </w:r>
          </w:p>
          <w:p w14:paraId="5EF8EEFB" w14:textId="70296F89" w:rsidR="00B91E01" w:rsidRPr="00785367" w:rsidRDefault="00B91E01" w:rsidP="00B91E01">
            <w:pPr>
              <w:pStyle w:val="ListParagraph"/>
              <w:numPr>
                <w:ilvl w:val="0"/>
                <w:numId w:val="27"/>
              </w:numPr>
              <w:ind w:left="484"/>
            </w:pPr>
            <w:r w:rsidRPr="00785367">
              <w:t>l</w:t>
            </w:r>
            <w:r w:rsidR="5A382E44" w:rsidRPr="00785367">
              <w:t xml:space="preserve">earn how to structure a change in their school based on evidence through the </w:t>
            </w:r>
            <w:hyperlink r:id="rId16">
              <w:r w:rsidR="5A382E44" w:rsidRPr="00785367">
                <w:rPr>
                  <w:rStyle w:val="Hyperlink"/>
                  <w:color w:val="auto"/>
                </w:rPr>
                <w:t>Education Action Plan</w:t>
              </w:r>
            </w:hyperlink>
            <w:r w:rsidR="5A382E44" w:rsidRPr="00785367">
              <w:t xml:space="preserve"> (EAP).</w:t>
            </w:r>
          </w:p>
          <w:p w14:paraId="5874385C" w14:textId="77777777" w:rsidR="00B91E01" w:rsidRPr="00785367" w:rsidRDefault="5A382E44" w:rsidP="00B91E01">
            <w:pPr>
              <w:pStyle w:val="ListParagraph"/>
              <w:numPr>
                <w:ilvl w:val="0"/>
                <w:numId w:val="27"/>
              </w:numPr>
              <w:ind w:left="484"/>
            </w:pPr>
            <w:r w:rsidRPr="00785367">
              <w:t>use the EAP as a road map for an improvement journey.</w:t>
            </w:r>
          </w:p>
          <w:p w14:paraId="183BA513" w14:textId="5C8AEB5D" w:rsidR="5A382E44" w:rsidRPr="00785367" w:rsidRDefault="5A382E44" w:rsidP="00B91E01">
            <w:pPr>
              <w:pStyle w:val="ListParagraph"/>
              <w:numPr>
                <w:ilvl w:val="0"/>
                <w:numId w:val="27"/>
              </w:numPr>
              <w:ind w:left="484"/>
            </w:pPr>
            <w:r w:rsidRPr="00785367">
              <w:t>look at the practice-based evidence that they have gathered after implementing their Education Action Plan for 6 months. The educators will investigate their quantitative and qualitative evidence and answer the questions of:</w:t>
            </w:r>
          </w:p>
          <w:p w14:paraId="31698139" w14:textId="77777777" w:rsidR="5A382E44" w:rsidRPr="00785367" w:rsidRDefault="5A382E44" w:rsidP="00B91E01">
            <w:pPr>
              <w:ind w:left="484"/>
              <w:rPr>
                <w:rFonts w:eastAsia="Times New Roman"/>
              </w:rPr>
            </w:pPr>
            <w:r w:rsidRPr="00785367">
              <w:rPr>
                <w:rFonts w:eastAsia="Times New Roman"/>
              </w:rPr>
              <w:t xml:space="preserve">Has there been an improvement in students’ learning? </w:t>
            </w:r>
          </w:p>
          <w:p w14:paraId="5E398E72" w14:textId="376910DB" w:rsidR="5A382E44" w:rsidRPr="00785367" w:rsidRDefault="5A382E44" w:rsidP="00B91E01">
            <w:pPr>
              <w:spacing w:before="120" w:after="120"/>
              <w:ind w:left="484"/>
              <w:rPr>
                <w:rFonts w:eastAsia="Times New Roman"/>
              </w:rPr>
            </w:pPr>
            <w:r w:rsidRPr="00785367">
              <w:rPr>
                <w:rFonts w:eastAsia="Times New Roman"/>
              </w:rPr>
              <w:t xml:space="preserve">What are the active ingredients involved in the </w:t>
            </w:r>
            <w:r w:rsidRPr="00785367">
              <w:rPr>
                <w:rFonts w:eastAsia="Times New Roman"/>
              </w:rPr>
              <w:lastRenderedPageBreak/>
              <w:t>implementation of the approach?</w:t>
            </w:r>
          </w:p>
          <w:p w14:paraId="17888633" w14:textId="1F754BBF" w:rsidR="55DB3A10" w:rsidRPr="00785367" w:rsidRDefault="55DB3A10" w:rsidP="55DB3A10">
            <w:pPr>
              <w:spacing w:before="120" w:after="120"/>
              <w:rPr>
                <w:rFonts w:eastAsia="Times New Roman"/>
              </w:rPr>
            </w:pPr>
          </w:p>
          <w:p w14:paraId="55C8C25A" w14:textId="4F93C136" w:rsidR="5A382E44" w:rsidRPr="00785367" w:rsidRDefault="1420D088" w:rsidP="55DB3A10">
            <w:pPr>
              <w:spacing w:before="120" w:after="120"/>
              <w:rPr>
                <w:rFonts w:eastAsia="Times New Roman"/>
              </w:rPr>
            </w:pPr>
            <w:r w:rsidRPr="00785367">
              <w:rPr>
                <w:rFonts w:eastAsia="Times New Roman"/>
              </w:rPr>
              <w:t>Engage in mentoring sessions</w:t>
            </w:r>
            <w:r w:rsidR="7D4D73D0" w:rsidRPr="00785367">
              <w:rPr>
                <w:rFonts w:eastAsia="Times New Roman"/>
              </w:rPr>
              <w:t>.</w:t>
            </w:r>
          </w:p>
          <w:p w14:paraId="72DC7902" w14:textId="5D87B984" w:rsidR="55DB3A10" w:rsidRPr="00785367" w:rsidRDefault="55DB3A10" w:rsidP="55DB3A10"/>
          <w:p w14:paraId="47341341" w14:textId="5BBD007F" w:rsidR="005E6C64" w:rsidRPr="00785367" w:rsidRDefault="005E6C64" w:rsidP="0BE40E9F">
            <w:pPr>
              <w:spacing w:before="120" w:after="120"/>
              <w:rPr>
                <w:noProof/>
              </w:rPr>
            </w:pPr>
          </w:p>
        </w:tc>
        <w:tc>
          <w:tcPr>
            <w:tcW w:w="3088" w:type="dxa"/>
            <w:shd w:val="clear" w:color="auto" w:fill="auto"/>
          </w:tcPr>
          <w:p w14:paraId="3B001D3E" w14:textId="7C3F2A18" w:rsidR="005E6C64" w:rsidRPr="00785367" w:rsidRDefault="005E6C64" w:rsidP="008D5880">
            <w:pPr>
              <w:spacing w:before="120" w:after="120"/>
            </w:pPr>
            <w:r w:rsidRPr="00785367">
              <w:lastRenderedPageBreak/>
              <w:t>Post program data indicating that higher than 80% of participants reported growth and an enhanced understanding of the how to structure a change in their schools via the EAP</w:t>
            </w:r>
            <w:r w:rsidR="6AA04DCC" w:rsidRPr="00785367">
              <w:t>.</w:t>
            </w:r>
          </w:p>
          <w:p w14:paraId="42EF2083" w14:textId="77777777" w:rsidR="005E6C64" w:rsidRPr="00785367" w:rsidRDefault="005E6C64" w:rsidP="008D5880">
            <w:pPr>
              <w:spacing w:before="120" w:after="120"/>
            </w:pPr>
          </w:p>
          <w:p w14:paraId="09173C88" w14:textId="77777777" w:rsidR="005E6C64" w:rsidRPr="00785367" w:rsidRDefault="005E6C64" w:rsidP="008D5880">
            <w:pPr>
              <w:spacing w:before="120" w:after="120"/>
            </w:pPr>
            <w:r w:rsidRPr="00785367">
              <w:t>Post program data indicating that higher than 80% of participants reported growth and an enhanced understanding of the how to investigate their quantitative and qualitative data to support teaching, school leadership and school improvement.</w:t>
            </w:r>
          </w:p>
          <w:p w14:paraId="7B40C951" w14:textId="77777777" w:rsidR="001425A1" w:rsidRPr="00785367" w:rsidRDefault="001425A1" w:rsidP="55DB3A10">
            <w:pPr>
              <w:rPr>
                <w:rFonts w:eastAsiaTheme="minorEastAsia"/>
              </w:rPr>
            </w:pPr>
          </w:p>
        </w:tc>
      </w:tr>
    </w:tbl>
    <w:p w14:paraId="711C389B" w14:textId="77777777" w:rsidR="001F14C8" w:rsidRPr="00785367" w:rsidRDefault="001F14C8">
      <w:pPr>
        <w:sectPr w:rsidR="001F14C8" w:rsidRPr="00785367" w:rsidSect="003130F0">
          <w:headerReference w:type="default" r:id="rId17"/>
          <w:pgSz w:w="16838" w:h="11906" w:orient="landscape"/>
          <w:pgMar w:top="1418" w:right="1418" w:bottom="1134" w:left="1418" w:header="709" w:footer="709" w:gutter="0"/>
          <w:cols w:space="708"/>
          <w:docGrid w:linePitch="360"/>
        </w:sectPr>
      </w:pPr>
    </w:p>
    <w:p w14:paraId="4B4D7232" w14:textId="22E61E11" w:rsidR="005E6C64" w:rsidRPr="00785367" w:rsidRDefault="005E6C64"/>
    <w:tbl>
      <w:tblPr>
        <w:tblStyle w:val="TableGrid"/>
        <w:tblW w:w="0" w:type="auto"/>
        <w:tblLook w:val="04A0" w:firstRow="1" w:lastRow="0" w:firstColumn="1" w:lastColumn="0" w:noHBand="0" w:noVBand="1"/>
      </w:tblPr>
      <w:tblGrid>
        <w:gridCol w:w="2736"/>
        <w:gridCol w:w="2929"/>
        <w:gridCol w:w="1980"/>
        <w:gridCol w:w="3593"/>
        <w:gridCol w:w="2754"/>
      </w:tblGrid>
      <w:tr w:rsidR="00785367" w:rsidRPr="00785367" w14:paraId="56E13CAD" w14:textId="77777777" w:rsidTr="00C06000">
        <w:tc>
          <w:tcPr>
            <w:tcW w:w="2736" w:type="dxa"/>
          </w:tcPr>
          <w:p w14:paraId="1A33E817" w14:textId="77777777" w:rsidR="55DB3A10" w:rsidRPr="00785367" w:rsidRDefault="55DB3A10" w:rsidP="55DB3A10">
            <w:pPr>
              <w:spacing w:before="120" w:after="120"/>
              <w:rPr>
                <w:b/>
                <w:bCs/>
              </w:rPr>
            </w:pPr>
            <w:r w:rsidRPr="00785367">
              <w:rPr>
                <w:b/>
                <w:bCs/>
              </w:rPr>
              <w:t>Project title</w:t>
            </w:r>
          </w:p>
        </w:tc>
        <w:tc>
          <w:tcPr>
            <w:tcW w:w="2929" w:type="dxa"/>
          </w:tcPr>
          <w:p w14:paraId="23811783" w14:textId="77777777" w:rsidR="55DB3A10" w:rsidRPr="00785367" w:rsidRDefault="55DB3A10" w:rsidP="55DB3A10">
            <w:pPr>
              <w:spacing w:before="120" w:after="120"/>
              <w:rPr>
                <w:b/>
                <w:bCs/>
              </w:rPr>
            </w:pPr>
            <w:r w:rsidRPr="00785367">
              <w:rPr>
                <w:b/>
                <w:bCs/>
              </w:rPr>
              <w:t>Project description and activities</w:t>
            </w:r>
          </w:p>
        </w:tc>
        <w:tc>
          <w:tcPr>
            <w:tcW w:w="1980" w:type="dxa"/>
          </w:tcPr>
          <w:p w14:paraId="192888E4" w14:textId="77777777" w:rsidR="55DB3A10" w:rsidRPr="00785367" w:rsidRDefault="55DB3A10" w:rsidP="55DB3A10">
            <w:pPr>
              <w:spacing w:before="120" w:after="120"/>
              <w:rPr>
                <w:b/>
                <w:bCs/>
              </w:rPr>
            </w:pPr>
            <w:r w:rsidRPr="00785367">
              <w:rPr>
                <w:b/>
                <w:bCs/>
              </w:rPr>
              <w:t>Indicative budget</w:t>
            </w:r>
          </w:p>
          <w:p w14:paraId="25E244A6" w14:textId="77777777" w:rsidR="55DB3A10" w:rsidRPr="00785367" w:rsidRDefault="55DB3A10" w:rsidP="55DB3A10">
            <w:pPr>
              <w:spacing w:before="120" w:after="120"/>
              <w:rPr>
                <w:b/>
                <w:bCs/>
              </w:rPr>
            </w:pPr>
          </w:p>
        </w:tc>
        <w:tc>
          <w:tcPr>
            <w:tcW w:w="3593" w:type="dxa"/>
          </w:tcPr>
          <w:p w14:paraId="457E17B1" w14:textId="77777777" w:rsidR="55DB3A10" w:rsidRPr="00785367" w:rsidRDefault="55DB3A10" w:rsidP="55DB3A10">
            <w:pPr>
              <w:spacing w:before="120" w:after="120"/>
              <w:rPr>
                <w:b/>
                <w:bCs/>
              </w:rPr>
            </w:pPr>
            <w:r w:rsidRPr="00785367">
              <w:rPr>
                <w:b/>
                <w:bCs/>
              </w:rPr>
              <w:t>Expected outcomes/</w:t>
            </w:r>
          </w:p>
          <w:p w14:paraId="52EF5B43" w14:textId="77777777" w:rsidR="55DB3A10" w:rsidRPr="00785367" w:rsidRDefault="55DB3A10" w:rsidP="55DB3A10">
            <w:pPr>
              <w:spacing w:before="120" w:after="120"/>
              <w:rPr>
                <w:b/>
                <w:bCs/>
              </w:rPr>
            </w:pPr>
            <w:r w:rsidRPr="00785367">
              <w:rPr>
                <w:b/>
                <w:bCs/>
              </w:rPr>
              <w:t>Overall achievements</w:t>
            </w:r>
          </w:p>
        </w:tc>
        <w:tc>
          <w:tcPr>
            <w:tcW w:w="2754" w:type="dxa"/>
          </w:tcPr>
          <w:p w14:paraId="7CC39643" w14:textId="77777777" w:rsidR="55DB3A10" w:rsidRPr="00785367" w:rsidRDefault="55DB3A10" w:rsidP="55DB3A10">
            <w:pPr>
              <w:spacing w:before="120" w:after="120"/>
              <w:rPr>
                <w:b/>
                <w:bCs/>
              </w:rPr>
            </w:pPr>
            <w:r w:rsidRPr="00785367">
              <w:rPr>
                <w:b/>
                <w:bCs/>
              </w:rPr>
              <w:t>Indicators of success</w:t>
            </w:r>
          </w:p>
        </w:tc>
      </w:tr>
      <w:tr w:rsidR="00C06000" w:rsidRPr="00785367" w14:paraId="37DF6DAD" w14:textId="77777777" w:rsidTr="00C06000">
        <w:tc>
          <w:tcPr>
            <w:tcW w:w="2736" w:type="dxa"/>
          </w:tcPr>
          <w:p w14:paraId="67C9086E" w14:textId="77777777" w:rsidR="55DB3A10" w:rsidRPr="00785367" w:rsidRDefault="55DB3A10" w:rsidP="55DB3A10">
            <w:pPr>
              <w:rPr>
                <w:b/>
                <w:bCs/>
              </w:rPr>
            </w:pPr>
            <w:r w:rsidRPr="00785367">
              <w:rPr>
                <w:b/>
                <w:bCs/>
              </w:rPr>
              <w:t>Bilateral Agreement</w:t>
            </w:r>
          </w:p>
          <w:p w14:paraId="0C77518B" w14:textId="4C8BCB78" w:rsidR="55DB3A10" w:rsidRPr="00785367" w:rsidRDefault="55DB3A10">
            <w:r w:rsidRPr="00785367">
              <w:t>Bilateral Reform Direction B: Support teaching, school leadership and school improvement</w:t>
            </w:r>
          </w:p>
          <w:p w14:paraId="716F7C5F" w14:textId="1260612C" w:rsidR="399BA4FF" w:rsidRPr="00785367" w:rsidRDefault="399BA4FF" w:rsidP="55DB3A10">
            <w:pPr>
              <w:spacing w:after="200" w:line="276" w:lineRule="auto"/>
              <w:rPr>
                <w:b/>
                <w:bCs/>
              </w:rPr>
            </w:pPr>
            <w:r w:rsidRPr="00785367">
              <w:rPr>
                <w:b/>
                <w:bCs/>
              </w:rPr>
              <w:t>Embedding Research Literacy in School</w:t>
            </w:r>
          </w:p>
          <w:p w14:paraId="3C04A135" w14:textId="77777777" w:rsidR="55DB3A10" w:rsidRPr="00785367" w:rsidRDefault="55DB3A10" w:rsidP="55DB3A10">
            <w:pPr>
              <w:spacing w:after="200" w:line="276" w:lineRule="auto"/>
              <w:rPr>
                <w:b/>
                <w:bCs/>
              </w:rPr>
            </w:pPr>
          </w:p>
        </w:tc>
        <w:tc>
          <w:tcPr>
            <w:tcW w:w="2929" w:type="dxa"/>
          </w:tcPr>
          <w:p w14:paraId="41868E4B" w14:textId="268BD299" w:rsidR="506840A0" w:rsidRPr="00785367" w:rsidRDefault="76E6DD6C" w:rsidP="55DB3A10">
            <w:r w:rsidRPr="00785367">
              <w:t xml:space="preserve">Delivered by Evidence 4 Learning, </w:t>
            </w:r>
            <w:r w:rsidR="1FBAB0F8" w:rsidRPr="00785367">
              <w:t>educators</w:t>
            </w:r>
            <w:r w:rsidRPr="00785367">
              <w:t xml:space="preserve"> will engage with both the conceptual and practical aspects of building capability around the use of research</w:t>
            </w:r>
            <w:r w:rsidR="66E76A1A" w:rsidRPr="00785367">
              <w:t xml:space="preserve"> evidence, including barriers and enablers of research use, and practical aspects of promoting the use of evidence in their </w:t>
            </w:r>
            <w:r w:rsidR="788EF285" w:rsidRPr="00785367">
              <w:t>schools.</w:t>
            </w:r>
          </w:p>
        </w:tc>
        <w:tc>
          <w:tcPr>
            <w:tcW w:w="1980" w:type="dxa"/>
          </w:tcPr>
          <w:p w14:paraId="4D3FDA79" w14:textId="77777777" w:rsidR="55DB3A10" w:rsidRPr="00785367" w:rsidRDefault="55DB3A10" w:rsidP="55DB3A10">
            <w:pPr>
              <w:spacing w:before="120" w:after="120"/>
            </w:pPr>
          </w:p>
          <w:p w14:paraId="073BFB6A" w14:textId="4ECC0EC4" w:rsidR="55DB3A10" w:rsidRPr="00785367" w:rsidRDefault="4A6063C9" w:rsidP="55DB3A10">
            <w:pPr>
              <w:spacing w:before="120" w:after="120"/>
            </w:pPr>
            <w:r w:rsidRPr="00785367">
              <w:t>$3,000.00</w:t>
            </w:r>
          </w:p>
        </w:tc>
        <w:tc>
          <w:tcPr>
            <w:tcW w:w="3593" w:type="dxa"/>
          </w:tcPr>
          <w:p w14:paraId="4F679B80" w14:textId="244C8919" w:rsidR="55DB3A10" w:rsidRPr="00785367" w:rsidRDefault="17946AD4" w:rsidP="55DB3A10">
            <w:r w:rsidRPr="00785367">
              <w:t>Participating schools will</w:t>
            </w:r>
            <w:r w:rsidR="5D37D000" w:rsidRPr="00785367">
              <w:t xml:space="preserve"> engage in a</w:t>
            </w:r>
            <w:r w:rsidR="0B197001" w:rsidRPr="00785367">
              <w:t xml:space="preserve"> series of online modules,</w:t>
            </w:r>
            <w:r w:rsidR="5D37D000" w:rsidRPr="00785367">
              <w:t xml:space="preserve"> delivered by Evidence 4 learning</w:t>
            </w:r>
            <w:r w:rsidR="41921F3A" w:rsidRPr="00785367">
              <w:t>,</w:t>
            </w:r>
            <w:r w:rsidR="5D37D000" w:rsidRPr="00785367">
              <w:t xml:space="preserve"> to consider both the conceptual and practical aspects of building capability around the use of research evidence, including barriers and enablers of research use, and practical aspects of promoting the use of evidence in their </w:t>
            </w:r>
            <w:r w:rsidR="17BA2976" w:rsidRPr="00785367">
              <w:t>schools.</w:t>
            </w:r>
          </w:p>
          <w:p w14:paraId="74927961" w14:textId="0C8E359B" w:rsidR="55DB3A10" w:rsidRPr="00785367" w:rsidRDefault="55DB3A10"/>
        </w:tc>
        <w:tc>
          <w:tcPr>
            <w:tcW w:w="2754" w:type="dxa"/>
            <w:shd w:val="clear" w:color="auto" w:fill="auto"/>
          </w:tcPr>
          <w:p w14:paraId="4EF64115" w14:textId="45F55FD2" w:rsidR="55DB3A10" w:rsidRPr="00785367" w:rsidRDefault="55DB3A10" w:rsidP="55DB3A10">
            <w:pPr>
              <w:spacing w:before="120" w:after="120"/>
            </w:pPr>
            <w:r w:rsidRPr="00785367">
              <w:t xml:space="preserve">Post program data indicating that higher than 80% of participants reported growth and an enhanced understanding of </w:t>
            </w:r>
            <w:r w:rsidR="48FFCA28" w:rsidRPr="00785367">
              <w:t>research literacy.</w:t>
            </w:r>
          </w:p>
          <w:p w14:paraId="4592173E" w14:textId="213BD022" w:rsidR="55DB3A10" w:rsidRPr="00785367" w:rsidRDefault="55DB3A10" w:rsidP="55DB3A10">
            <w:pPr>
              <w:rPr>
                <w:rFonts w:eastAsiaTheme="minorEastAsia"/>
              </w:rPr>
            </w:pPr>
          </w:p>
        </w:tc>
      </w:tr>
    </w:tbl>
    <w:p w14:paraId="42EA0E68" w14:textId="77777777" w:rsidR="001F14C8" w:rsidRPr="00785367" w:rsidRDefault="001F14C8" w:rsidP="55DB3A10">
      <w:pPr>
        <w:sectPr w:rsidR="001F14C8" w:rsidRPr="00785367" w:rsidSect="003130F0">
          <w:pgSz w:w="16838" w:h="11906" w:orient="landscape"/>
          <w:pgMar w:top="1418" w:right="1418" w:bottom="1134" w:left="1418" w:header="709" w:footer="709" w:gutter="0"/>
          <w:cols w:space="708"/>
          <w:docGrid w:linePitch="360"/>
        </w:sectPr>
      </w:pPr>
    </w:p>
    <w:p w14:paraId="385A924D" w14:textId="7F6A685D" w:rsidR="55DB3A10" w:rsidRPr="00785367" w:rsidRDefault="55DB3A10" w:rsidP="55DB3A10"/>
    <w:tbl>
      <w:tblPr>
        <w:tblStyle w:val="TableGrid"/>
        <w:tblW w:w="0" w:type="auto"/>
        <w:tblLook w:val="04A0" w:firstRow="1" w:lastRow="0" w:firstColumn="1" w:lastColumn="0" w:noHBand="0" w:noVBand="1"/>
      </w:tblPr>
      <w:tblGrid>
        <w:gridCol w:w="2789"/>
        <w:gridCol w:w="2876"/>
        <w:gridCol w:w="2703"/>
        <w:gridCol w:w="2790"/>
        <w:gridCol w:w="2790"/>
      </w:tblGrid>
      <w:tr w:rsidR="00785367" w:rsidRPr="00785367" w14:paraId="569A0F29" w14:textId="77777777" w:rsidTr="401BFB1B">
        <w:tc>
          <w:tcPr>
            <w:tcW w:w="2789" w:type="dxa"/>
          </w:tcPr>
          <w:p w14:paraId="1748D108" w14:textId="3BF726A6" w:rsidR="005E6C64" w:rsidRPr="00785367" w:rsidRDefault="005E6C64" w:rsidP="008D5880">
            <w:pPr>
              <w:spacing w:before="120" w:after="120"/>
              <w:rPr>
                <w:b/>
              </w:rPr>
            </w:pPr>
            <w:r w:rsidRPr="00785367">
              <w:br w:type="page"/>
            </w:r>
            <w:r w:rsidRPr="00785367">
              <w:rPr>
                <w:b/>
              </w:rPr>
              <w:t>Project title</w:t>
            </w:r>
          </w:p>
        </w:tc>
        <w:tc>
          <w:tcPr>
            <w:tcW w:w="2876" w:type="dxa"/>
          </w:tcPr>
          <w:p w14:paraId="68D4E389" w14:textId="77777777" w:rsidR="005E6C64" w:rsidRPr="00785367" w:rsidRDefault="005E6C64" w:rsidP="008D5880">
            <w:pPr>
              <w:spacing w:before="120" w:after="120"/>
              <w:rPr>
                <w:b/>
              </w:rPr>
            </w:pPr>
            <w:r w:rsidRPr="00785367">
              <w:rPr>
                <w:b/>
              </w:rPr>
              <w:t>Project description and activities</w:t>
            </w:r>
          </w:p>
        </w:tc>
        <w:tc>
          <w:tcPr>
            <w:tcW w:w="2703" w:type="dxa"/>
          </w:tcPr>
          <w:p w14:paraId="1CE76D9B" w14:textId="77777777" w:rsidR="005E6C64" w:rsidRPr="00785367" w:rsidRDefault="005E6C64" w:rsidP="008D5880">
            <w:pPr>
              <w:spacing w:before="120" w:after="120"/>
              <w:rPr>
                <w:b/>
              </w:rPr>
            </w:pPr>
            <w:r w:rsidRPr="00785367">
              <w:rPr>
                <w:b/>
              </w:rPr>
              <w:t>Indicative budget</w:t>
            </w:r>
          </w:p>
          <w:p w14:paraId="09B8D95D" w14:textId="77777777" w:rsidR="005E6C64" w:rsidRPr="00785367" w:rsidRDefault="005E6C64" w:rsidP="008D5880">
            <w:pPr>
              <w:spacing w:before="120" w:after="120"/>
              <w:rPr>
                <w:b/>
              </w:rPr>
            </w:pPr>
          </w:p>
        </w:tc>
        <w:tc>
          <w:tcPr>
            <w:tcW w:w="2790" w:type="dxa"/>
          </w:tcPr>
          <w:p w14:paraId="69A15144" w14:textId="77777777" w:rsidR="005E6C64" w:rsidRPr="00785367" w:rsidRDefault="005E6C64" w:rsidP="008D5880">
            <w:pPr>
              <w:spacing w:before="120" w:after="120"/>
              <w:rPr>
                <w:b/>
              </w:rPr>
            </w:pPr>
            <w:r w:rsidRPr="00785367">
              <w:rPr>
                <w:b/>
              </w:rPr>
              <w:t>Expected outcomes/</w:t>
            </w:r>
          </w:p>
          <w:p w14:paraId="29F80B03" w14:textId="77777777" w:rsidR="005E6C64" w:rsidRPr="00785367" w:rsidRDefault="005E6C64" w:rsidP="008D5880">
            <w:pPr>
              <w:spacing w:before="120" w:after="120"/>
              <w:rPr>
                <w:b/>
              </w:rPr>
            </w:pPr>
            <w:r w:rsidRPr="00785367">
              <w:rPr>
                <w:b/>
              </w:rPr>
              <w:t>Overall achievements</w:t>
            </w:r>
          </w:p>
        </w:tc>
        <w:tc>
          <w:tcPr>
            <w:tcW w:w="2790" w:type="dxa"/>
          </w:tcPr>
          <w:p w14:paraId="4C01523F" w14:textId="77777777" w:rsidR="005E6C64" w:rsidRPr="00785367" w:rsidRDefault="005E6C64" w:rsidP="008D5880">
            <w:pPr>
              <w:spacing w:before="120" w:after="120"/>
              <w:rPr>
                <w:b/>
              </w:rPr>
            </w:pPr>
            <w:r w:rsidRPr="00785367">
              <w:rPr>
                <w:b/>
              </w:rPr>
              <w:t>Indicators of success</w:t>
            </w:r>
          </w:p>
        </w:tc>
      </w:tr>
      <w:tr w:rsidR="005E6C64" w:rsidRPr="00785367" w14:paraId="52CB161F" w14:textId="77777777" w:rsidTr="401BFB1B">
        <w:tc>
          <w:tcPr>
            <w:tcW w:w="2789" w:type="dxa"/>
          </w:tcPr>
          <w:p w14:paraId="7918734A" w14:textId="77777777" w:rsidR="005E6C64" w:rsidRPr="00785367" w:rsidRDefault="005E6C64" w:rsidP="008D5880">
            <w:pPr>
              <w:rPr>
                <w:b/>
              </w:rPr>
            </w:pPr>
            <w:r w:rsidRPr="00785367">
              <w:rPr>
                <w:b/>
              </w:rPr>
              <w:t>Leadership and Wellbeing</w:t>
            </w:r>
          </w:p>
          <w:p w14:paraId="38D6B9B6" w14:textId="224154E4" w:rsidR="005E6C64" w:rsidRPr="00785367" w:rsidRDefault="005E6C64" w:rsidP="008D5880">
            <w:r w:rsidRPr="00785367">
              <w:t>Bilateral Reform Direction B: Support teaching, school leadership and school improvement</w:t>
            </w:r>
          </w:p>
          <w:p w14:paraId="7374A231" w14:textId="046688E3" w:rsidR="00AD4F41" w:rsidRPr="00785367" w:rsidRDefault="3B62A0B4" w:rsidP="3F4AD0CD">
            <w:pPr>
              <w:spacing w:after="200" w:line="276" w:lineRule="auto"/>
              <w:rPr>
                <w:b/>
                <w:bCs/>
              </w:rPr>
            </w:pPr>
            <w:r w:rsidRPr="00785367">
              <w:rPr>
                <w:b/>
                <w:bCs/>
              </w:rPr>
              <w:t xml:space="preserve">Leadership and Middle Management </w:t>
            </w:r>
          </w:p>
          <w:p w14:paraId="4976F3D2" w14:textId="77777777" w:rsidR="00AD4F41" w:rsidRPr="00785367" w:rsidRDefault="00AD4F41" w:rsidP="008D5880">
            <w:pPr>
              <w:rPr>
                <w:b/>
                <w:highlight w:val="yellow"/>
              </w:rPr>
            </w:pPr>
          </w:p>
          <w:p w14:paraId="22F860BB" w14:textId="48A4631B" w:rsidR="005E6C64" w:rsidRPr="00785367" w:rsidRDefault="35803C72" w:rsidP="008D5880">
            <w:pPr>
              <w:pStyle w:val="NoSpacing"/>
            </w:pPr>
            <w:r w:rsidRPr="00785367">
              <w:t xml:space="preserve"> </w:t>
            </w:r>
          </w:p>
        </w:tc>
        <w:tc>
          <w:tcPr>
            <w:tcW w:w="2876" w:type="dxa"/>
          </w:tcPr>
          <w:p w14:paraId="6E30AE08" w14:textId="093D682D" w:rsidR="006C068B" w:rsidRPr="00785367" w:rsidRDefault="0EB20A0C" w:rsidP="0BE40E9F">
            <w:pPr>
              <w:pStyle w:val="Default"/>
              <w:spacing w:after="126"/>
              <w:rPr>
                <w:rFonts w:asciiTheme="minorHAnsi" w:hAnsiTheme="minorHAnsi" w:cstheme="minorBidi"/>
                <w:color w:val="auto"/>
                <w:sz w:val="22"/>
                <w:szCs w:val="22"/>
              </w:rPr>
            </w:pPr>
            <w:r w:rsidRPr="00785367">
              <w:rPr>
                <w:rFonts w:asciiTheme="minorHAnsi" w:hAnsiTheme="minorHAnsi" w:cstheme="minorBidi"/>
                <w:b/>
                <w:bCs/>
                <w:color w:val="auto"/>
                <w:sz w:val="22"/>
                <w:szCs w:val="22"/>
              </w:rPr>
              <w:t xml:space="preserve">Leadership </w:t>
            </w:r>
            <w:r w:rsidR="199ABF09" w:rsidRPr="00785367">
              <w:rPr>
                <w:rFonts w:asciiTheme="minorHAnsi" w:hAnsiTheme="minorHAnsi" w:cstheme="minorBidi"/>
                <w:b/>
                <w:bCs/>
                <w:color w:val="auto"/>
                <w:sz w:val="22"/>
                <w:szCs w:val="22"/>
              </w:rPr>
              <w:t>Network</w:t>
            </w:r>
            <w:r w:rsidR="4D7FC6CF" w:rsidRPr="00785367">
              <w:rPr>
                <w:rFonts w:asciiTheme="minorHAnsi" w:hAnsiTheme="minorHAnsi" w:cstheme="minorBidi"/>
                <w:b/>
                <w:bCs/>
                <w:color w:val="auto"/>
                <w:sz w:val="22"/>
                <w:szCs w:val="22"/>
              </w:rPr>
              <w:t xml:space="preserve"> Mentoring</w:t>
            </w:r>
            <w:r w:rsidR="4D7FC6CF" w:rsidRPr="00785367">
              <w:rPr>
                <w:rFonts w:asciiTheme="minorHAnsi" w:hAnsiTheme="minorHAnsi" w:cstheme="minorBidi"/>
                <w:color w:val="auto"/>
                <w:sz w:val="22"/>
                <w:szCs w:val="22"/>
              </w:rPr>
              <w:t xml:space="preserve"> </w:t>
            </w:r>
            <w:r w:rsidR="4D7FC6CF" w:rsidRPr="00785367">
              <w:rPr>
                <w:rFonts w:asciiTheme="minorHAnsi" w:hAnsiTheme="minorHAnsi" w:cstheme="minorBidi"/>
                <w:b/>
                <w:bCs/>
                <w:color w:val="auto"/>
                <w:sz w:val="22"/>
                <w:szCs w:val="22"/>
              </w:rPr>
              <w:t>Program</w:t>
            </w:r>
          </w:p>
          <w:p w14:paraId="059B15DF" w14:textId="7143FDC5" w:rsidR="00F32F51" w:rsidRPr="00785367" w:rsidRDefault="207B94AF" w:rsidP="0BE40E9F">
            <w:pPr>
              <w:pStyle w:val="Default"/>
              <w:spacing w:after="126"/>
              <w:rPr>
                <w:rFonts w:asciiTheme="minorHAnsi" w:hAnsiTheme="minorHAnsi" w:cstheme="minorBidi"/>
                <w:color w:val="auto"/>
                <w:sz w:val="22"/>
                <w:szCs w:val="22"/>
              </w:rPr>
            </w:pPr>
            <w:r w:rsidRPr="00785367">
              <w:rPr>
                <w:rFonts w:asciiTheme="minorHAnsi" w:hAnsiTheme="minorHAnsi" w:cstheme="minorBidi"/>
                <w:color w:val="auto"/>
                <w:sz w:val="22"/>
                <w:szCs w:val="22"/>
              </w:rPr>
              <w:t xml:space="preserve">Working with Principals, participants will </w:t>
            </w:r>
            <w:proofErr w:type="gramStart"/>
            <w:r w:rsidRPr="00785367">
              <w:rPr>
                <w:rFonts w:asciiTheme="minorHAnsi" w:hAnsiTheme="minorHAnsi" w:cstheme="minorBidi"/>
                <w:color w:val="auto"/>
                <w:sz w:val="22"/>
                <w:szCs w:val="22"/>
              </w:rPr>
              <w:t>be individually mentored</w:t>
            </w:r>
            <w:proofErr w:type="gramEnd"/>
            <w:r w:rsidRPr="00785367">
              <w:rPr>
                <w:rFonts w:asciiTheme="minorHAnsi" w:hAnsiTheme="minorHAnsi" w:cstheme="minorBidi"/>
                <w:color w:val="auto"/>
                <w:sz w:val="22"/>
                <w:szCs w:val="22"/>
              </w:rPr>
              <w:t xml:space="preserve"> and coached through their leadership journey and growth.</w:t>
            </w:r>
            <w:r w:rsidR="1FF7628D" w:rsidRPr="00785367">
              <w:rPr>
                <w:rFonts w:asciiTheme="minorHAnsi" w:hAnsiTheme="minorHAnsi" w:cstheme="minorBidi"/>
                <w:color w:val="auto"/>
                <w:sz w:val="22"/>
                <w:szCs w:val="22"/>
              </w:rPr>
              <w:t xml:space="preserve"> </w:t>
            </w:r>
          </w:p>
          <w:p w14:paraId="4854FC38" w14:textId="4151646E" w:rsidR="0BE40E9F" w:rsidRPr="00785367" w:rsidRDefault="0BE40E9F" w:rsidP="0BE40E9F">
            <w:pPr>
              <w:pStyle w:val="Default"/>
              <w:spacing w:after="126"/>
              <w:rPr>
                <w:rFonts w:asciiTheme="minorHAnsi" w:hAnsiTheme="minorHAnsi" w:cstheme="minorBidi"/>
                <w:color w:val="auto"/>
                <w:sz w:val="22"/>
                <w:szCs w:val="22"/>
              </w:rPr>
            </w:pPr>
          </w:p>
          <w:p w14:paraId="377FFD53" w14:textId="12D12BB5" w:rsidR="0BE40E9F" w:rsidRPr="00785367" w:rsidRDefault="0BE40E9F" w:rsidP="0BE40E9F">
            <w:pPr>
              <w:pStyle w:val="Default"/>
              <w:spacing w:after="126"/>
              <w:rPr>
                <w:rFonts w:asciiTheme="minorHAnsi" w:hAnsiTheme="minorHAnsi" w:cstheme="minorBidi"/>
                <w:color w:val="auto"/>
                <w:sz w:val="22"/>
                <w:szCs w:val="22"/>
              </w:rPr>
            </w:pPr>
          </w:p>
          <w:p w14:paraId="52F7D211" w14:textId="119F945A" w:rsidR="0BE40E9F" w:rsidRPr="00785367" w:rsidRDefault="0BE40E9F" w:rsidP="0BE40E9F">
            <w:pPr>
              <w:pStyle w:val="Default"/>
              <w:spacing w:after="126"/>
              <w:rPr>
                <w:rFonts w:asciiTheme="minorHAnsi" w:hAnsiTheme="minorHAnsi" w:cstheme="minorBidi"/>
                <w:color w:val="auto"/>
                <w:sz w:val="22"/>
                <w:szCs w:val="22"/>
              </w:rPr>
            </w:pPr>
          </w:p>
          <w:p w14:paraId="07537A3F" w14:textId="55C98113" w:rsidR="1FF7628D" w:rsidRPr="00785367" w:rsidRDefault="1FF7628D" w:rsidP="0BE40E9F">
            <w:pPr>
              <w:pStyle w:val="Default"/>
              <w:spacing w:after="126"/>
              <w:rPr>
                <w:rFonts w:asciiTheme="minorHAnsi" w:hAnsiTheme="minorHAnsi" w:cstheme="minorBidi"/>
                <w:color w:val="auto"/>
                <w:sz w:val="22"/>
                <w:szCs w:val="22"/>
              </w:rPr>
            </w:pPr>
            <w:r w:rsidRPr="00785367">
              <w:rPr>
                <w:rFonts w:asciiTheme="minorHAnsi" w:hAnsiTheme="minorHAnsi" w:cstheme="minorBidi"/>
                <w:b/>
                <w:bCs/>
                <w:color w:val="auto"/>
                <w:sz w:val="22"/>
                <w:szCs w:val="22"/>
              </w:rPr>
              <w:t>Professional Development for School Executive Teams</w:t>
            </w:r>
            <w:r w:rsidRPr="00785367">
              <w:rPr>
                <w:rFonts w:asciiTheme="minorHAnsi" w:hAnsiTheme="minorHAnsi" w:cstheme="minorBidi"/>
                <w:color w:val="auto"/>
                <w:sz w:val="22"/>
                <w:szCs w:val="22"/>
              </w:rPr>
              <w:t xml:space="preserve"> (Exhale). This program explores </w:t>
            </w:r>
            <w:r w:rsidR="10823942" w:rsidRPr="00785367">
              <w:rPr>
                <w:rFonts w:asciiTheme="minorHAnsi" w:hAnsiTheme="minorHAnsi" w:cstheme="minorBidi"/>
                <w:color w:val="auto"/>
                <w:sz w:val="22"/>
                <w:szCs w:val="22"/>
              </w:rPr>
              <w:t>leadership</w:t>
            </w:r>
            <w:r w:rsidRPr="00785367">
              <w:rPr>
                <w:rFonts w:asciiTheme="minorHAnsi" w:hAnsiTheme="minorHAnsi" w:cstheme="minorBidi"/>
                <w:color w:val="auto"/>
                <w:sz w:val="22"/>
                <w:szCs w:val="22"/>
              </w:rPr>
              <w:t xml:space="preserve"> through the </w:t>
            </w:r>
            <w:r w:rsidR="61289E05" w:rsidRPr="00785367">
              <w:rPr>
                <w:rFonts w:asciiTheme="minorHAnsi" w:hAnsiTheme="minorHAnsi" w:cstheme="minorBidi"/>
                <w:color w:val="auto"/>
                <w:sz w:val="22"/>
                <w:szCs w:val="22"/>
              </w:rPr>
              <w:t>lens of 5 drivers of wellbeing: Purpose, Mind, Body, Connection &amp; Financial</w:t>
            </w:r>
            <w:r w:rsidR="786D45B9" w:rsidRPr="00785367">
              <w:rPr>
                <w:rFonts w:asciiTheme="minorHAnsi" w:hAnsiTheme="minorHAnsi" w:cstheme="minorBidi"/>
                <w:color w:val="auto"/>
                <w:sz w:val="22"/>
                <w:szCs w:val="22"/>
              </w:rPr>
              <w:t xml:space="preserve"> (capped at 4 schools)</w:t>
            </w:r>
          </w:p>
          <w:p w14:paraId="29A2AC75" w14:textId="77777777" w:rsidR="00F32F51" w:rsidRPr="00785367" w:rsidRDefault="00F32F51" w:rsidP="00F32F51">
            <w:pPr>
              <w:pStyle w:val="Default"/>
              <w:spacing w:after="126"/>
              <w:rPr>
                <w:rFonts w:asciiTheme="minorHAnsi" w:hAnsiTheme="minorHAnsi" w:cstheme="minorBidi"/>
                <w:color w:val="auto"/>
                <w:sz w:val="22"/>
                <w:szCs w:val="22"/>
              </w:rPr>
            </w:pPr>
          </w:p>
          <w:p w14:paraId="5D427CC2" w14:textId="75E867D6" w:rsidR="005E6C64" w:rsidRPr="00785367" w:rsidRDefault="005E6C64" w:rsidP="0BE40E9F">
            <w:pPr>
              <w:pStyle w:val="Default"/>
              <w:spacing w:after="126"/>
              <w:rPr>
                <w:rFonts w:asciiTheme="minorHAnsi" w:hAnsiTheme="minorHAnsi" w:cstheme="minorBidi"/>
                <w:b/>
                <w:bCs/>
                <w:color w:val="auto"/>
                <w:sz w:val="22"/>
                <w:szCs w:val="22"/>
              </w:rPr>
            </w:pPr>
          </w:p>
        </w:tc>
        <w:tc>
          <w:tcPr>
            <w:tcW w:w="2703" w:type="dxa"/>
          </w:tcPr>
          <w:p w14:paraId="2DD9201E" w14:textId="08C5E503" w:rsidR="79FF91DB" w:rsidRPr="00785367" w:rsidRDefault="79FF91DB" w:rsidP="79FF91DB">
            <w:pPr>
              <w:spacing w:before="120" w:after="120"/>
            </w:pPr>
          </w:p>
          <w:p w14:paraId="67ECD416" w14:textId="5BFDBE7F" w:rsidR="79FF91DB" w:rsidRPr="00785367" w:rsidRDefault="79FF91DB" w:rsidP="79FF91DB">
            <w:pPr>
              <w:spacing w:before="120" w:after="120"/>
            </w:pPr>
          </w:p>
          <w:p w14:paraId="22114334" w14:textId="221F3903" w:rsidR="79FF91DB" w:rsidRPr="00785367" w:rsidRDefault="79FF91DB" w:rsidP="79FF91DB">
            <w:pPr>
              <w:spacing w:before="120" w:after="120"/>
            </w:pPr>
          </w:p>
          <w:p w14:paraId="0FDD6F2F" w14:textId="1135F7C8" w:rsidR="79FF91DB" w:rsidRPr="00785367" w:rsidRDefault="79FF91DB" w:rsidP="79FF91DB">
            <w:pPr>
              <w:spacing w:before="120" w:after="120"/>
            </w:pPr>
          </w:p>
          <w:p w14:paraId="5225B5C6" w14:textId="539F7A6C" w:rsidR="79FF91DB" w:rsidRPr="00785367" w:rsidRDefault="79FF91DB" w:rsidP="79FF91DB">
            <w:pPr>
              <w:spacing w:before="120" w:after="120"/>
            </w:pPr>
          </w:p>
          <w:p w14:paraId="39A74E85" w14:textId="31FB5904" w:rsidR="79FF91DB" w:rsidRPr="00785367" w:rsidRDefault="79FF91DB" w:rsidP="79FF91DB">
            <w:pPr>
              <w:spacing w:before="120" w:after="120"/>
            </w:pPr>
          </w:p>
          <w:p w14:paraId="7F36053C" w14:textId="2E9B8CC5" w:rsidR="79FF91DB" w:rsidRPr="00785367" w:rsidRDefault="79FF91DB" w:rsidP="79FF91DB">
            <w:pPr>
              <w:spacing w:before="120" w:after="120"/>
            </w:pPr>
          </w:p>
          <w:p w14:paraId="0AFE5231" w14:textId="586B5CC9" w:rsidR="79FF91DB" w:rsidRPr="00785367" w:rsidRDefault="79FF91DB" w:rsidP="79FF91DB">
            <w:pPr>
              <w:spacing w:before="120" w:after="120"/>
            </w:pPr>
          </w:p>
          <w:p w14:paraId="29D36C5A" w14:textId="2EF090AA" w:rsidR="00E226B0" w:rsidRPr="00785367" w:rsidRDefault="00E226B0" w:rsidP="79FF91DB">
            <w:pPr>
              <w:spacing w:before="120" w:after="120"/>
            </w:pPr>
          </w:p>
          <w:p w14:paraId="5DEA86AC" w14:textId="77777777" w:rsidR="00E226B0" w:rsidRPr="00785367" w:rsidRDefault="00E226B0" w:rsidP="79FF91DB">
            <w:pPr>
              <w:spacing w:before="120" w:after="120"/>
            </w:pPr>
          </w:p>
          <w:p w14:paraId="720DDCB0" w14:textId="1A6850CB" w:rsidR="79FF91DB" w:rsidRPr="00785367" w:rsidRDefault="2B0D697A" w:rsidP="401BFB1B">
            <w:pPr>
              <w:spacing w:before="120" w:after="120"/>
            </w:pPr>
            <w:r w:rsidRPr="00785367">
              <w:t>$8,000.00</w:t>
            </w:r>
          </w:p>
          <w:p w14:paraId="7C6834EA" w14:textId="52B8F8D5" w:rsidR="08720B78" w:rsidRPr="00785367" w:rsidRDefault="08720B78" w:rsidP="08720B78">
            <w:pPr>
              <w:spacing w:after="70"/>
            </w:pPr>
          </w:p>
          <w:p w14:paraId="4F73FB68" w14:textId="0557A20F" w:rsidR="004377FA" w:rsidRPr="00785367" w:rsidRDefault="004377FA" w:rsidP="00AD4F41">
            <w:pPr>
              <w:autoSpaceDE w:val="0"/>
              <w:autoSpaceDN w:val="0"/>
              <w:adjustRightInd w:val="0"/>
              <w:spacing w:after="70"/>
            </w:pPr>
          </w:p>
        </w:tc>
        <w:tc>
          <w:tcPr>
            <w:tcW w:w="2790" w:type="dxa"/>
          </w:tcPr>
          <w:p w14:paraId="2FD3590D" w14:textId="7FBFF860" w:rsidR="0BE40E9F" w:rsidRPr="00785367" w:rsidRDefault="00E226B0" w:rsidP="0BE40E9F">
            <w:pPr>
              <w:tabs>
                <w:tab w:val="left" w:pos="720"/>
              </w:tabs>
              <w:spacing w:after="70"/>
            </w:pPr>
            <w:r w:rsidRPr="00785367">
              <w:t>Participants will recognise a range of leadership styles. Participants will explore what best supports their individual authentic leadership.</w:t>
            </w:r>
          </w:p>
          <w:p w14:paraId="77A90E06" w14:textId="4CC8BEAF" w:rsidR="0BE40E9F" w:rsidRPr="00785367" w:rsidRDefault="0BE40E9F" w:rsidP="0BE40E9F">
            <w:pPr>
              <w:tabs>
                <w:tab w:val="left" w:pos="720"/>
              </w:tabs>
              <w:spacing w:after="70"/>
            </w:pPr>
          </w:p>
          <w:p w14:paraId="56089387" w14:textId="57BF46A6" w:rsidR="0BE40E9F" w:rsidRPr="00785367" w:rsidRDefault="0BE40E9F" w:rsidP="0BE40E9F">
            <w:pPr>
              <w:tabs>
                <w:tab w:val="left" w:pos="720"/>
              </w:tabs>
              <w:spacing w:after="70"/>
            </w:pPr>
          </w:p>
          <w:p w14:paraId="123FCB54" w14:textId="57413EB1" w:rsidR="0BE40E9F" w:rsidRPr="00785367" w:rsidRDefault="0BE40E9F" w:rsidP="0BE40E9F">
            <w:pPr>
              <w:tabs>
                <w:tab w:val="left" w:pos="720"/>
              </w:tabs>
              <w:spacing w:after="70"/>
            </w:pPr>
          </w:p>
          <w:p w14:paraId="649D0B08" w14:textId="61DDF393" w:rsidR="0BE40E9F" w:rsidRPr="00785367" w:rsidRDefault="0BE40E9F" w:rsidP="0BE40E9F">
            <w:pPr>
              <w:tabs>
                <w:tab w:val="left" w:pos="720"/>
              </w:tabs>
              <w:spacing w:after="70"/>
            </w:pPr>
          </w:p>
          <w:p w14:paraId="0825E6BA" w14:textId="5D729A4D" w:rsidR="0BE40E9F" w:rsidRPr="00785367" w:rsidRDefault="0BE40E9F" w:rsidP="0BE40E9F">
            <w:pPr>
              <w:tabs>
                <w:tab w:val="left" w:pos="720"/>
              </w:tabs>
              <w:spacing w:after="70"/>
            </w:pPr>
          </w:p>
          <w:p w14:paraId="2DA0E47C" w14:textId="69ABDC25" w:rsidR="0BE40E9F" w:rsidRPr="00785367" w:rsidRDefault="0BE40E9F" w:rsidP="0BE40E9F">
            <w:pPr>
              <w:tabs>
                <w:tab w:val="left" w:pos="720"/>
              </w:tabs>
              <w:spacing w:after="70"/>
            </w:pPr>
          </w:p>
          <w:p w14:paraId="769F85B0" w14:textId="3A81BFDE" w:rsidR="61289E05" w:rsidRPr="00785367" w:rsidRDefault="61289E05" w:rsidP="0BE40E9F">
            <w:pPr>
              <w:tabs>
                <w:tab w:val="left" w:pos="720"/>
              </w:tabs>
              <w:spacing w:after="70"/>
            </w:pPr>
            <w:r w:rsidRPr="00785367">
              <w:t>School leaders will better use a range of strategies and tools to better manage their own energy levels, mindset and priorities and that of their respective teams.</w:t>
            </w:r>
          </w:p>
          <w:p w14:paraId="6BA412F1" w14:textId="50CE19E7" w:rsidR="0BE40E9F" w:rsidRPr="00785367" w:rsidRDefault="0BE40E9F" w:rsidP="0BE40E9F">
            <w:pPr>
              <w:tabs>
                <w:tab w:val="left" w:pos="720"/>
              </w:tabs>
              <w:spacing w:after="70"/>
            </w:pPr>
          </w:p>
          <w:p w14:paraId="5D8D24A3" w14:textId="08DA9DAE" w:rsidR="0BE40E9F" w:rsidRPr="00785367" w:rsidRDefault="0BE40E9F" w:rsidP="0BE40E9F">
            <w:pPr>
              <w:tabs>
                <w:tab w:val="left" w:pos="720"/>
              </w:tabs>
              <w:spacing w:after="70"/>
            </w:pPr>
          </w:p>
          <w:p w14:paraId="1F73FDD2" w14:textId="0C733593" w:rsidR="0BE40E9F" w:rsidRPr="00785367" w:rsidRDefault="0BE40E9F" w:rsidP="0BE40E9F">
            <w:pPr>
              <w:tabs>
                <w:tab w:val="left" w:pos="720"/>
              </w:tabs>
              <w:spacing w:after="70"/>
            </w:pPr>
          </w:p>
          <w:p w14:paraId="61C988F9" w14:textId="04C1727E" w:rsidR="005E6C64" w:rsidRPr="00785367" w:rsidRDefault="005E6C64" w:rsidP="0BE40E9F">
            <w:pPr>
              <w:tabs>
                <w:tab w:val="left" w:pos="720"/>
              </w:tabs>
              <w:autoSpaceDE w:val="0"/>
              <w:autoSpaceDN w:val="0"/>
              <w:adjustRightInd w:val="0"/>
              <w:spacing w:after="70"/>
              <w:rPr>
                <w:rFonts w:ascii="Calibri" w:eastAsia="Calibri" w:hAnsi="Calibri" w:cs="Calibri"/>
              </w:rPr>
            </w:pPr>
          </w:p>
        </w:tc>
        <w:tc>
          <w:tcPr>
            <w:tcW w:w="2790" w:type="dxa"/>
          </w:tcPr>
          <w:p w14:paraId="46DB8A81" w14:textId="2284CBCA" w:rsidR="005E6C64" w:rsidRPr="00785367" w:rsidRDefault="647EAC00" w:rsidP="0BE40E9F">
            <w:pPr>
              <w:spacing w:before="120" w:after="120"/>
            </w:pPr>
            <w:r w:rsidRPr="00785367">
              <w:t>Post program data indicating that higher than 80% of participants reported growth and an enhanced understanding of leadership.</w:t>
            </w:r>
          </w:p>
          <w:p w14:paraId="6C25697D" w14:textId="0209016D" w:rsidR="005E6C64" w:rsidRPr="00785367" w:rsidRDefault="005E6C64" w:rsidP="0BE40E9F">
            <w:pPr>
              <w:spacing w:before="120" w:after="120"/>
            </w:pPr>
          </w:p>
          <w:p w14:paraId="1368EF53" w14:textId="0007272A" w:rsidR="005E6C64" w:rsidRPr="00785367" w:rsidRDefault="005E6C64" w:rsidP="0BE40E9F">
            <w:pPr>
              <w:spacing w:before="120" w:after="120"/>
            </w:pPr>
          </w:p>
          <w:p w14:paraId="2D763606" w14:textId="2B034DC3" w:rsidR="00D57CC2" w:rsidRPr="00785367" w:rsidRDefault="00D57CC2" w:rsidP="0BE40E9F">
            <w:pPr>
              <w:spacing w:before="120" w:after="120"/>
            </w:pPr>
          </w:p>
          <w:p w14:paraId="38CB0131" w14:textId="5EF975FD" w:rsidR="00D57CC2" w:rsidRPr="00785367" w:rsidRDefault="00D57CC2" w:rsidP="0BE40E9F">
            <w:pPr>
              <w:spacing w:before="120" w:after="120"/>
            </w:pPr>
          </w:p>
          <w:p w14:paraId="233045CD" w14:textId="77777777" w:rsidR="00D57CC2" w:rsidRPr="00785367" w:rsidRDefault="00D57CC2" w:rsidP="0BE40E9F">
            <w:pPr>
              <w:spacing w:before="120" w:after="120"/>
            </w:pPr>
          </w:p>
          <w:p w14:paraId="41FBD20B" w14:textId="03BBFC20" w:rsidR="005E6C64" w:rsidRPr="00785367" w:rsidRDefault="010D0FF7" w:rsidP="0BE40E9F">
            <w:pPr>
              <w:spacing w:before="120" w:after="120"/>
            </w:pPr>
            <w:r w:rsidRPr="00785367">
              <w:t>Post program data indicating that higher than 100% of participants reported growth and an enhanced understanding of leading and promoting a resilient school community.</w:t>
            </w:r>
          </w:p>
          <w:p w14:paraId="3C8E3D38" w14:textId="6A50B0B0" w:rsidR="005E6C64" w:rsidRPr="00785367" w:rsidRDefault="005E6C64" w:rsidP="0BE40E9F">
            <w:pPr>
              <w:spacing w:before="120" w:after="120"/>
            </w:pPr>
          </w:p>
          <w:p w14:paraId="3DFAED08" w14:textId="66FC3CBB" w:rsidR="005E6C64" w:rsidRPr="00785367" w:rsidRDefault="005E6C64" w:rsidP="008D5880">
            <w:pPr>
              <w:pStyle w:val="NoSpacing"/>
            </w:pPr>
          </w:p>
        </w:tc>
      </w:tr>
    </w:tbl>
    <w:p w14:paraId="17B246DD" w14:textId="77777777" w:rsidR="005E6C64" w:rsidRPr="00785367" w:rsidRDefault="005E6C64" w:rsidP="008D5880">
      <w:pPr>
        <w:pStyle w:val="NoSpacing"/>
      </w:pPr>
    </w:p>
    <w:p w14:paraId="6BF89DA3" w14:textId="19EDFDC9" w:rsidR="005E6C64" w:rsidRPr="00785367" w:rsidRDefault="005E6C64"/>
    <w:tbl>
      <w:tblPr>
        <w:tblStyle w:val="TableGrid"/>
        <w:tblW w:w="13948" w:type="dxa"/>
        <w:tblLook w:val="04A0" w:firstRow="1" w:lastRow="0" w:firstColumn="1" w:lastColumn="0" w:noHBand="0" w:noVBand="1"/>
      </w:tblPr>
      <w:tblGrid>
        <w:gridCol w:w="2789"/>
        <w:gridCol w:w="3105"/>
        <w:gridCol w:w="2474"/>
        <w:gridCol w:w="2790"/>
        <w:gridCol w:w="2790"/>
      </w:tblGrid>
      <w:tr w:rsidR="00785367" w:rsidRPr="00785367" w14:paraId="71F40626" w14:textId="77777777" w:rsidTr="555D4A01">
        <w:tc>
          <w:tcPr>
            <w:tcW w:w="2789" w:type="dxa"/>
          </w:tcPr>
          <w:p w14:paraId="1B61CF68" w14:textId="77777777" w:rsidR="005E6C64" w:rsidRPr="00785367" w:rsidRDefault="005E6C64" w:rsidP="008D5880">
            <w:pPr>
              <w:spacing w:before="120" w:after="120"/>
              <w:rPr>
                <w:b/>
              </w:rPr>
            </w:pPr>
            <w:r w:rsidRPr="00785367">
              <w:rPr>
                <w:b/>
              </w:rPr>
              <w:lastRenderedPageBreak/>
              <w:t>Project title</w:t>
            </w:r>
          </w:p>
        </w:tc>
        <w:tc>
          <w:tcPr>
            <w:tcW w:w="3105" w:type="dxa"/>
          </w:tcPr>
          <w:p w14:paraId="06BB2A24" w14:textId="77777777" w:rsidR="005E6C64" w:rsidRPr="00785367" w:rsidRDefault="005E6C64" w:rsidP="008D5880">
            <w:pPr>
              <w:spacing w:before="120" w:after="120"/>
              <w:rPr>
                <w:b/>
              </w:rPr>
            </w:pPr>
            <w:r w:rsidRPr="00785367">
              <w:rPr>
                <w:b/>
              </w:rPr>
              <w:t>Project description and activities</w:t>
            </w:r>
          </w:p>
        </w:tc>
        <w:tc>
          <w:tcPr>
            <w:tcW w:w="2474" w:type="dxa"/>
          </w:tcPr>
          <w:p w14:paraId="52DC8A5D" w14:textId="77777777" w:rsidR="005E6C64" w:rsidRPr="00785367" w:rsidRDefault="005E6C64" w:rsidP="008D5880">
            <w:pPr>
              <w:spacing w:before="120" w:after="120"/>
              <w:rPr>
                <w:b/>
              </w:rPr>
            </w:pPr>
            <w:r w:rsidRPr="00785367">
              <w:rPr>
                <w:b/>
              </w:rPr>
              <w:t>Indicative budget</w:t>
            </w:r>
          </w:p>
          <w:p w14:paraId="5C3E0E74" w14:textId="77777777" w:rsidR="005E6C64" w:rsidRPr="00785367" w:rsidRDefault="005E6C64" w:rsidP="008D5880">
            <w:pPr>
              <w:spacing w:before="120" w:after="120"/>
              <w:rPr>
                <w:b/>
              </w:rPr>
            </w:pPr>
          </w:p>
        </w:tc>
        <w:tc>
          <w:tcPr>
            <w:tcW w:w="2790" w:type="dxa"/>
          </w:tcPr>
          <w:p w14:paraId="64F538DF" w14:textId="77777777" w:rsidR="005E6C64" w:rsidRPr="00785367" w:rsidRDefault="005E6C64" w:rsidP="008D5880">
            <w:pPr>
              <w:spacing w:before="120" w:after="120"/>
              <w:rPr>
                <w:b/>
              </w:rPr>
            </w:pPr>
            <w:r w:rsidRPr="00785367">
              <w:rPr>
                <w:b/>
              </w:rPr>
              <w:t>Expected outcomes/</w:t>
            </w:r>
          </w:p>
          <w:p w14:paraId="696404CA" w14:textId="77777777" w:rsidR="005E6C64" w:rsidRPr="00785367" w:rsidRDefault="005E6C64" w:rsidP="008D5880">
            <w:pPr>
              <w:spacing w:before="120" w:after="120"/>
              <w:rPr>
                <w:b/>
              </w:rPr>
            </w:pPr>
            <w:r w:rsidRPr="00785367">
              <w:rPr>
                <w:b/>
              </w:rPr>
              <w:t>Overall achievements</w:t>
            </w:r>
          </w:p>
        </w:tc>
        <w:tc>
          <w:tcPr>
            <w:tcW w:w="2790" w:type="dxa"/>
          </w:tcPr>
          <w:p w14:paraId="5D9245C2" w14:textId="77777777" w:rsidR="005E6C64" w:rsidRPr="00785367" w:rsidRDefault="005E6C64" w:rsidP="008D5880">
            <w:pPr>
              <w:spacing w:before="120" w:after="120"/>
              <w:rPr>
                <w:b/>
              </w:rPr>
            </w:pPr>
            <w:r w:rsidRPr="00785367">
              <w:rPr>
                <w:b/>
              </w:rPr>
              <w:t>Indicators of success</w:t>
            </w:r>
          </w:p>
        </w:tc>
      </w:tr>
      <w:tr w:rsidR="005E6C64" w:rsidRPr="00785367" w14:paraId="29CFD311" w14:textId="77777777" w:rsidTr="555D4A01">
        <w:tc>
          <w:tcPr>
            <w:tcW w:w="2789" w:type="dxa"/>
          </w:tcPr>
          <w:p w14:paraId="28BDE291" w14:textId="4FB888E2" w:rsidR="005E6C64" w:rsidRPr="00785367" w:rsidRDefault="005E6C64" w:rsidP="62E46B77">
            <w:pPr>
              <w:rPr>
                <w:b/>
                <w:bCs/>
              </w:rPr>
            </w:pPr>
            <w:r w:rsidRPr="00785367">
              <w:rPr>
                <w:b/>
                <w:bCs/>
              </w:rPr>
              <w:t>Leadership and Wellbeing</w:t>
            </w:r>
          </w:p>
          <w:p w14:paraId="16F298C2" w14:textId="4A2FCA5A" w:rsidR="005E6C64" w:rsidRPr="00785367" w:rsidRDefault="00BB22BD" w:rsidP="008D5880">
            <w:r w:rsidRPr="00785367">
              <w:t xml:space="preserve">Bilateral Reform </w:t>
            </w:r>
            <w:r w:rsidR="005E6C64" w:rsidRPr="00785367">
              <w:t xml:space="preserve">Direction B Support teaching, school leadership and school improvement </w:t>
            </w:r>
          </w:p>
          <w:p w14:paraId="114D8B94" w14:textId="4F3DB8F1" w:rsidR="005E6C64" w:rsidRPr="00785367" w:rsidRDefault="2E8099C8" w:rsidP="3F4AD0CD">
            <w:pPr>
              <w:pStyle w:val="NoSpacing"/>
              <w:rPr>
                <w:b/>
                <w:bCs/>
              </w:rPr>
            </w:pPr>
            <w:r w:rsidRPr="00785367">
              <w:rPr>
                <w:b/>
                <w:bCs/>
              </w:rPr>
              <w:t>S</w:t>
            </w:r>
            <w:r w:rsidR="783CC5B0" w:rsidRPr="00785367">
              <w:rPr>
                <w:b/>
                <w:bCs/>
              </w:rPr>
              <w:t xml:space="preserve">chool </w:t>
            </w:r>
            <w:r w:rsidR="4AA835D7" w:rsidRPr="00785367">
              <w:rPr>
                <w:b/>
                <w:bCs/>
              </w:rPr>
              <w:t>Improvement</w:t>
            </w:r>
            <w:r w:rsidR="06474BD5" w:rsidRPr="00785367">
              <w:rPr>
                <w:b/>
                <w:bCs/>
              </w:rPr>
              <w:t xml:space="preserve"> Program</w:t>
            </w:r>
            <w:r w:rsidR="68C9E4CA" w:rsidRPr="00785367">
              <w:rPr>
                <w:b/>
                <w:bCs/>
              </w:rPr>
              <w:t>s and Resources</w:t>
            </w:r>
            <w:r w:rsidRPr="00785367">
              <w:rPr>
                <w:b/>
                <w:bCs/>
              </w:rPr>
              <w:t xml:space="preserve"> </w:t>
            </w:r>
          </w:p>
          <w:p w14:paraId="155531A2" w14:textId="005DC9A7" w:rsidR="00AD4F41" w:rsidRPr="00785367" w:rsidRDefault="00AD4F41" w:rsidP="09A0DC6C">
            <w:pPr>
              <w:pStyle w:val="NoSpacing"/>
              <w:rPr>
                <w:b/>
                <w:bCs/>
              </w:rPr>
            </w:pPr>
          </w:p>
          <w:p w14:paraId="084EF69D" w14:textId="68C8873B" w:rsidR="555D4A01" w:rsidRPr="00785367" w:rsidRDefault="555D4A01" w:rsidP="555D4A01">
            <w:pPr>
              <w:pStyle w:val="NoSpacing"/>
              <w:rPr>
                <w:b/>
                <w:bCs/>
              </w:rPr>
            </w:pPr>
          </w:p>
          <w:p w14:paraId="37CB5C14" w14:textId="4B62033C" w:rsidR="555D4A01" w:rsidRPr="00785367" w:rsidRDefault="555D4A01" w:rsidP="555D4A01">
            <w:pPr>
              <w:pStyle w:val="NoSpacing"/>
              <w:rPr>
                <w:b/>
                <w:bCs/>
              </w:rPr>
            </w:pPr>
          </w:p>
          <w:p w14:paraId="290DCF2E" w14:textId="77777777" w:rsidR="00AD4F41" w:rsidRPr="00785367" w:rsidRDefault="00AD4F41" w:rsidP="09A0DC6C">
            <w:pPr>
              <w:pStyle w:val="NoSpacing"/>
              <w:rPr>
                <w:b/>
                <w:bCs/>
              </w:rPr>
            </w:pPr>
          </w:p>
          <w:p w14:paraId="70749C4C" w14:textId="73025346" w:rsidR="00641BA9" w:rsidRPr="00785367" w:rsidRDefault="00641BA9" w:rsidP="09A0DC6C">
            <w:pPr>
              <w:pStyle w:val="NoSpacing"/>
              <w:rPr>
                <w:b/>
                <w:bCs/>
              </w:rPr>
            </w:pPr>
          </w:p>
        </w:tc>
        <w:tc>
          <w:tcPr>
            <w:tcW w:w="3105" w:type="dxa"/>
          </w:tcPr>
          <w:p w14:paraId="0E185A5B" w14:textId="372C3104" w:rsidR="005E6C64" w:rsidRPr="00785367" w:rsidRDefault="4F2E272F" w:rsidP="0BE40E9F">
            <w:pPr>
              <w:pStyle w:val="NoSpacing"/>
              <w:rPr>
                <w:sz w:val="23"/>
                <w:szCs w:val="23"/>
              </w:rPr>
            </w:pPr>
            <w:r w:rsidRPr="00785367">
              <w:rPr>
                <w:sz w:val="23"/>
                <w:szCs w:val="23"/>
              </w:rPr>
              <w:t xml:space="preserve">Develop a </w:t>
            </w:r>
            <w:r w:rsidR="2FCC77E0" w:rsidRPr="00785367">
              <w:rPr>
                <w:b/>
                <w:bCs/>
                <w:sz w:val="23"/>
                <w:szCs w:val="23"/>
              </w:rPr>
              <w:t>S</w:t>
            </w:r>
            <w:r w:rsidR="4B048FE9" w:rsidRPr="00785367">
              <w:rPr>
                <w:b/>
                <w:bCs/>
                <w:sz w:val="23"/>
                <w:szCs w:val="23"/>
              </w:rPr>
              <w:t xml:space="preserve">afeguarding Resource </w:t>
            </w:r>
            <w:r w:rsidR="5B3B0F02" w:rsidRPr="00785367">
              <w:rPr>
                <w:b/>
                <w:bCs/>
                <w:sz w:val="23"/>
                <w:szCs w:val="23"/>
              </w:rPr>
              <w:t>Hub</w:t>
            </w:r>
            <w:r w:rsidR="35B9E4B9" w:rsidRPr="00785367">
              <w:rPr>
                <w:b/>
                <w:bCs/>
                <w:sz w:val="23"/>
                <w:szCs w:val="23"/>
              </w:rPr>
              <w:t>.</w:t>
            </w:r>
            <w:r w:rsidR="35B9E4B9" w:rsidRPr="00785367">
              <w:rPr>
                <w:sz w:val="23"/>
                <w:szCs w:val="23"/>
              </w:rPr>
              <w:t xml:space="preserve"> Suitable resources will be compiled for use within the AISACT website. This will include top tips, procedures, fact sh</w:t>
            </w:r>
            <w:r w:rsidR="7C24AF3C" w:rsidRPr="00785367">
              <w:rPr>
                <w:sz w:val="23"/>
                <w:szCs w:val="23"/>
              </w:rPr>
              <w:t>eets, and flow charts.</w:t>
            </w:r>
          </w:p>
          <w:p w14:paraId="30819EAC" w14:textId="2C6F396C" w:rsidR="005E6C64" w:rsidRPr="00785367" w:rsidRDefault="37C3EFD3" w:rsidP="4F3E4246">
            <w:r w:rsidRPr="00785367">
              <w:rPr>
                <w:rFonts w:ascii="Calibri" w:eastAsia="Calibri" w:hAnsi="Calibri" w:cs="Calibri"/>
              </w:rPr>
              <w:t xml:space="preserve"> </w:t>
            </w:r>
          </w:p>
          <w:p w14:paraId="4D35F4A4" w14:textId="2A5BF819" w:rsidR="005E6C64" w:rsidRPr="00785367" w:rsidRDefault="005E6C64" w:rsidP="00BB22BD"/>
          <w:p w14:paraId="7ACEA9BD" w14:textId="188D0F69" w:rsidR="005E6C64" w:rsidRPr="00785367" w:rsidRDefault="2AA70AEB" w:rsidP="555D4A01">
            <w:r w:rsidRPr="00785367">
              <w:t>Develop</w:t>
            </w:r>
            <w:r w:rsidRPr="00785367">
              <w:rPr>
                <w:b/>
                <w:bCs/>
              </w:rPr>
              <w:t xml:space="preserve"> Guiding Principles for Creating </w:t>
            </w:r>
            <w:r w:rsidR="1B31E1A0" w:rsidRPr="00785367">
              <w:rPr>
                <w:b/>
                <w:bCs/>
              </w:rPr>
              <w:t>a Culture</w:t>
            </w:r>
            <w:r w:rsidRPr="00785367">
              <w:rPr>
                <w:b/>
                <w:bCs/>
              </w:rPr>
              <w:t xml:space="preserve"> of </w:t>
            </w:r>
            <w:r w:rsidR="2DE172AA" w:rsidRPr="00785367">
              <w:rPr>
                <w:b/>
                <w:bCs/>
              </w:rPr>
              <w:t>W</w:t>
            </w:r>
            <w:r w:rsidRPr="00785367">
              <w:rPr>
                <w:b/>
                <w:bCs/>
              </w:rPr>
              <w:t>ellbeing</w:t>
            </w:r>
            <w:r w:rsidRPr="00785367">
              <w:t xml:space="preserve"> </w:t>
            </w:r>
            <w:r w:rsidRPr="00785367">
              <w:rPr>
                <w:b/>
                <w:bCs/>
              </w:rPr>
              <w:t>in Schools</w:t>
            </w:r>
            <w:r w:rsidR="0F439136" w:rsidRPr="00785367">
              <w:rPr>
                <w:b/>
                <w:bCs/>
              </w:rPr>
              <w:t xml:space="preserve">. </w:t>
            </w:r>
            <w:r w:rsidR="0F439136" w:rsidRPr="00785367">
              <w:t xml:space="preserve">This will be accompanied by support resources to provide guidance, </w:t>
            </w:r>
            <w:r w:rsidR="44C47A08" w:rsidRPr="00785367">
              <w:t>actionable</w:t>
            </w:r>
            <w:r w:rsidR="0F439136" w:rsidRPr="00785367">
              <w:t xml:space="preserve"> solutions and</w:t>
            </w:r>
            <w:r w:rsidR="0F439136" w:rsidRPr="00785367">
              <w:rPr>
                <w:b/>
                <w:bCs/>
              </w:rPr>
              <w:t xml:space="preserve"> </w:t>
            </w:r>
            <w:r w:rsidR="0F439136" w:rsidRPr="00785367">
              <w:t>templates</w:t>
            </w:r>
            <w:r w:rsidR="73F435EE" w:rsidRPr="00785367">
              <w:t xml:space="preserve"> for a school wellbeing strategy with associated fact sheets.</w:t>
            </w:r>
          </w:p>
        </w:tc>
        <w:tc>
          <w:tcPr>
            <w:tcW w:w="2474" w:type="dxa"/>
          </w:tcPr>
          <w:p w14:paraId="28BCF4C0" w14:textId="713CC578" w:rsidR="00A518DC" w:rsidRPr="00785367" w:rsidRDefault="00A518DC" w:rsidP="401BFB1B">
            <w:pPr>
              <w:pStyle w:val="NoSpacing"/>
            </w:pPr>
          </w:p>
          <w:p w14:paraId="1C04D901" w14:textId="07E1FA6C" w:rsidR="00A518DC" w:rsidRPr="00785367" w:rsidRDefault="00A518DC" w:rsidP="401BFB1B">
            <w:pPr>
              <w:pStyle w:val="NoSpacing"/>
            </w:pPr>
          </w:p>
          <w:p w14:paraId="4C214630" w14:textId="3EE5A8E2" w:rsidR="00A518DC" w:rsidRPr="00785367" w:rsidRDefault="21FED693" w:rsidP="401BFB1B">
            <w:pPr>
              <w:pStyle w:val="NoSpacing"/>
            </w:pPr>
            <w:r w:rsidRPr="00785367">
              <w:t>$5,000.00</w:t>
            </w:r>
          </w:p>
          <w:p w14:paraId="384794B8" w14:textId="406814B3" w:rsidR="00A518DC" w:rsidRPr="00785367" w:rsidRDefault="00A518DC" w:rsidP="401BFB1B">
            <w:pPr>
              <w:pStyle w:val="NoSpacing"/>
            </w:pPr>
          </w:p>
          <w:p w14:paraId="0F5D33A0" w14:textId="0EECE6DA" w:rsidR="00A518DC" w:rsidRPr="00785367" w:rsidRDefault="00A518DC" w:rsidP="401BFB1B">
            <w:pPr>
              <w:pStyle w:val="NoSpacing"/>
            </w:pPr>
          </w:p>
          <w:p w14:paraId="7E165915" w14:textId="0152BF92" w:rsidR="00A518DC" w:rsidRPr="00785367" w:rsidRDefault="00A518DC" w:rsidP="401BFB1B">
            <w:pPr>
              <w:pStyle w:val="NoSpacing"/>
            </w:pPr>
          </w:p>
          <w:p w14:paraId="7B9AAD21" w14:textId="11B47EE5" w:rsidR="00A518DC" w:rsidRPr="00785367" w:rsidRDefault="00A518DC" w:rsidP="401BFB1B">
            <w:pPr>
              <w:pStyle w:val="NoSpacing"/>
            </w:pPr>
          </w:p>
          <w:p w14:paraId="473DBC04" w14:textId="5120B23B" w:rsidR="00A518DC" w:rsidRPr="00785367" w:rsidRDefault="00A518DC" w:rsidP="401BFB1B">
            <w:pPr>
              <w:pStyle w:val="NoSpacing"/>
            </w:pPr>
          </w:p>
          <w:p w14:paraId="509660F7" w14:textId="68FD968E" w:rsidR="00A518DC" w:rsidRPr="00785367" w:rsidRDefault="00A518DC" w:rsidP="401BFB1B">
            <w:pPr>
              <w:pStyle w:val="NoSpacing"/>
            </w:pPr>
          </w:p>
          <w:p w14:paraId="738AA68E" w14:textId="2FA63F50" w:rsidR="00A518DC" w:rsidRPr="00785367" w:rsidRDefault="00A518DC" w:rsidP="401BFB1B">
            <w:pPr>
              <w:pStyle w:val="NoSpacing"/>
            </w:pPr>
          </w:p>
          <w:p w14:paraId="51D4A826" w14:textId="3CFFC53A" w:rsidR="00A518DC" w:rsidRPr="00785367" w:rsidRDefault="00A518DC" w:rsidP="401BFB1B">
            <w:pPr>
              <w:pStyle w:val="NoSpacing"/>
            </w:pPr>
          </w:p>
          <w:p w14:paraId="6E1EA73D" w14:textId="29C2ABE1" w:rsidR="00A518DC" w:rsidRPr="00785367" w:rsidRDefault="00A518DC" w:rsidP="401BFB1B">
            <w:pPr>
              <w:pStyle w:val="NoSpacing"/>
            </w:pPr>
          </w:p>
          <w:p w14:paraId="242AABFF" w14:textId="65C4D9A1" w:rsidR="00A518DC" w:rsidRPr="00785367" w:rsidRDefault="598A3068" w:rsidP="401BFB1B">
            <w:pPr>
              <w:pStyle w:val="NoSpacing"/>
            </w:pPr>
            <w:r w:rsidRPr="00785367">
              <w:t>$34,000.00</w:t>
            </w:r>
          </w:p>
          <w:p w14:paraId="5C6DF1AA" w14:textId="39F2CBC6" w:rsidR="00A518DC" w:rsidRPr="00785367" w:rsidRDefault="00A518DC" w:rsidP="401BFB1B">
            <w:pPr>
              <w:pStyle w:val="NoSpacing"/>
            </w:pPr>
          </w:p>
        </w:tc>
        <w:tc>
          <w:tcPr>
            <w:tcW w:w="2790" w:type="dxa"/>
          </w:tcPr>
          <w:p w14:paraId="094FAA41" w14:textId="3F2FD844" w:rsidR="1F0B707D" w:rsidRPr="00785367" w:rsidRDefault="1F0B707D" w:rsidP="0BE40E9F">
            <w:pPr>
              <w:rPr>
                <w:lang w:val="en-GB"/>
              </w:rPr>
            </w:pPr>
            <w:r w:rsidRPr="00785367">
              <w:rPr>
                <w:lang w:val="en-GB"/>
              </w:rPr>
              <w:t xml:space="preserve">Build capacity within Member schools </w:t>
            </w:r>
            <w:r w:rsidR="00732F6A" w:rsidRPr="00785367">
              <w:rPr>
                <w:lang w:val="en-GB"/>
              </w:rPr>
              <w:t>regarding</w:t>
            </w:r>
            <w:r w:rsidRPr="00785367">
              <w:rPr>
                <w:lang w:val="en-GB"/>
              </w:rPr>
              <w:t xml:space="preserve"> Safeguarding policies and practices.</w:t>
            </w:r>
          </w:p>
          <w:p w14:paraId="38A248CF" w14:textId="3DF2C283" w:rsidR="005E6C64" w:rsidRPr="00785367" w:rsidRDefault="005E6C64" w:rsidP="15B501BE">
            <w:pPr>
              <w:rPr>
                <w:b/>
                <w:bCs/>
                <w:highlight w:val="yellow"/>
                <w:lang w:val="en-GB"/>
              </w:rPr>
            </w:pPr>
          </w:p>
          <w:p w14:paraId="128A5249" w14:textId="67A64EF9" w:rsidR="005E6C64" w:rsidRPr="00785367" w:rsidRDefault="005E6C64" w:rsidP="15B501BE">
            <w:pPr>
              <w:rPr>
                <w:b/>
                <w:bCs/>
                <w:highlight w:val="yellow"/>
                <w:lang w:val="en-GB"/>
              </w:rPr>
            </w:pPr>
          </w:p>
          <w:p w14:paraId="532846FA" w14:textId="490FD056" w:rsidR="005E6C64" w:rsidRPr="00785367" w:rsidRDefault="3BDF6F07" w:rsidP="15B501BE">
            <w:r w:rsidRPr="00785367">
              <w:t xml:space="preserve">Provision of an overarching guide to </w:t>
            </w:r>
            <w:r w:rsidR="0983847C" w:rsidRPr="00785367">
              <w:t>developing</w:t>
            </w:r>
            <w:r w:rsidRPr="00785367">
              <w:t xml:space="preserve"> proactive and sustainable wellbeing practices th</w:t>
            </w:r>
            <w:r w:rsidR="68D5F714" w:rsidRPr="00785367">
              <w:t xml:space="preserve">at will replace </w:t>
            </w:r>
            <w:r w:rsidR="67972538" w:rsidRPr="00785367">
              <w:t>the</w:t>
            </w:r>
            <w:r w:rsidR="68D5F714" w:rsidRPr="00785367">
              <w:t xml:space="preserve"> </w:t>
            </w:r>
            <w:r w:rsidR="7893C2DE" w:rsidRPr="00785367">
              <w:t>reactive</w:t>
            </w:r>
            <w:r w:rsidR="68D5F714" w:rsidRPr="00785367">
              <w:t xml:space="preserve"> haphazard approaches taken </w:t>
            </w:r>
            <w:r w:rsidR="0686A733" w:rsidRPr="00785367">
              <w:t>by</w:t>
            </w:r>
            <w:r w:rsidR="68D5F714" w:rsidRPr="00785367">
              <w:t xml:space="preserve"> many schools to supporting staff wellbeing</w:t>
            </w:r>
            <w:r w:rsidR="1DE8173D" w:rsidRPr="00785367">
              <w:t>.</w:t>
            </w:r>
          </w:p>
          <w:p w14:paraId="3889A505" w14:textId="359A16CC" w:rsidR="005E6C64" w:rsidRPr="00785367" w:rsidRDefault="005E6C64" w:rsidP="15B501BE">
            <w:pPr>
              <w:rPr>
                <w:b/>
                <w:bCs/>
                <w:highlight w:val="yellow"/>
                <w:lang w:val="en-GB"/>
              </w:rPr>
            </w:pPr>
          </w:p>
        </w:tc>
        <w:tc>
          <w:tcPr>
            <w:tcW w:w="2790" w:type="dxa"/>
          </w:tcPr>
          <w:p w14:paraId="65CA55C2" w14:textId="461EC825" w:rsidR="005E6C64" w:rsidRPr="00785367" w:rsidRDefault="60AFCE26" w:rsidP="0BE40E9F">
            <w:r w:rsidRPr="00785367">
              <w:t>Monitor accessing of resources on the AISACT website.</w:t>
            </w:r>
          </w:p>
          <w:p w14:paraId="6735523A" w14:textId="58E7F186" w:rsidR="005E6C64" w:rsidRPr="00785367" w:rsidRDefault="005E6C64" w:rsidP="73B0BEF6">
            <w:pPr>
              <w:pStyle w:val="NoSpacing"/>
            </w:pPr>
          </w:p>
        </w:tc>
      </w:tr>
    </w:tbl>
    <w:p w14:paraId="1A3FAC43" w14:textId="5E2FE827" w:rsidR="00BB22BD" w:rsidRPr="00785367" w:rsidRDefault="00BB22BD" w:rsidP="008D5880">
      <w:pPr>
        <w:pStyle w:val="NoSpacing"/>
      </w:pPr>
    </w:p>
    <w:p w14:paraId="6EEA00F9" w14:textId="77777777" w:rsidR="00BB22BD" w:rsidRPr="00785367" w:rsidRDefault="00BB22BD">
      <w:r w:rsidRPr="00785367">
        <w:br w:type="page"/>
      </w:r>
    </w:p>
    <w:p w14:paraId="474FDF22" w14:textId="77777777" w:rsidR="005E6C64" w:rsidRPr="00785367" w:rsidRDefault="005E6C64" w:rsidP="008D5880">
      <w:pPr>
        <w:pStyle w:val="NoSpacing"/>
      </w:pPr>
    </w:p>
    <w:tbl>
      <w:tblPr>
        <w:tblStyle w:val="TableGrid"/>
        <w:tblW w:w="0" w:type="auto"/>
        <w:tblLook w:val="04A0" w:firstRow="1" w:lastRow="0" w:firstColumn="1" w:lastColumn="0" w:noHBand="0" w:noVBand="1"/>
      </w:tblPr>
      <w:tblGrid>
        <w:gridCol w:w="2789"/>
        <w:gridCol w:w="2789"/>
        <w:gridCol w:w="2790"/>
        <w:gridCol w:w="2790"/>
        <w:gridCol w:w="2790"/>
      </w:tblGrid>
      <w:tr w:rsidR="00785367" w:rsidRPr="00785367" w14:paraId="46959C5D" w14:textId="77777777" w:rsidTr="62E46B77">
        <w:tc>
          <w:tcPr>
            <w:tcW w:w="2789" w:type="dxa"/>
          </w:tcPr>
          <w:p w14:paraId="48E61A4C" w14:textId="77777777" w:rsidR="005E6C64" w:rsidRPr="00785367" w:rsidRDefault="005E6C64" w:rsidP="008D5880">
            <w:pPr>
              <w:spacing w:before="120" w:after="120"/>
              <w:rPr>
                <w:b/>
              </w:rPr>
            </w:pPr>
            <w:r w:rsidRPr="00785367">
              <w:rPr>
                <w:b/>
              </w:rPr>
              <w:t>Project title</w:t>
            </w:r>
          </w:p>
        </w:tc>
        <w:tc>
          <w:tcPr>
            <w:tcW w:w="2789" w:type="dxa"/>
          </w:tcPr>
          <w:p w14:paraId="7A3D56D9" w14:textId="77777777" w:rsidR="005E6C64" w:rsidRPr="00785367" w:rsidRDefault="005E6C64" w:rsidP="008D5880">
            <w:pPr>
              <w:spacing w:before="120" w:after="120"/>
              <w:rPr>
                <w:b/>
              </w:rPr>
            </w:pPr>
            <w:r w:rsidRPr="00785367">
              <w:rPr>
                <w:b/>
              </w:rPr>
              <w:t>Project description and activities</w:t>
            </w:r>
          </w:p>
        </w:tc>
        <w:tc>
          <w:tcPr>
            <w:tcW w:w="2790" w:type="dxa"/>
          </w:tcPr>
          <w:p w14:paraId="0749E4F7" w14:textId="77777777" w:rsidR="005E6C64" w:rsidRPr="00785367" w:rsidRDefault="005E6C64" w:rsidP="008D5880">
            <w:pPr>
              <w:spacing w:before="120" w:after="120"/>
              <w:rPr>
                <w:b/>
              </w:rPr>
            </w:pPr>
            <w:r w:rsidRPr="00785367">
              <w:rPr>
                <w:b/>
              </w:rPr>
              <w:t>Indicative budget</w:t>
            </w:r>
          </w:p>
          <w:p w14:paraId="5854DE7F" w14:textId="77777777" w:rsidR="005E6C64" w:rsidRPr="00785367" w:rsidRDefault="005E6C64" w:rsidP="008D5880">
            <w:pPr>
              <w:spacing w:before="120" w:after="120"/>
              <w:rPr>
                <w:b/>
              </w:rPr>
            </w:pPr>
          </w:p>
        </w:tc>
        <w:tc>
          <w:tcPr>
            <w:tcW w:w="2790" w:type="dxa"/>
          </w:tcPr>
          <w:p w14:paraId="6F5A4472" w14:textId="77777777" w:rsidR="005E6C64" w:rsidRPr="00785367" w:rsidRDefault="005E6C64" w:rsidP="008D5880">
            <w:pPr>
              <w:spacing w:before="120" w:after="120"/>
              <w:rPr>
                <w:b/>
              </w:rPr>
            </w:pPr>
            <w:r w:rsidRPr="00785367">
              <w:rPr>
                <w:b/>
              </w:rPr>
              <w:t>Expected outcomes/</w:t>
            </w:r>
          </w:p>
          <w:p w14:paraId="1FE93D39" w14:textId="77777777" w:rsidR="005E6C64" w:rsidRPr="00785367" w:rsidRDefault="005E6C64" w:rsidP="008D5880">
            <w:pPr>
              <w:spacing w:before="120" w:after="120"/>
              <w:rPr>
                <w:b/>
              </w:rPr>
            </w:pPr>
            <w:r w:rsidRPr="00785367">
              <w:rPr>
                <w:b/>
              </w:rPr>
              <w:t>Overall achievements</w:t>
            </w:r>
          </w:p>
        </w:tc>
        <w:tc>
          <w:tcPr>
            <w:tcW w:w="2790" w:type="dxa"/>
          </w:tcPr>
          <w:p w14:paraId="7219B6FF" w14:textId="77777777" w:rsidR="005E6C64" w:rsidRPr="00785367" w:rsidRDefault="005E6C64" w:rsidP="008D5880">
            <w:pPr>
              <w:spacing w:before="120" w:after="120"/>
              <w:rPr>
                <w:b/>
              </w:rPr>
            </w:pPr>
            <w:r w:rsidRPr="00785367">
              <w:rPr>
                <w:b/>
              </w:rPr>
              <w:t>Indicators of success</w:t>
            </w:r>
          </w:p>
        </w:tc>
      </w:tr>
      <w:tr w:rsidR="005E6C64" w:rsidRPr="00785367" w14:paraId="51B12332" w14:textId="77777777" w:rsidTr="62E46B77">
        <w:tc>
          <w:tcPr>
            <w:tcW w:w="2789" w:type="dxa"/>
          </w:tcPr>
          <w:p w14:paraId="53C43DC7" w14:textId="374FBB0D" w:rsidR="005E6C64" w:rsidRPr="00785367" w:rsidRDefault="005E6C64" w:rsidP="73B0BEF6">
            <w:pPr>
              <w:pStyle w:val="NoSpacing"/>
              <w:rPr>
                <w:b/>
                <w:bCs/>
              </w:rPr>
            </w:pPr>
            <w:r w:rsidRPr="00785367">
              <w:rPr>
                <w:b/>
                <w:bCs/>
              </w:rPr>
              <w:t xml:space="preserve">Leadership and </w:t>
            </w:r>
            <w:r w:rsidR="18BC25ED" w:rsidRPr="00785367">
              <w:rPr>
                <w:b/>
                <w:bCs/>
              </w:rPr>
              <w:t xml:space="preserve">Student </w:t>
            </w:r>
            <w:r w:rsidRPr="00785367">
              <w:rPr>
                <w:b/>
                <w:bCs/>
              </w:rPr>
              <w:t>Wellbeing</w:t>
            </w:r>
          </w:p>
          <w:p w14:paraId="5354C245" w14:textId="5C238BC7" w:rsidR="005E6C64" w:rsidRPr="00785367" w:rsidRDefault="005E6C64" w:rsidP="73B0BEF6"/>
          <w:p w14:paraId="57590049" w14:textId="04DB4310" w:rsidR="005E6C64" w:rsidRPr="00785367" w:rsidRDefault="005E6C64" w:rsidP="73B0BEF6">
            <w:r w:rsidRPr="00785367">
              <w:t>Bilateral Reform Direction B: Support teaching, school leadership and school improvement</w:t>
            </w:r>
          </w:p>
          <w:p w14:paraId="349174B5" w14:textId="4221FBCA" w:rsidR="005E6C64" w:rsidRPr="00785367" w:rsidRDefault="0AB6F932" w:rsidP="73B0BEF6">
            <w:pPr>
              <w:pStyle w:val="NoSpacing"/>
            </w:pPr>
            <w:r w:rsidRPr="00785367">
              <w:t>Inclusion and Student Wellbe</w:t>
            </w:r>
            <w:r w:rsidR="75D1ADF8" w:rsidRPr="00785367">
              <w:t>i</w:t>
            </w:r>
            <w:r w:rsidRPr="00785367">
              <w:t>ng</w:t>
            </w:r>
          </w:p>
          <w:p w14:paraId="2CC54AED" w14:textId="27D83812" w:rsidR="00A518DC" w:rsidRPr="00785367" w:rsidRDefault="00A518DC" w:rsidP="73B0BEF6">
            <w:pPr>
              <w:pStyle w:val="NoSpacing"/>
            </w:pPr>
          </w:p>
          <w:p w14:paraId="2CEBD971" w14:textId="6F0181CA" w:rsidR="00A518DC" w:rsidRPr="00785367" w:rsidRDefault="00A518DC" w:rsidP="73B0BEF6">
            <w:pPr>
              <w:pStyle w:val="NoSpacing"/>
            </w:pPr>
          </w:p>
          <w:p w14:paraId="64A7D9FA" w14:textId="77D07918" w:rsidR="005E6C64" w:rsidRPr="00785367" w:rsidRDefault="005E6C64" w:rsidP="00F32F51">
            <w:pPr>
              <w:pStyle w:val="NoSpacing"/>
              <w:rPr>
                <w:b/>
                <w:bCs/>
                <w:sz w:val="48"/>
                <w:szCs w:val="48"/>
              </w:rPr>
            </w:pPr>
          </w:p>
        </w:tc>
        <w:tc>
          <w:tcPr>
            <w:tcW w:w="2789" w:type="dxa"/>
          </w:tcPr>
          <w:p w14:paraId="06294788" w14:textId="2988798D" w:rsidR="002E76ED" w:rsidRPr="00785367" w:rsidRDefault="2EC2AC45" w:rsidP="0BE40E9F">
            <w:pPr>
              <w:pStyle w:val="NoSpacing"/>
            </w:pPr>
            <w:r w:rsidRPr="00785367">
              <w:t xml:space="preserve">Series of 6x </w:t>
            </w:r>
            <w:r w:rsidR="2F84EB81" w:rsidRPr="00785367">
              <w:t>1.5-hour</w:t>
            </w:r>
            <w:r w:rsidRPr="00785367">
              <w:t xml:space="preserve"> workshops presented by the </w:t>
            </w:r>
            <w:r w:rsidRPr="00785367">
              <w:rPr>
                <w:b/>
                <w:bCs/>
              </w:rPr>
              <w:t>ACT BeYou</w:t>
            </w:r>
            <w:r w:rsidRPr="00785367">
              <w:t xml:space="preserve"> team.  Topics to be chosen based on input from schools.</w:t>
            </w:r>
          </w:p>
          <w:p w14:paraId="73ABEFAF" w14:textId="77777777" w:rsidR="00732F6A" w:rsidRPr="00785367" w:rsidRDefault="00732F6A" w:rsidP="0BE40E9F">
            <w:pPr>
              <w:pStyle w:val="NoSpacing"/>
            </w:pPr>
          </w:p>
          <w:p w14:paraId="1EEA0AC4" w14:textId="79678A52" w:rsidR="002E76ED" w:rsidRPr="00785367" w:rsidRDefault="6F162146" w:rsidP="0BE40E9F">
            <w:pPr>
              <w:pStyle w:val="NoSpacing"/>
            </w:pPr>
            <w:r w:rsidRPr="00785367">
              <w:t xml:space="preserve">Post Vention Training for schools will be offered in collaboration with </w:t>
            </w:r>
            <w:r w:rsidR="217F1862" w:rsidRPr="00785367">
              <w:t>StandBy</w:t>
            </w:r>
            <w:r w:rsidRPr="00785367">
              <w:t xml:space="preserve"> staff – 2 sessions</w:t>
            </w:r>
            <w:r w:rsidR="3CC859D0" w:rsidRPr="00785367">
              <w:t>.</w:t>
            </w:r>
          </w:p>
        </w:tc>
        <w:tc>
          <w:tcPr>
            <w:tcW w:w="2790" w:type="dxa"/>
          </w:tcPr>
          <w:p w14:paraId="57FF6E1E" w14:textId="12505603" w:rsidR="005E6C64" w:rsidRPr="00785367" w:rsidRDefault="005E6C64" w:rsidP="73B0BEF6">
            <w:pPr>
              <w:pStyle w:val="NoSpacing"/>
            </w:pPr>
          </w:p>
          <w:p w14:paraId="541E5FC6" w14:textId="478060B5" w:rsidR="005E6C64" w:rsidRPr="00785367" w:rsidRDefault="005E6C64" w:rsidP="73B0BEF6">
            <w:pPr>
              <w:pStyle w:val="NoSpacing"/>
            </w:pPr>
          </w:p>
          <w:p w14:paraId="37919378" w14:textId="2FE2219A" w:rsidR="005E6C64" w:rsidRPr="00785367" w:rsidRDefault="005E6C64" w:rsidP="73B0BEF6">
            <w:pPr>
              <w:pStyle w:val="NoSpacing"/>
            </w:pPr>
          </w:p>
          <w:p w14:paraId="57C15D14" w14:textId="55B79601" w:rsidR="005E6C64" w:rsidRPr="00785367" w:rsidRDefault="005E6C64" w:rsidP="73B0BEF6">
            <w:pPr>
              <w:pStyle w:val="NoSpacing"/>
            </w:pPr>
          </w:p>
          <w:p w14:paraId="57154317" w14:textId="1F30E359" w:rsidR="005E6C64" w:rsidRPr="00785367" w:rsidRDefault="005E6C64" w:rsidP="73B0BEF6">
            <w:pPr>
              <w:pStyle w:val="NoSpacing"/>
            </w:pPr>
          </w:p>
          <w:p w14:paraId="60F2D681" w14:textId="2506758D" w:rsidR="005E6C64" w:rsidRPr="00785367" w:rsidRDefault="005E6C64" w:rsidP="73B0BEF6">
            <w:pPr>
              <w:pStyle w:val="NoSpacing"/>
            </w:pPr>
          </w:p>
        </w:tc>
        <w:tc>
          <w:tcPr>
            <w:tcW w:w="2790" w:type="dxa"/>
          </w:tcPr>
          <w:p w14:paraId="4347729E" w14:textId="30A33211" w:rsidR="005E6C64" w:rsidRPr="00785367" w:rsidRDefault="319B1849" w:rsidP="73B0BEF6">
            <w:pPr>
              <w:pStyle w:val="NoSpacing"/>
            </w:pPr>
            <w:r w:rsidRPr="00785367">
              <w:t xml:space="preserve">Schools will have access to current, highly relevant research </w:t>
            </w:r>
            <w:r w:rsidR="3EFA9BF1" w:rsidRPr="00785367">
              <w:t xml:space="preserve">and an opportunity to </w:t>
            </w:r>
            <w:r w:rsidR="00732F6A" w:rsidRPr="00785367">
              <w:t xml:space="preserve">collaborate and network with the BeYou and </w:t>
            </w:r>
            <w:r w:rsidR="33B79541" w:rsidRPr="00785367">
              <w:t xml:space="preserve">StandBy </w:t>
            </w:r>
            <w:r w:rsidR="00732F6A" w:rsidRPr="00785367">
              <w:t>expert teams.</w:t>
            </w:r>
          </w:p>
          <w:p w14:paraId="7BAC8E9F" w14:textId="66AFAD69" w:rsidR="2AA1C1CC" w:rsidRPr="00785367" w:rsidRDefault="2AA1C1CC" w:rsidP="2AA1C1CC">
            <w:pPr>
              <w:pStyle w:val="NoSpacing"/>
            </w:pPr>
          </w:p>
          <w:p w14:paraId="7318FF03" w14:textId="1F5035BD" w:rsidR="2AA1C1CC" w:rsidRPr="00785367" w:rsidRDefault="2AA1C1CC" w:rsidP="2AA1C1CC">
            <w:pPr>
              <w:pStyle w:val="NoSpacing"/>
            </w:pPr>
          </w:p>
          <w:p w14:paraId="03F828E4" w14:textId="67E0B974" w:rsidR="005E6C64" w:rsidRPr="00785367" w:rsidRDefault="005E6C64" w:rsidP="73B0BEF6">
            <w:pPr>
              <w:pStyle w:val="NoSpacing"/>
            </w:pPr>
          </w:p>
        </w:tc>
        <w:tc>
          <w:tcPr>
            <w:tcW w:w="2790" w:type="dxa"/>
          </w:tcPr>
          <w:p w14:paraId="30B9ACAF" w14:textId="4A553E3A" w:rsidR="005E6C64" w:rsidRPr="00785367" w:rsidRDefault="791A6668" w:rsidP="576D596F">
            <w:pPr>
              <w:spacing w:before="120" w:after="120" w:line="276" w:lineRule="auto"/>
            </w:pPr>
            <w:r w:rsidRPr="00785367">
              <w:t>Pre and post workshop data indicate</w:t>
            </w:r>
            <w:r w:rsidR="1861A319" w:rsidRPr="00785367">
              <w:t xml:space="preserve"> </w:t>
            </w:r>
            <w:r w:rsidRPr="00785367">
              <w:t>that higher than 80% of participants repor</w:t>
            </w:r>
            <w:r w:rsidR="03FC8A9D" w:rsidRPr="00785367">
              <w:t>t</w:t>
            </w:r>
            <w:r w:rsidRPr="00785367">
              <w:t xml:space="preserve"> an enhanced understanding regarding issues of student well-being and feelings of school being a safe place.</w:t>
            </w:r>
          </w:p>
          <w:p w14:paraId="064323D4" w14:textId="5E4945AE" w:rsidR="005E6C64" w:rsidRPr="00785367" w:rsidRDefault="6EAFFC7F" w:rsidP="576D596F">
            <w:pPr>
              <w:spacing w:before="120" w:after="120" w:line="276" w:lineRule="auto"/>
            </w:pPr>
            <w:r w:rsidRPr="00785367">
              <w:t>Post workshop data for specific topic workshops</w:t>
            </w:r>
            <w:r w:rsidR="0F9790A3" w:rsidRPr="00785367">
              <w:t xml:space="preserve"> indicate 80% or more </w:t>
            </w:r>
            <w:r w:rsidR="1906D4F9" w:rsidRPr="00785367">
              <w:t>report enhanced understandings of and confidence in</w:t>
            </w:r>
            <w:r w:rsidR="0DE9DA53" w:rsidRPr="00785367">
              <w:t xml:space="preserve"> </w:t>
            </w:r>
            <w:r w:rsidR="1906D4F9" w:rsidRPr="00785367">
              <w:t>responding to topic areas.</w:t>
            </w:r>
          </w:p>
          <w:p w14:paraId="2AC57CB0" w14:textId="33F1D7E3" w:rsidR="005E6C64" w:rsidRPr="00785367" w:rsidRDefault="005E6C64" w:rsidP="73B0BEF6"/>
        </w:tc>
      </w:tr>
    </w:tbl>
    <w:p w14:paraId="5186B13D" w14:textId="0F1BF888" w:rsidR="00732F6A" w:rsidRPr="00785367" w:rsidRDefault="00732F6A" w:rsidP="008D5880">
      <w:pPr>
        <w:pStyle w:val="NoSpacing"/>
      </w:pPr>
    </w:p>
    <w:p w14:paraId="3F1A3F2A" w14:textId="77777777" w:rsidR="00732F6A" w:rsidRPr="00785367" w:rsidRDefault="00732F6A">
      <w:r w:rsidRPr="00785367">
        <w:br w:type="page"/>
      </w:r>
    </w:p>
    <w:tbl>
      <w:tblPr>
        <w:tblStyle w:val="TableGrid"/>
        <w:tblW w:w="0" w:type="auto"/>
        <w:tblLook w:val="04A0" w:firstRow="1" w:lastRow="0" w:firstColumn="1" w:lastColumn="0" w:noHBand="0" w:noVBand="1"/>
      </w:tblPr>
      <w:tblGrid>
        <w:gridCol w:w="2789"/>
        <w:gridCol w:w="2789"/>
        <w:gridCol w:w="2790"/>
        <w:gridCol w:w="2790"/>
        <w:gridCol w:w="2790"/>
      </w:tblGrid>
      <w:tr w:rsidR="00785367" w:rsidRPr="00785367" w14:paraId="610C6B94" w14:textId="77777777" w:rsidTr="62E46B77">
        <w:tc>
          <w:tcPr>
            <w:tcW w:w="2789" w:type="dxa"/>
          </w:tcPr>
          <w:p w14:paraId="5D01473F" w14:textId="77777777" w:rsidR="005E6C64" w:rsidRPr="00785367" w:rsidRDefault="005E6C64" w:rsidP="008D5880">
            <w:pPr>
              <w:spacing w:before="120" w:after="120"/>
              <w:rPr>
                <w:b/>
              </w:rPr>
            </w:pPr>
            <w:r w:rsidRPr="00785367">
              <w:rPr>
                <w:b/>
              </w:rPr>
              <w:lastRenderedPageBreak/>
              <w:t>Project title</w:t>
            </w:r>
          </w:p>
        </w:tc>
        <w:tc>
          <w:tcPr>
            <w:tcW w:w="2789" w:type="dxa"/>
          </w:tcPr>
          <w:p w14:paraId="6E0919AC" w14:textId="77777777" w:rsidR="005E6C64" w:rsidRPr="00785367" w:rsidRDefault="005E6C64" w:rsidP="008D5880">
            <w:pPr>
              <w:spacing w:before="120" w:after="120"/>
              <w:rPr>
                <w:b/>
              </w:rPr>
            </w:pPr>
            <w:r w:rsidRPr="00785367">
              <w:rPr>
                <w:b/>
              </w:rPr>
              <w:t>Project description and activities</w:t>
            </w:r>
          </w:p>
        </w:tc>
        <w:tc>
          <w:tcPr>
            <w:tcW w:w="2790" w:type="dxa"/>
          </w:tcPr>
          <w:p w14:paraId="25FABA54" w14:textId="77777777" w:rsidR="005E6C64" w:rsidRPr="00785367" w:rsidRDefault="005E6C64" w:rsidP="008D5880">
            <w:pPr>
              <w:spacing w:before="120" w:after="120"/>
              <w:rPr>
                <w:b/>
              </w:rPr>
            </w:pPr>
            <w:r w:rsidRPr="00785367">
              <w:rPr>
                <w:b/>
              </w:rPr>
              <w:t>Indicative budget</w:t>
            </w:r>
          </w:p>
          <w:p w14:paraId="3D404BC9" w14:textId="77777777" w:rsidR="005E6C64" w:rsidRPr="00785367" w:rsidRDefault="005E6C64" w:rsidP="008D5880">
            <w:pPr>
              <w:spacing w:before="120" w:after="120"/>
              <w:rPr>
                <w:b/>
              </w:rPr>
            </w:pPr>
          </w:p>
        </w:tc>
        <w:tc>
          <w:tcPr>
            <w:tcW w:w="2790" w:type="dxa"/>
          </w:tcPr>
          <w:p w14:paraId="0867349B" w14:textId="77777777" w:rsidR="005E6C64" w:rsidRPr="00785367" w:rsidRDefault="005E6C64" w:rsidP="008D5880">
            <w:pPr>
              <w:spacing w:before="120" w:after="120"/>
              <w:rPr>
                <w:b/>
              </w:rPr>
            </w:pPr>
            <w:r w:rsidRPr="00785367">
              <w:rPr>
                <w:b/>
              </w:rPr>
              <w:t>Expected outcomes/</w:t>
            </w:r>
          </w:p>
          <w:p w14:paraId="3D5D476F" w14:textId="77777777" w:rsidR="005E6C64" w:rsidRPr="00785367" w:rsidRDefault="005E6C64" w:rsidP="008D5880">
            <w:pPr>
              <w:spacing w:before="120" w:after="120"/>
              <w:rPr>
                <w:b/>
              </w:rPr>
            </w:pPr>
            <w:r w:rsidRPr="00785367">
              <w:rPr>
                <w:b/>
              </w:rPr>
              <w:t>Overall achievements</w:t>
            </w:r>
          </w:p>
        </w:tc>
        <w:tc>
          <w:tcPr>
            <w:tcW w:w="2790" w:type="dxa"/>
          </w:tcPr>
          <w:p w14:paraId="1EA981B5" w14:textId="77777777" w:rsidR="005E6C64" w:rsidRPr="00785367" w:rsidRDefault="005E6C64" w:rsidP="008D5880">
            <w:pPr>
              <w:spacing w:before="120" w:after="120"/>
              <w:rPr>
                <w:b/>
              </w:rPr>
            </w:pPr>
            <w:r w:rsidRPr="00785367">
              <w:rPr>
                <w:b/>
              </w:rPr>
              <w:t>Indicators of success</w:t>
            </w:r>
          </w:p>
        </w:tc>
      </w:tr>
      <w:tr w:rsidR="00C06000" w:rsidRPr="00785367" w14:paraId="65172070" w14:textId="77777777" w:rsidTr="62E46B77">
        <w:tc>
          <w:tcPr>
            <w:tcW w:w="2789" w:type="dxa"/>
          </w:tcPr>
          <w:p w14:paraId="635B41E0" w14:textId="6CF60C37" w:rsidR="005E6C64" w:rsidRPr="00785367" w:rsidRDefault="005E6C64" w:rsidP="73B0BEF6">
            <w:pPr>
              <w:jc w:val="both"/>
              <w:rPr>
                <w:b/>
                <w:bCs/>
              </w:rPr>
            </w:pPr>
            <w:r w:rsidRPr="00785367">
              <w:rPr>
                <w:b/>
                <w:bCs/>
              </w:rPr>
              <w:t>Leadership and Wellbeing</w:t>
            </w:r>
          </w:p>
          <w:p w14:paraId="33D28B4B" w14:textId="7C6BDAAD" w:rsidR="005E6C64" w:rsidRPr="00785367" w:rsidRDefault="005E6C64" w:rsidP="73B0BEF6">
            <w:r w:rsidRPr="00785367">
              <w:t xml:space="preserve">Bilateral reform Direction B Support teaching, school leadership and school improvement </w:t>
            </w:r>
          </w:p>
          <w:p w14:paraId="50B12BB6" w14:textId="37E6D18A" w:rsidR="004775C9" w:rsidRPr="00785367" w:rsidRDefault="004775C9" w:rsidP="73B0BEF6"/>
          <w:p w14:paraId="3C848765" w14:textId="11CDBD58" w:rsidR="4A671F33" w:rsidRPr="00785367" w:rsidRDefault="6115E8F2" w:rsidP="0BE40E9F">
            <w:pPr>
              <w:jc w:val="both"/>
              <w:rPr>
                <w:b/>
                <w:bCs/>
              </w:rPr>
            </w:pPr>
            <w:r w:rsidRPr="00785367">
              <w:rPr>
                <w:b/>
                <w:bCs/>
              </w:rPr>
              <w:t xml:space="preserve">AISACT </w:t>
            </w:r>
            <w:r w:rsidR="00732F6A" w:rsidRPr="00785367">
              <w:rPr>
                <w:b/>
                <w:bCs/>
              </w:rPr>
              <w:t xml:space="preserve">Amplify </w:t>
            </w:r>
            <w:r w:rsidR="5E5A111E" w:rsidRPr="00785367">
              <w:rPr>
                <w:b/>
                <w:bCs/>
              </w:rPr>
              <w:t xml:space="preserve">Program for </w:t>
            </w:r>
            <w:r w:rsidR="012310B2" w:rsidRPr="00785367">
              <w:rPr>
                <w:b/>
                <w:bCs/>
              </w:rPr>
              <w:t>E</w:t>
            </w:r>
            <w:r w:rsidR="5E5A111E" w:rsidRPr="00785367">
              <w:rPr>
                <w:b/>
                <w:bCs/>
              </w:rPr>
              <w:t>arly</w:t>
            </w:r>
            <w:r w:rsidR="3B4F0903" w:rsidRPr="00785367">
              <w:rPr>
                <w:b/>
                <w:bCs/>
              </w:rPr>
              <w:t xml:space="preserve"> </w:t>
            </w:r>
            <w:r w:rsidR="56637589" w:rsidRPr="00785367">
              <w:rPr>
                <w:b/>
                <w:bCs/>
              </w:rPr>
              <w:t>C</w:t>
            </w:r>
            <w:r w:rsidR="13D5897F" w:rsidRPr="00785367">
              <w:rPr>
                <w:b/>
                <w:bCs/>
              </w:rPr>
              <w:t>areer</w:t>
            </w:r>
            <w:r w:rsidR="5E5A111E" w:rsidRPr="00785367">
              <w:rPr>
                <w:b/>
                <w:bCs/>
              </w:rPr>
              <w:t xml:space="preserve"> </w:t>
            </w:r>
            <w:r w:rsidR="793AA50F" w:rsidRPr="00785367">
              <w:rPr>
                <w:b/>
                <w:bCs/>
              </w:rPr>
              <w:t>T</w:t>
            </w:r>
            <w:r w:rsidR="5E5A111E" w:rsidRPr="00785367">
              <w:rPr>
                <w:b/>
                <w:bCs/>
              </w:rPr>
              <w:t>eachers</w:t>
            </w:r>
            <w:r w:rsidR="1C78FC5C" w:rsidRPr="00785367">
              <w:rPr>
                <w:b/>
                <w:bCs/>
              </w:rPr>
              <w:t xml:space="preserve"> </w:t>
            </w:r>
          </w:p>
          <w:p w14:paraId="745003D8" w14:textId="3EE13BA8" w:rsidR="15B501BE" w:rsidRPr="00785367" w:rsidRDefault="15B501BE" w:rsidP="15B501BE">
            <w:pPr>
              <w:jc w:val="both"/>
              <w:rPr>
                <w:b/>
                <w:bCs/>
              </w:rPr>
            </w:pPr>
          </w:p>
          <w:p w14:paraId="2F6F2274" w14:textId="18E620D0" w:rsidR="15B501BE" w:rsidRPr="00785367" w:rsidRDefault="15B501BE" w:rsidP="15B501BE">
            <w:pPr>
              <w:jc w:val="both"/>
              <w:rPr>
                <w:b/>
                <w:bCs/>
              </w:rPr>
            </w:pPr>
          </w:p>
          <w:p w14:paraId="36B8E0BB" w14:textId="2FF3DC39" w:rsidR="15B501BE" w:rsidRPr="00785367" w:rsidRDefault="15B501BE" w:rsidP="15B501BE">
            <w:pPr>
              <w:jc w:val="both"/>
              <w:rPr>
                <w:b/>
                <w:bCs/>
              </w:rPr>
            </w:pPr>
          </w:p>
          <w:p w14:paraId="6FAAF175" w14:textId="681F6783" w:rsidR="4A671F33" w:rsidRPr="00785367" w:rsidRDefault="4A671F33" w:rsidP="73B0BEF6">
            <w:pPr>
              <w:jc w:val="both"/>
              <w:rPr>
                <w:b/>
                <w:bCs/>
              </w:rPr>
            </w:pPr>
          </w:p>
          <w:p w14:paraId="2949478F" w14:textId="6E497DF4" w:rsidR="4A671F33" w:rsidRPr="00785367" w:rsidRDefault="4A671F33" w:rsidP="73B0BEF6">
            <w:pPr>
              <w:jc w:val="both"/>
              <w:rPr>
                <w:b/>
                <w:bCs/>
              </w:rPr>
            </w:pPr>
          </w:p>
          <w:p w14:paraId="37EFA3E3" w14:textId="77777777" w:rsidR="005E6C64" w:rsidRPr="00785367" w:rsidRDefault="005E6C64" w:rsidP="73B0BEF6">
            <w:pPr>
              <w:jc w:val="both"/>
            </w:pPr>
          </w:p>
        </w:tc>
        <w:tc>
          <w:tcPr>
            <w:tcW w:w="2789" w:type="dxa"/>
          </w:tcPr>
          <w:p w14:paraId="4E0C11C8" w14:textId="0D9F4148" w:rsidR="7D87DF09" w:rsidRPr="00785367" w:rsidRDefault="0AB99E84" w:rsidP="401BFB1B">
            <w:pPr>
              <w:spacing w:after="200" w:line="276" w:lineRule="auto"/>
              <w:rPr>
                <w:rFonts w:ascii="Arial" w:hAnsi="Arial" w:cs="Arial"/>
                <w:b/>
                <w:bCs/>
                <w:sz w:val="20"/>
                <w:szCs w:val="20"/>
              </w:rPr>
            </w:pPr>
            <w:r w:rsidRPr="00785367">
              <w:rPr>
                <w:rFonts w:ascii="Arial" w:hAnsi="Arial" w:cs="Arial"/>
                <w:b/>
                <w:bCs/>
                <w:sz w:val="20"/>
                <w:szCs w:val="20"/>
              </w:rPr>
              <w:t>Supporting Early Career Teachers</w:t>
            </w:r>
          </w:p>
          <w:p w14:paraId="7F0EA147" w14:textId="312204EC" w:rsidR="4D3705D3" w:rsidRPr="00785367" w:rsidRDefault="47FA8F9E" w:rsidP="62E46B77">
            <w:pPr>
              <w:spacing w:after="200" w:line="276" w:lineRule="auto"/>
            </w:pPr>
            <w:r w:rsidRPr="00785367">
              <w:t>To support the AISACT in the provision of quality induction</w:t>
            </w:r>
            <w:r w:rsidR="585D0037" w:rsidRPr="00785367">
              <w:t xml:space="preserve"> </w:t>
            </w:r>
            <w:r w:rsidRPr="00785367">
              <w:t>and onboarding opportunities for early career teachers (ECTs) through the delivery of an evidence-informed professional learning program that focused on enhancing the capacity of teachers to deal with the incre</w:t>
            </w:r>
            <w:r w:rsidR="78B3B073" w:rsidRPr="00785367">
              <w:t>asing complexity of their role.</w:t>
            </w:r>
          </w:p>
          <w:p w14:paraId="0677A906" w14:textId="26A23C4A" w:rsidR="768B6633" w:rsidRPr="00785367" w:rsidRDefault="13E8FDCF" w:rsidP="62E46B77">
            <w:pPr>
              <w:spacing w:after="200" w:line="276" w:lineRule="auto"/>
            </w:pPr>
            <w:r w:rsidRPr="00785367">
              <w:t xml:space="preserve">(Sue Chandler Transformative Schools) </w:t>
            </w:r>
          </w:p>
          <w:p w14:paraId="1BCB2174" w14:textId="57FC0D5B" w:rsidR="004B0FD4" w:rsidRPr="00785367" w:rsidRDefault="004B0FD4" w:rsidP="08720B78">
            <w:pPr>
              <w:pStyle w:val="Default"/>
              <w:spacing w:after="126"/>
              <w:rPr>
                <w:rFonts w:asciiTheme="minorHAnsi" w:hAnsiTheme="minorHAnsi" w:cstheme="minorBidi"/>
                <w:color w:val="auto"/>
                <w:sz w:val="22"/>
                <w:szCs w:val="22"/>
              </w:rPr>
            </w:pPr>
          </w:p>
          <w:p w14:paraId="1D1925F9" w14:textId="68B96318" w:rsidR="005E6C64" w:rsidRPr="00785367" w:rsidRDefault="005E6C64" w:rsidP="00F32F51">
            <w:pPr>
              <w:pStyle w:val="Default"/>
              <w:spacing w:after="126"/>
              <w:rPr>
                <w:color w:val="auto"/>
              </w:rPr>
            </w:pPr>
          </w:p>
          <w:p w14:paraId="1BC0A84E" w14:textId="60571E1D" w:rsidR="005E6C64" w:rsidRPr="00785367" w:rsidRDefault="005E6C64" w:rsidP="00F32F51">
            <w:pPr>
              <w:pStyle w:val="Default"/>
              <w:spacing w:after="126"/>
              <w:rPr>
                <w:color w:val="auto"/>
              </w:rPr>
            </w:pPr>
          </w:p>
          <w:p w14:paraId="1704908A" w14:textId="47D56205" w:rsidR="005E6C64" w:rsidRPr="00785367" w:rsidRDefault="005E6C64" w:rsidP="00F32F51">
            <w:pPr>
              <w:pStyle w:val="Default"/>
              <w:spacing w:after="126"/>
              <w:rPr>
                <w:color w:val="auto"/>
              </w:rPr>
            </w:pPr>
          </w:p>
          <w:p w14:paraId="34959D4B" w14:textId="49795D3A" w:rsidR="00732F6A" w:rsidRPr="00785367" w:rsidRDefault="00732F6A" w:rsidP="00F32F51">
            <w:pPr>
              <w:pStyle w:val="Default"/>
              <w:spacing w:after="126"/>
              <w:rPr>
                <w:color w:val="auto"/>
              </w:rPr>
            </w:pPr>
          </w:p>
        </w:tc>
        <w:tc>
          <w:tcPr>
            <w:tcW w:w="2790" w:type="dxa"/>
          </w:tcPr>
          <w:p w14:paraId="7C143DAF" w14:textId="613A97C8" w:rsidR="00595B5E" w:rsidRPr="00785367" w:rsidRDefault="00595B5E" w:rsidP="401BFB1B">
            <w:pPr>
              <w:rPr>
                <w:highlight w:val="yellow"/>
              </w:rPr>
            </w:pPr>
          </w:p>
          <w:p w14:paraId="42E1C8B9" w14:textId="2664BB01" w:rsidR="00595B5E" w:rsidRPr="00785367" w:rsidRDefault="00595B5E" w:rsidP="401BFB1B">
            <w:pPr>
              <w:rPr>
                <w:highlight w:val="yellow"/>
              </w:rPr>
            </w:pPr>
          </w:p>
          <w:p w14:paraId="459BFDD5" w14:textId="7775FBC1" w:rsidR="00595B5E" w:rsidRPr="00785367" w:rsidRDefault="00595B5E" w:rsidP="401BFB1B">
            <w:pPr>
              <w:rPr>
                <w:highlight w:val="yellow"/>
              </w:rPr>
            </w:pPr>
          </w:p>
          <w:p w14:paraId="6B01C37D" w14:textId="078527BE" w:rsidR="00595B5E" w:rsidRPr="00785367" w:rsidRDefault="00595B5E" w:rsidP="401BFB1B">
            <w:pPr>
              <w:rPr>
                <w:highlight w:val="yellow"/>
              </w:rPr>
            </w:pPr>
          </w:p>
          <w:p w14:paraId="3DCAB0CD" w14:textId="1C481B02" w:rsidR="00595B5E" w:rsidRPr="00785367" w:rsidRDefault="00595B5E" w:rsidP="401BFB1B">
            <w:pPr>
              <w:rPr>
                <w:highlight w:val="yellow"/>
              </w:rPr>
            </w:pPr>
          </w:p>
          <w:p w14:paraId="09622FBE" w14:textId="0C78F1CF" w:rsidR="00595B5E" w:rsidRPr="00785367" w:rsidRDefault="73A70ADC" w:rsidP="401BFB1B">
            <w:r w:rsidRPr="00785367">
              <w:t>$10,000.00</w:t>
            </w:r>
          </w:p>
          <w:p w14:paraId="39CB744C" w14:textId="758D6B87" w:rsidR="00595B5E" w:rsidRPr="00785367" w:rsidRDefault="00595B5E" w:rsidP="401BFB1B">
            <w:pPr>
              <w:rPr>
                <w:highlight w:val="yellow"/>
              </w:rPr>
            </w:pPr>
          </w:p>
        </w:tc>
        <w:tc>
          <w:tcPr>
            <w:tcW w:w="2790" w:type="dxa"/>
          </w:tcPr>
          <w:p w14:paraId="759478B5" w14:textId="7E39B52C" w:rsidR="00254C55" w:rsidRPr="00785367" w:rsidRDefault="6358A8ED" w:rsidP="15B501BE">
            <w:r w:rsidRPr="00785367">
              <w:t>Enhanced confidence and wellbeing capability and the establishment of a strong network of support and engagement in shared reflective practice.</w:t>
            </w:r>
            <w:r w:rsidR="793A9314" w:rsidRPr="00785367">
              <w:t xml:space="preserve"> Stories of Practice to be shared at the 2023 AISACT Celebrating Teaching and Learning event.</w:t>
            </w:r>
          </w:p>
          <w:p w14:paraId="7531CA72" w14:textId="02436356" w:rsidR="00254C55" w:rsidRPr="00785367" w:rsidRDefault="00254C55" w:rsidP="15B501BE"/>
          <w:p w14:paraId="61DD203B" w14:textId="2E40314E" w:rsidR="00254C55" w:rsidRPr="00785367" w:rsidRDefault="00254C55" w:rsidP="15B501BE"/>
          <w:p w14:paraId="7EB47885" w14:textId="57BAE264" w:rsidR="00254C55" w:rsidRPr="00785367" w:rsidRDefault="00254C55" w:rsidP="15B501BE"/>
          <w:p w14:paraId="0967357B" w14:textId="67584344" w:rsidR="00254C55" w:rsidRPr="00785367" w:rsidRDefault="00254C55" w:rsidP="15B501BE"/>
        </w:tc>
        <w:tc>
          <w:tcPr>
            <w:tcW w:w="2790" w:type="dxa"/>
          </w:tcPr>
          <w:p w14:paraId="74539910" w14:textId="6E5093B8" w:rsidR="005E6C64" w:rsidRPr="00785367" w:rsidRDefault="005E6C64" w:rsidP="008D5880">
            <w:r w:rsidRPr="00785367">
              <w:t>50% of AISACT member schools engage with the workshop series.</w:t>
            </w:r>
          </w:p>
          <w:p w14:paraId="04AA4012" w14:textId="64A7AD6F" w:rsidR="005E6C64" w:rsidRPr="00785367" w:rsidRDefault="005E6C64" w:rsidP="00F32F51">
            <w:pPr>
              <w:spacing w:before="120" w:after="120"/>
            </w:pPr>
            <w:r w:rsidRPr="00785367">
              <w:t>Post program data indicates that higher than 80% of participants reported</w:t>
            </w:r>
            <w:r w:rsidR="26311B22" w:rsidRPr="00785367">
              <w:t xml:space="preserve"> </w:t>
            </w:r>
            <w:r w:rsidRPr="00785367">
              <w:t xml:space="preserve">an enhanced </w:t>
            </w:r>
            <w:r w:rsidR="5E82396F" w:rsidRPr="00785367">
              <w:t>appreciation of tools and strategies that build connections with students, the importance of co-regulation when working with challenging behaviours,</w:t>
            </w:r>
            <w:r w:rsidR="6FA7CE0B" w:rsidRPr="00785367">
              <w:t xml:space="preserve"> deploying collaborative-proactive solutions in the establishment of classroom expectations.</w:t>
            </w:r>
            <w:r w:rsidR="5E82396F" w:rsidRPr="00785367">
              <w:t xml:space="preserve"> </w:t>
            </w:r>
          </w:p>
        </w:tc>
      </w:tr>
      <w:tr w:rsidR="00785367" w:rsidRPr="00785367" w14:paraId="7E53F4A5" w14:textId="77777777" w:rsidTr="401BFB1B">
        <w:tc>
          <w:tcPr>
            <w:tcW w:w="2789" w:type="dxa"/>
          </w:tcPr>
          <w:p w14:paraId="219E5974" w14:textId="77777777" w:rsidR="005E6C64" w:rsidRPr="00785367" w:rsidRDefault="005E6C64" w:rsidP="008D5880">
            <w:pPr>
              <w:spacing w:before="120" w:after="120"/>
              <w:rPr>
                <w:b/>
              </w:rPr>
            </w:pPr>
            <w:r w:rsidRPr="00785367">
              <w:rPr>
                <w:b/>
              </w:rPr>
              <w:lastRenderedPageBreak/>
              <w:t>Project title</w:t>
            </w:r>
          </w:p>
        </w:tc>
        <w:tc>
          <w:tcPr>
            <w:tcW w:w="2789" w:type="dxa"/>
          </w:tcPr>
          <w:p w14:paraId="4AA797A9" w14:textId="77777777" w:rsidR="005E6C64" w:rsidRPr="00785367" w:rsidRDefault="005E6C64" w:rsidP="008D5880">
            <w:pPr>
              <w:spacing w:before="120" w:after="120"/>
              <w:rPr>
                <w:b/>
              </w:rPr>
            </w:pPr>
            <w:r w:rsidRPr="00785367">
              <w:rPr>
                <w:b/>
              </w:rPr>
              <w:t>Project description and activities</w:t>
            </w:r>
          </w:p>
        </w:tc>
        <w:tc>
          <w:tcPr>
            <w:tcW w:w="2790" w:type="dxa"/>
          </w:tcPr>
          <w:p w14:paraId="5BC143E5" w14:textId="77777777" w:rsidR="005E6C64" w:rsidRPr="00785367" w:rsidRDefault="005E6C64" w:rsidP="008D5880">
            <w:pPr>
              <w:spacing w:before="120" w:after="120"/>
              <w:rPr>
                <w:b/>
              </w:rPr>
            </w:pPr>
            <w:r w:rsidRPr="00785367">
              <w:rPr>
                <w:b/>
              </w:rPr>
              <w:t>Indicative budget</w:t>
            </w:r>
          </w:p>
          <w:p w14:paraId="342D4C27" w14:textId="77777777" w:rsidR="005E6C64" w:rsidRPr="00785367" w:rsidRDefault="005E6C64" w:rsidP="008D5880">
            <w:pPr>
              <w:spacing w:before="120" w:after="120"/>
              <w:rPr>
                <w:b/>
              </w:rPr>
            </w:pPr>
          </w:p>
        </w:tc>
        <w:tc>
          <w:tcPr>
            <w:tcW w:w="2790" w:type="dxa"/>
          </w:tcPr>
          <w:p w14:paraId="0747FC94" w14:textId="77777777" w:rsidR="005E6C64" w:rsidRPr="00785367" w:rsidRDefault="005E6C64" w:rsidP="008D5880">
            <w:pPr>
              <w:spacing w:before="120" w:after="120"/>
              <w:rPr>
                <w:b/>
              </w:rPr>
            </w:pPr>
            <w:r w:rsidRPr="00785367">
              <w:rPr>
                <w:b/>
              </w:rPr>
              <w:t>Expected outcomes/</w:t>
            </w:r>
          </w:p>
          <w:p w14:paraId="58D70369" w14:textId="77777777" w:rsidR="005E6C64" w:rsidRPr="00785367" w:rsidRDefault="005E6C64" w:rsidP="008D5880">
            <w:pPr>
              <w:spacing w:before="120" w:after="120"/>
              <w:rPr>
                <w:b/>
              </w:rPr>
            </w:pPr>
            <w:r w:rsidRPr="00785367">
              <w:rPr>
                <w:b/>
              </w:rPr>
              <w:t>Overall achievements</w:t>
            </w:r>
          </w:p>
        </w:tc>
        <w:tc>
          <w:tcPr>
            <w:tcW w:w="2790" w:type="dxa"/>
          </w:tcPr>
          <w:p w14:paraId="2EECA42E" w14:textId="77777777" w:rsidR="005E6C64" w:rsidRPr="00785367" w:rsidRDefault="005E6C64" w:rsidP="008D5880">
            <w:pPr>
              <w:spacing w:before="120" w:after="120"/>
              <w:rPr>
                <w:b/>
              </w:rPr>
            </w:pPr>
            <w:r w:rsidRPr="00785367">
              <w:rPr>
                <w:b/>
              </w:rPr>
              <w:t>Indicators of success</w:t>
            </w:r>
          </w:p>
        </w:tc>
      </w:tr>
      <w:tr w:rsidR="005E6C64" w:rsidRPr="00785367" w14:paraId="2F2BD963" w14:textId="77777777" w:rsidTr="401BFB1B">
        <w:tc>
          <w:tcPr>
            <w:tcW w:w="2789" w:type="dxa"/>
          </w:tcPr>
          <w:p w14:paraId="4A0ACADA" w14:textId="77777777" w:rsidR="005E6C64" w:rsidRPr="00785367" w:rsidRDefault="005E6C64" w:rsidP="008D5880">
            <w:pPr>
              <w:rPr>
                <w:b/>
              </w:rPr>
            </w:pPr>
            <w:r w:rsidRPr="00785367">
              <w:rPr>
                <w:b/>
              </w:rPr>
              <w:t>Leadership and Wellbeing</w:t>
            </w:r>
          </w:p>
          <w:p w14:paraId="10FDAA0E" w14:textId="11FD1D30" w:rsidR="005E6C64" w:rsidRPr="00785367" w:rsidRDefault="005E6C64" w:rsidP="008D5880">
            <w:r w:rsidRPr="00785367">
              <w:t>Bilateral reform Direction B Support teaching, school leadership and school improvement</w:t>
            </w:r>
          </w:p>
          <w:p w14:paraId="789381FE" w14:textId="77777777" w:rsidR="000C05E0" w:rsidRPr="00785367" w:rsidRDefault="000C05E0" w:rsidP="6D37FC44">
            <w:pPr>
              <w:rPr>
                <w:b/>
                <w:bCs/>
              </w:rPr>
            </w:pPr>
          </w:p>
          <w:p w14:paraId="1567878C" w14:textId="196FFEED" w:rsidR="005E6C64" w:rsidRPr="00785367" w:rsidRDefault="005E6C64" w:rsidP="6D37FC44">
            <w:pPr>
              <w:rPr>
                <w:b/>
                <w:bCs/>
              </w:rPr>
            </w:pPr>
            <w:r w:rsidRPr="00785367">
              <w:rPr>
                <w:b/>
                <w:bCs/>
              </w:rPr>
              <w:t>Leadership and School Improvement</w:t>
            </w:r>
            <w:r w:rsidR="719FB76B" w:rsidRPr="00785367">
              <w:rPr>
                <w:b/>
                <w:bCs/>
              </w:rPr>
              <w:t xml:space="preserve"> – </w:t>
            </w:r>
            <w:r w:rsidRPr="00785367">
              <w:rPr>
                <w:b/>
                <w:bCs/>
              </w:rPr>
              <w:t>S</w:t>
            </w:r>
            <w:r w:rsidR="2B4F6952" w:rsidRPr="00785367">
              <w:rPr>
                <w:b/>
                <w:bCs/>
              </w:rPr>
              <w:t xml:space="preserve">chool </w:t>
            </w:r>
            <w:r w:rsidR="719FB76B" w:rsidRPr="00785367">
              <w:rPr>
                <w:b/>
                <w:bCs/>
              </w:rPr>
              <w:t>Improvement through Coaching</w:t>
            </w:r>
          </w:p>
          <w:p w14:paraId="774AF2BF" w14:textId="77777777" w:rsidR="005E6C64" w:rsidRPr="00785367" w:rsidRDefault="005E6C64" w:rsidP="008D5880">
            <w:pPr>
              <w:pStyle w:val="NoSpacing"/>
            </w:pPr>
          </w:p>
        </w:tc>
        <w:tc>
          <w:tcPr>
            <w:tcW w:w="2789" w:type="dxa"/>
          </w:tcPr>
          <w:p w14:paraId="0640A69D" w14:textId="77777777" w:rsidR="005E6C64" w:rsidRPr="00785367" w:rsidRDefault="005E6C64" w:rsidP="008D5880">
            <w:r w:rsidRPr="00785367">
              <w:t>A range of programs and activities will be provided to support member’s schools in further developing their knowledge of the use and the impact of coaching on enhancing staff and student outcomes.</w:t>
            </w:r>
          </w:p>
          <w:p w14:paraId="34F3E6A2" w14:textId="535FC783" w:rsidR="1828ECD2" w:rsidRPr="00785367" w:rsidRDefault="772148A5" w:rsidP="0BE40E9F">
            <w:pPr>
              <w:spacing w:after="200" w:line="276" w:lineRule="auto"/>
              <w:rPr>
                <w:b/>
                <w:bCs/>
              </w:rPr>
            </w:pPr>
            <w:r w:rsidRPr="00785367">
              <w:rPr>
                <w:b/>
                <w:bCs/>
              </w:rPr>
              <w:t xml:space="preserve">Crowther Centre Brighton Grammar continues its online webinar </w:t>
            </w:r>
            <w:r w:rsidR="7D03ACE7" w:rsidRPr="00785367">
              <w:rPr>
                <w:b/>
                <w:bCs/>
              </w:rPr>
              <w:t>modules.</w:t>
            </w:r>
          </w:p>
          <w:p w14:paraId="79C04F53" w14:textId="77777777" w:rsidR="009E3CC5" w:rsidRPr="00785367" w:rsidRDefault="009E3CC5" w:rsidP="0BE40E9F">
            <w:pPr>
              <w:spacing w:after="200" w:line="276" w:lineRule="auto"/>
              <w:rPr>
                <w:b/>
                <w:bCs/>
              </w:rPr>
            </w:pPr>
          </w:p>
          <w:p w14:paraId="7E4FB2FC" w14:textId="297B4985" w:rsidR="1828ECD2" w:rsidRPr="00785367" w:rsidRDefault="772148A5" w:rsidP="0BE40E9F">
            <w:pPr>
              <w:spacing w:after="200" w:line="276" w:lineRule="auto"/>
              <w:rPr>
                <w:b/>
                <w:bCs/>
              </w:rPr>
            </w:pPr>
            <w:r w:rsidRPr="00785367">
              <w:rPr>
                <w:b/>
                <w:bCs/>
              </w:rPr>
              <w:t>Growth Coaching provides the Introduction to Leadership Coaching Program</w:t>
            </w:r>
          </w:p>
          <w:p w14:paraId="0ADDFC74" w14:textId="7403ED55" w:rsidR="09A0DC6C" w:rsidRPr="00785367" w:rsidRDefault="09A0DC6C" w:rsidP="09A0DC6C">
            <w:pPr>
              <w:pStyle w:val="NoSpacing"/>
            </w:pPr>
          </w:p>
          <w:p w14:paraId="2F74C74E" w14:textId="74E3E20F" w:rsidR="005E6C64" w:rsidRPr="00785367" w:rsidRDefault="005E6C64" w:rsidP="008D5880">
            <w:pPr>
              <w:pStyle w:val="NoSpacing"/>
            </w:pPr>
          </w:p>
        </w:tc>
        <w:tc>
          <w:tcPr>
            <w:tcW w:w="2790" w:type="dxa"/>
          </w:tcPr>
          <w:p w14:paraId="5D5AE2A9" w14:textId="359CF031" w:rsidR="005E6C64" w:rsidRPr="00785367" w:rsidRDefault="005E6C64" w:rsidP="008D5880">
            <w:pPr>
              <w:pStyle w:val="NoSpacing"/>
            </w:pPr>
          </w:p>
          <w:p w14:paraId="07C7EC5C" w14:textId="7AD56C79" w:rsidR="005E6C64" w:rsidRPr="00785367" w:rsidRDefault="005E6C64" w:rsidP="008D5880">
            <w:pPr>
              <w:pStyle w:val="NoSpacing"/>
            </w:pPr>
          </w:p>
          <w:p w14:paraId="23118DBD" w14:textId="404EDAF8" w:rsidR="005E6C64" w:rsidRPr="00785367" w:rsidRDefault="005E6C64" w:rsidP="008D5880">
            <w:pPr>
              <w:pStyle w:val="NoSpacing"/>
            </w:pPr>
          </w:p>
          <w:p w14:paraId="1F3BCF7C" w14:textId="4F960856" w:rsidR="005E6C64" w:rsidRPr="00785367" w:rsidRDefault="005E6C64" w:rsidP="008D5880">
            <w:pPr>
              <w:pStyle w:val="NoSpacing"/>
            </w:pPr>
          </w:p>
          <w:p w14:paraId="3C21EDCC" w14:textId="3D7AD3EF" w:rsidR="005E6C64" w:rsidRPr="00785367" w:rsidRDefault="005E6C64" w:rsidP="008D5880">
            <w:pPr>
              <w:pStyle w:val="NoSpacing"/>
            </w:pPr>
          </w:p>
          <w:p w14:paraId="13503AFD" w14:textId="0BB4D722" w:rsidR="401BFB1B" w:rsidRPr="00785367" w:rsidRDefault="401BFB1B" w:rsidP="401BFB1B">
            <w:pPr>
              <w:pStyle w:val="NoSpacing"/>
            </w:pPr>
          </w:p>
          <w:p w14:paraId="33ADF118" w14:textId="3306F2F9" w:rsidR="009E3CC5" w:rsidRPr="00785367" w:rsidRDefault="009E3CC5" w:rsidP="401BFB1B">
            <w:pPr>
              <w:pStyle w:val="NoSpacing"/>
            </w:pPr>
          </w:p>
          <w:p w14:paraId="2CA3F859" w14:textId="77777777" w:rsidR="009E3CC5" w:rsidRPr="00785367" w:rsidRDefault="009E3CC5" w:rsidP="401BFB1B">
            <w:pPr>
              <w:pStyle w:val="NoSpacing"/>
            </w:pPr>
          </w:p>
          <w:p w14:paraId="5EC578D5" w14:textId="77777777" w:rsidR="00E60E09" w:rsidRPr="00785367" w:rsidRDefault="00E60E09" w:rsidP="401BFB1B">
            <w:pPr>
              <w:pStyle w:val="NoSpacing"/>
            </w:pPr>
          </w:p>
          <w:p w14:paraId="73CA8BC8" w14:textId="3FA6DA9A" w:rsidR="005E6C64" w:rsidRPr="00785367" w:rsidRDefault="21900DE9" w:rsidP="008D5880">
            <w:pPr>
              <w:pStyle w:val="NoSpacing"/>
            </w:pPr>
            <w:r w:rsidRPr="00785367">
              <w:t>$3,000.00</w:t>
            </w:r>
          </w:p>
          <w:p w14:paraId="126C12A6" w14:textId="0D49D7A2" w:rsidR="005E6C64" w:rsidRPr="00785367" w:rsidRDefault="005E6C64" w:rsidP="401BFB1B">
            <w:pPr>
              <w:pStyle w:val="NoSpacing"/>
            </w:pPr>
          </w:p>
          <w:p w14:paraId="78405E17" w14:textId="181F261B" w:rsidR="005E6C64" w:rsidRPr="00785367" w:rsidRDefault="005E6C64" w:rsidP="401BFB1B">
            <w:pPr>
              <w:pStyle w:val="NoSpacing"/>
            </w:pPr>
          </w:p>
          <w:p w14:paraId="3D264D25" w14:textId="471C4713" w:rsidR="005E6C64" w:rsidRPr="00785367" w:rsidRDefault="005E6C64" w:rsidP="401BFB1B">
            <w:pPr>
              <w:pStyle w:val="NoSpacing"/>
            </w:pPr>
          </w:p>
          <w:p w14:paraId="78584A71" w14:textId="1A7BC8DC" w:rsidR="005E6C64" w:rsidRPr="00785367" w:rsidRDefault="005E6C64" w:rsidP="401BFB1B">
            <w:pPr>
              <w:pStyle w:val="NoSpacing"/>
            </w:pPr>
          </w:p>
          <w:p w14:paraId="09448F0C" w14:textId="27B79217" w:rsidR="005E6C64" w:rsidRPr="00785367" w:rsidRDefault="005E6C64" w:rsidP="401BFB1B">
            <w:pPr>
              <w:pStyle w:val="NoSpacing"/>
            </w:pPr>
          </w:p>
          <w:p w14:paraId="733B9191" w14:textId="1A1384D1" w:rsidR="005E6C64" w:rsidRPr="00785367" w:rsidRDefault="005E6C64" w:rsidP="401BFB1B">
            <w:pPr>
              <w:pStyle w:val="NoSpacing"/>
            </w:pPr>
          </w:p>
          <w:p w14:paraId="04D2FB7C" w14:textId="5F7E871E" w:rsidR="005E6C64" w:rsidRPr="00785367" w:rsidRDefault="21900DE9" w:rsidP="401BFB1B">
            <w:pPr>
              <w:pStyle w:val="NoSpacing"/>
            </w:pPr>
            <w:r w:rsidRPr="00785367">
              <w:t>$8,880.00</w:t>
            </w:r>
          </w:p>
        </w:tc>
        <w:tc>
          <w:tcPr>
            <w:tcW w:w="2790" w:type="dxa"/>
          </w:tcPr>
          <w:p w14:paraId="1B755B1A" w14:textId="035CE5F4" w:rsidR="005E6C64" w:rsidRPr="00785367" w:rsidRDefault="005E6C64" w:rsidP="008D5880">
            <w:r w:rsidRPr="00785367">
              <w:t xml:space="preserve">Coaching in Education is recognised as a key ingredient in school improvement, and an important way to build teaching and learning capacity, develop leadership skills and </w:t>
            </w:r>
            <w:r w:rsidR="10AE76D8" w:rsidRPr="00785367">
              <w:t>improve</w:t>
            </w:r>
            <w:r w:rsidRPr="00785367">
              <w:t xml:space="preserve"> learning outcomes and wellbeing.</w:t>
            </w:r>
          </w:p>
          <w:p w14:paraId="5459532D" w14:textId="712F8887" w:rsidR="005E6C64" w:rsidRPr="00785367" w:rsidRDefault="005E6C64" w:rsidP="008D5880">
            <w:pPr>
              <w:pStyle w:val="NoSpacing"/>
            </w:pPr>
          </w:p>
          <w:p w14:paraId="0D798931" w14:textId="61B02573" w:rsidR="005E6C64" w:rsidRPr="00785367" w:rsidRDefault="005E6C64" w:rsidP="008D5880">
            <w:pPr>
              <w:pStyle w:val="NoSpacing"/>
            </w:pPr>
          </w:p>
          <w:p w14:paraId="3D99A82F" w14:textId="4AD5F322" w:rsidR="009E3CC5" w:rsidRPr="00785367" w:rsidRDefault="009E3CC5" w:rsidP="008D5880">
            <w:pPr>
              <w:pStyle w:val="NoSpacing"/>
            </w:pPr>
          </w:p>
          <w:p w14:paraId="0CDD33F3" w14:textId="77777777" w:rsidR="009E3CC5" w:rsidRPr="00785367" w:rsidRDefault="009E3CC5" w:rsidP="008D5880">
            <w:pPr>
              <w:pStyle w:val="NoSpacing"/>
            </w:pPr>
          </w:p>
          <w:p w14:paraId="678DCCC0" w14:textId="5003B77D" w:rsidR="005E6C64" w:rsidRPr="00785367" w:rsidRDefault="005E6C64" w:rsidP="008D5880">
            <w:pPr>
              <w:pStyle w:val="NoSpacing"/>
            </w:pPr>
            <w:r w:rsidRPr="00785367">
              <w:t>Participants in all programs will develop specific skills and an understanding of how coaching</w:t>
            </w:r>
            <w:r w:rsidR="1738F39B" w:rsidRPr="00785367">
              <w:t xml:space="preserve"> </w:t>
            </w:r>
            <w:r w:rsidRPr="00785367">
              <w:t>can positively impact</w:t>
            </w:r>
            <w:r w:rsidR="3A1FB4DB" w:rsidRPr="00785367">
              <w:t xml:space="preserve"> student outcomes and leadership communication skills.</w:t>
            </w:r>
          </w:p>
        </w:tc>
        <w:tc>
          <w:tcPr>
            <w:tcW w:w="2790" w:type="dxa"/>
          </w:tcPr>
          <w:p w14:paraId="74DFB1DD" w14:textId="29E7AF6C" w:rsidR="0BE40E9F" w:rsidRPr="00785367" w:rsidRDefault="0BE40E9F" w:rsidP="0BE40E9F">
            <w:pPr>
              <w:spacing w:before="120" w:after="120"/>
            </w:pPr>
          </w:p>
          <w:p w14:paraId="6E3CA755" w14:textId="0385FC48" w:rsidR="0BE40E9F" w:rsidRPr="00785367" w:rsidRDefault="0BE40E9F" w:rsidP="0BE40E9F">
            <w:pPr>
              <w:spacing w:before="120" w:after="120"/>
            </w:pPr>
          </w:p>
          <w:p w14:paraId="1AB1C134" w14:textId="491246F3" w:rsidR="0BE40E9F" w:rsidRPr="00785367" w:rsidRDefault="0BE40E9F" w:rsidP="0BE40E9F">
            <w:pPr>
              <w:spacing w:before="120" w:after="120"/>
            </w:pPr>
          </w:p>
          <w:p w14:paraId="65AC21EA" w14:textId="1A2F458A" w:rsidR="0BE40E9F" w:rsidRPr="00785367" w:rsidRDefault="0BE40E9F" w:rsidP="0BE40E9F">
            <w:pPr>
              <w:spacing w:before="120" w:after="120"/>
            </w:pPr>
          </w:p>
          <w:p w14:paraId="3F7FB83B" w14:textId="0EA04147" w:rsidR="0BE40E9F" w:rsidRPr="00785367" w:rsidRDefault="0BE40E9F" w:rsidP="0BE40E9F">
            <w:pPr>
              <w:spacing w:before="120" w:after="120"/>
            </w:pPr>
          </w:p>
          <w:p w14:paraId="3C01B6D1" w14:textId="420F686F" w:rsidR="0BE40E9F" w:rsidRPr="00785367" w:rsidRDefault="0BE40E9F" w:rsidP="0BE40E9F">
            <w:pPr>
              <w:spacing w:before="120" w:after="120"/>
            </w:pPr>
          </w:p>
          <w:p w14:paraId="47954495" w14:textId="649FFC07" w:rsidR="0BE40E9F" w:rsidRDefault="0BE40E9F" w:rsidP="0BE40E9F">
            <w:pPr>
              <w:spacing w:before="120" w:after="120"/>
            </w:pPr>
          </w:p>
          <w:p w14:paraId="10E7FE4F" w14:textId="77777777" w:rsidR="00C06000" w:rsidRDefault="00C06000" w:rsidP="0BE40E9F">
            <w:pPr>
              <w:spacing w:before="120" w:after="120"/>
            </w:pPr>
          </w:p>
          <w:p w14:paraId="2770B126" w14:textId="77777777" w:rsidR="00C06000" w:rsidRPr="00785367" w:rsidRDefault="00C06000" w:rsidP="0BE40E9F">
            <w:pPr>
              <w:spacing w:before="120" w:after="120"/>
            </w:pPr>
          </w:p>
          <w:p w14:paraId="05E33936" w14:textId="7B2E6995" w:rsidR="005E6C64" w:rsidRPr="00785367" w:rsidRDefault="005E6C64" w:rsidP="008D5880">
            <w:pPr>
              <w:spacing w:before="120" w:after="120"/>
            </w:pPr>
            <w:r w:rsidRPr="00785367">
              <w:t>Post program data indicates that higher than 80% of participants reported growth and an enhanced understanding of coaching and acquired skills.</w:t>
            </w:r>
          </w:p>
          <w:p w14:paraId="5AB7C0C5" w14:textId="77777777" w:rsidR="005E6C64" w:rsidRPr="00785367" w:rsidRDefault="005E6C64" w:rsidP="008D5880">
            <w:pPr>
              <w:spacing w:before="120" w:after="120"/>
            </w:pPr>
          </w:p>
        </w:tc>
      </w:tr>
    </w:tbl>
    <w:p w14:paraId="55B33694" w14:textId="77777777" w:rsidR="005E6C64" w:rsidRPr="00785367" w:rsidRDefault="005E6C64" w:rsidP="008D5880">
      <w:pPr>
        <w:pStyle w:val="NoSpacing"/>
      </w:pPr>
    </w:p>
    <w:p w14:paraId="4455F193" w14:textId="77777777" w:rsidR="005E6C64" w:rsidRPr="00785367" w:rsidRDefault="005E6C64">
      <w:r w:rsidRPr="00785367">
        <w:br w:type="page"/>
      </w:r>
    </w:p>
    <w:tbl>
      <w:tblPr>
        <w:tblStyle w:val="TableGrid"/>
        <w:tblW w:w="13948" w:type="dxa"/>
        <w:tblLook w:val="04A0" w:firstRow="1" w:lastRow="0" w:firstColumn="1" w:lastColumn="0" w:noHBand="0" w:noVBand="1"/>
      </w:tblPr>
      <w:tblGrid>
        <w:gridCol w:w="2910"/>
        <w:gridCol w:w="2668"/>
        <w:gridCol w:w="2790"/>
        <w:gridCol w:w="2790"/>
        <w:gridCol w:w="2790"/>
      </w:tblGrid>
      <w:tr w:rsidR="00785367" w:rsidRPr="00785367" w14:paraId="047893D1" w14:textId="77777777" w:rsidTr="401BFB1B">
        <w:tc>
          <w:tcPr>
            <w:tcW w:w="2910" w:type="dxa"/>
          </w:tcPr>
          <w:p w14:paraId="55ABD561" w14:textId="77777777" w:rsidR="005E6C64" w:rsidRPr="00785367" w:rsidRDefault="005E6C64" w:rsidP="008D5880">
            <w:pPr>
              <w:spacing w:before="120" w:after="120"/>
              <w:rPr>
                <w:b/>
              </w:rPr>
            </w:pPr>
            <w:r w:rsidRPr="00785367">
              <w:rPr>
                <w:b/>
              </w:rPr>
              <w:lastRenderedPageBreak/>
              <w:t>Project title</w:t>
            </w:r>
          </w:p>
        </w:tc>
        <w:tc>
          <w:tcPr>
            <w:tcW w:w="2668" w:type="dxa"/>
          </w:tcPr>
          <w:p w14:paraId="2C9FEFC1" w14:textId="77777777" w:rsidR="005E6C64" w:rsidRPr="00785367" w:rsidRDefault="005E6C64" w:rsidP="008D5880">
            <w:pPr>
              <w:spacing w:before="120" w:after="120"/>
              <w:rPr>
                <w:b/>
              </w:rPr>
            </w:pPr>
            <w:r w:rsidRPr="00785367">
              <w:rPr>
                <w:b/>
              </w:rPr>
              <w:t>Project description and activities</w:t>
            </w:r>
          </w:p>
        </w:tc>
        <w:tc>
          <w:tcPr>
            <w:tcW w:w="2790" w:type="dxa"/>
          </w:tcPr>
          <w:p w14:paraId="6978B687" w14:textId="77777777" w:rsidR="005E6C64" w:rsidRPr="00785367" w:rsidRDefault="005E6C64" w:rsidP="008D5880">
            <w:pPr>
              <w:spacing w:before="120" w:after="120"/>
              <w:rPr>
                <w:b/>
              </w:rPr>
            </w:pPr>
            <w:r w:rsidRPr="00785367">
              <w:rPr>
                <w:b/>
              </w:rPr>
              <w:t>Indicative budget</w:t>
            </w:r>
          </w:p>
          <w:p w14:paraId="1C2776EB" w14:textId="77777777" w:rsidR="005E6C64" w:rsidRPr="00785367" w:rsidRDefault="005E6C64" w:rsidP="008D5880">
            <w:pPr>
              <w:spacing w:before="120" w:after="120"/>
              <w:rPr>
                <w:b/>
              </w:rPr>
            </w:pPr>
          </w:p>
        </w:tc>
        <w:tc>
          <w:tcPr>
            <w:tcW w:w="2790" w:type="dxa"/>
          </w:tcPr>
          <w:p w14:paraId="71F0D445" w14:textId="77777777" w:rsidR="005E6C64" w:rsidRPr="00785367" w:rsidRDefault="005E6C64" w:rsidP="008D5880">
            <w:pPr>
              <w:spacing w:before="120" w:after="120"/>
              <w:rPr>
                <w:b/>
              </w:rPr>
            </w:pPr>
            <w:r w:rsidRPr="00785367">
              <w:rPr>
                <w:b/>
              </w:rPr>
              <w:t>Expected outcomes/</w:t>
            </w:r>
          </w:p>
          <w:p w14:paraId="20AED234" w14:textId="77777777" w:rsidR="005E6C64" w:rsidRPr="00785367" w:rsidRDefault="005E6C64" w:rsidP="008D5880">
            <w:pPr>
              <w:spacing w:before="120" w:after="120"/>
              <w:rPr>
                <w:b/>
              </w:rPr>
            </w:pPr>
            <w:r w:rsidRPr="00785367">
              <w:rPr>
                <w:b/>
              </w:rPr>
              <w:t>Overall achievements</w:t>
            </w:r>
          </w:p>
        </w:tc>
        <w:tc>
          <w:tcPr>
            <w:tcW w:w="2790" w:type="dxa"/>
          </w:tcPr>
          <w:p w14:paraId="1F8E2EA7" w14:textId="77777777" w:rsidR="005E6C64" w:rsidRPr="00785367" w:rsidRDefault="005E6C64" w:rsidP="008D5880">
            <w:pPr>
              <w:spacing w:before="120" w:after="120"/>
              <w:rPr>
                <w:b/>
              </w:rPr>
            </w:pPr>
            <w:r w:rsidRPr="00785367">
              <w:rPr>
                <w:b/>
              </w:rPr>
              <w:t>Indicators of success</w:t>
            </w:r>
          </w:p>
        </w:tc>
      </w:tr>
      <w:tr w:rsidR="005E6C64" w:rsidRPr="00785367" w14:paraId="590D1767" w14:textId="77777777" w:rsidTr="401BFB1B">
        <w:tc>
          <w:tcPr>
            <w:tcW w:w="2910" w:type="dxa"/>
          </w:tcPr>
          <w:p w14:paraId="3589DCE1" w14:textId="77777777" w:rsidR="005E6C64" w:rsidRPr="00785367" w:rsidRDefault="005E6C64" w:rsidP="008D5880">
            <w:pPr>
              <w:pStyle w:val="NoSpacing"/>
              <w:rPr>
                <w:b/>
              </w:rPr>
            </w:pPr>
            <w:r w:rsidRPr="00785367">
              <w:rPr>
                <w:b/>
              </w:rPr>
              <w:t>Agreements</w:t>
            </w:r>
          </w:p>
          <w:p w14:paraId="5EB89DE8" w14:textId="77777777" w:rsidR="005E6C64" w:rsidRPr="00785367" w:rsidRDefault="005E6C64" w:rsidP="008D5880">
            <w:pPr>
              <w:pStyle w:val="NoSpacing"/>
            </w:pPr>
          </w:p>
          <w:p w14:paraId="012FF458" w14:textId="03292FBF" w:rsidR="005E6C64" w:rsidRPr="00785367" w:rsidRDefault="005E6C64" w:rsidP="008D5880">
            <w:pPr>
              <w:pStyle w:val="NoSpacing"/>
            </w:pPr>
            <w:r w:rsidRPr="00785367">
              <w:t xml:space="preserve">Improving governance Bilateral Reform Direction </w:t>
            </w:r>
            <w:r w:rsidR="760DB263" w:rsidRPr="00785367">
              <w:t>B Support</w:t>
            </w:r>
            <w:r w:rsidRPr="00785367">
              <w:t xml:space="preserve"> teaching, school leadership and School improvement</w:t>
            </w:r>
          </w:p>
          <w:p w14:paraId="7D62D461" w14:textId="77777777" w:rsidR="005E6C64" w:rsidRPr="00785367" w:rsidRDefault="005E6C64" w:rsidP="008D5880">
            <w:pPr>
              <w:pStyle w:val="NoSpacing"/>
            </w:pPr>
          </w:p>
          <w:p w14:paraId="2F406D21" w14:textId="77777777" w:rsidR="005E6C64" w:rsidRPr="00785367" w:rsidRDefault="005E6C64" w:rsidP="008D5880">
            <w:pPr>
              <w:pStyle w:val="NoSpacing"/>
            </w:pPr>
            <w:r w:rsidRPr="00785367">
              <w:rPr>
                <w:b/>
              </w:rPr>
              <w:t>Supporting Member Schools through Agreements</w:t>
            </w:r>
          </w:p>
        </w:tc>
        <w:tc>
          <w:tcPr>
            <w:tcW w:w="2668" w:type="dxa"/>
          </w:tcPr>
          <w:p w14:paraId="5433C2AA" w14:textId="41EBC3F9" w:rsidR="005E6C64" w:rsidRPr="00785367" w:rsidRDefault="005E6C64" w:rsidP="0BE40E9F">
            <w:r w:rsidRPr="00785367">
              <w:t xml:space="preserve">The office of the AISACT enters agreements with a range of providers to provide expert advice and support on a </w:t>
            </w:r>
            <w:r w:rsidR="27A7B3D9" w:rsidRPr="00785367">
              <w:t>need's</w:t>
            </w:r>
            <w:r w:rsidRPr="00785367">
              <w:t xml:space="preserve"> basis to member schools</w:t>
            </w:r>
            <w:r w:rsidR="00791A11" w:rsidRPr="00785367">
              <w:t>:</w:t>
            </w:r>
          </w:p>
          <w:p w14:paraId="0CCA08B8" w14:textId="77777777" w:rsidR="00791A11" w:rsidRPr="00785367" w:rsidRDefault="00791A11" w:rsidP="0BE40E9F"/>
          <w:p w14:paraId="34B78EB0" w14:textId="1D1EA787" w:rsidR="005E6C64" w:rsidRPr="00785367" w:rsidRDefault="52A1A346" w:rsidP="008D5880">
            <w:r w:rsidRPr="00785367">
              <w:t>1</w:t>
            </w:r>
            <w:r w:rsidRPr="00785367">
              <w:rPr>
                <w:b/>
                <w:bCs/>
              </w:rPr>
              <w:t>.</w:t>
            </w:r>
            <w:r w:rsidR="005E6C64" w:rsidRPr="00785367">
              <w:rPr>
                <w:b/>
                <w:bCs/>
              </w:rPr>
              <w:t xml:space="preserve">Legal </w:t>
            </w:r>
            <w:r w:rsidR="2725E7CB" w:rsidRPr="00785367">
              <w:rPr>
                <w:b/>
                <w:bCs/>
              </w:rPr>
              <w:t>support/helpline,</w:t>
            </w:r>
            <w:r w:rsidR="005E6C64" w:rsidRPr="00785367">
              <w:t xml:space="preserve"> Snedden Hall &amp;Gallop</w:t>
            </w:r>
            <w:r w:rsidR="2725E7CB" w:rsidRPr="00785367">
              <w:t xml:space="preserve"> – to ensure that general advice on governance, legislation, financial </w:t>
            </w:r>
            <w:r w:rsidR="3D710D98" w:rsidRPr="00785367">
              <w:t>matters,</w:t>
            </w:r>
            <w:r w:rsidR="2725E7CB" w:rsidRPr="00785367">
              <w:t xml:space="preserve"> and staff </w:t>
            </w:r>
            <w:r w:rsidR="3D710D98" w:rsidRPr="00785367">
              <w:t>wellbeing</w:t>
            </w:r>
            <w:r w:rsidR="2725E7CB" w:rsidRPr="00785367">
              <w:t xml:space="preserve"> is provided to leaders in Member schools (specific legal action that schools may need to pursue is not covered) </w:t>
            </w:r>
          </w:p>
          <w:p w14:paraId="3C0DAD00" w14:textId="77777777" w:rsidR="009E3CC5" w:rsidRPr="00785367" w:rsidRDefault="009E3CC5" w:rsidP="008D5880"/>
          <w:p w14:paraId="219C51E4" w14:textId="65A9EC3C" w:rsidR="721B10C7" w:rsidRPr="00785367" w:rsidRDefault="55A77E5B" w:rsidP="240828D4">
            <w:r w:rsidRPr="00785367">
              <w:t>2.</w:t>
            </w:r>
            <w:r w:rsidR="4C5E952C" w:rsidRPr="00785367">
              <w:rPr>
                <w:b/>
                <w:bCs/>
              </w:rPr>
              <w:t>Complaints and Investigations</w:t>
            </w:r>
            <w:r w:rsidR="4C5E952C" w:rsidRPr="00785367">
              <w:t xml:space="preserve"> – Halloran &amp; Morrissey </w:t>
            </w:r>
          </w:p>
          <w:p w14:paraId="319626FA" w14:textId="5FE668AC" w:rsidR="01E61095" w:rsidRPr="00785367" w:rsidRDefault="01E61095" w:rsidP="401BFB1B">
            <w:pPr>
              <w:pStyle w:val="NoSpacing"/>
            </w:pPr>
            <w:r w:rsidRPr="00785367">
              <w:rPr>
                <w:rFonts w:ascii="Calibri" w:eastAsia="Calibri" w:hAnsi="Calibri" w:cs="Calibri"/>
                <w:lang w:val="en-US"/>
              </w:rPr>
              <w:t>Halloran Morrissey to provide specialised and expert advice and support to AISACT members schools around: identifying reportable allegations</w:t>
            </w:r>
            <w:r w:rsidR="009E3CC5" w:rsidRPr="00785367">
              <w:rPr>
                <w:rFonts w:ascii="Calibri" w:eastAsia="Calibri" w:hAnsi="Calibri" w:cs="Calibri"/>
                <w:lang w:val="en-US"/>
              </w:rPr>
              <w:t xml:space="preserve">; </w:t>
            </w:r>
            <w:r w:rsidRPr="00785367">
              <w:rPr>
                <w:rFonts w:ascii="Calibri" w:eastAsia="Calibri" w:hAnsi="Calibri" w:cs="Calibri"/>
                <w:lang w:val="en-US"/>
              </w:rPr>
              <w:t>mandatory reporting responsibilities to CYPS and ACT Policing</w:t>
            </w:r>
            <w:r w:rsidR="009E3CC5" w:rsidRPr="00785367">
              <w:rPr>
                <w:rFonts w:ascii="Calibri" w:eastAsia="Calibri" w:hAnsi="Calibri" w:cs="Calibri"/>
                <w:lang w:val="en-US"/>
              </w:rPr>
              <w:t xml:space="preserve">; </w:t>
            </w:r>
            <w:r w:rsidRPr="00785367">
              <w:rPr>
                <w:rFonts w:ascii="Calibri" w:eastAsia="Calibri" w:hAnsi="Calibri" w:cs="Calibri"/>
                <w:lang w:val="en-US"/>
              </w:rPr>
              <w:lastRenderedPageBreak/>
              <w:t>managing risk and initial response to reportable conduct matters</w:t>
            </w:r>
            <w:r w:rsidR="009E3CC5" w:rsidRPr="00785367">
              <w:rPr>
                <w:rFonts w:ascii="Calibri" w:eastAsia="Calibri" w:hAnsi="Calibri" w:cs="Calibri"/>
                <w:lang w:val="en-US"/>
              </w:rPr>
              <w:t>;</w:t>
            </w:r>
            <w:r w:rsidRPr="00785367">
              <w:rPr>
                <w:rFonts w:ascii="Calibri" w:eastAsia="Calibri" w:hAnsi="Calibri" w:cs="Calibri"/>
                <w:lang w:val="en-US"/>
              </w:rPr>
              <w:t xml:space="preserve"> other child wellbeing or safeguarding concerns identified</w:t>
            </w:r>
          </w:p>
          <w:p w14:paraId="1F7222C7" w14:textId="028DF840" w:rsidR="401BFB1B" w:rsidRPr="00785367" w:rsidRDefault="401BFB1B" w:rsidP="401BFB1B"/>
          <w:p w14:paraId="381715D5" w14:textId="71FA8EBE" w:rsidR="005E6C64" w:rsidRPr="00785367" w:rsidRDefault="1C4A1D6C" w:rsidP="008D5880">
            <w:r w:rsidRPr="00785367">
              <w:t>3.</w:t>
            </w:r>
            <w:r w:rsidR="005E6C64" w:rsidRPr="00785367">
              <w:rPr>
                <w:b/>
                <w:bCs/>
              </w:rPr>
              <w:t xml:space="preserve">Employee Assist and Counselling Advice </w:t>
            </w:r>
            <w:r w:rsidR="005E6C64" w:rsidRPr="00785367">
              <w:t xml:space="preserve">– </w:t>
            </w:r>
            <w:r w:rsidR="57B7FF60" w:rsidRPr="00785367">
              <w:t>t</w:t>
            </w:r>
            <w:r w:rsidR="3C45E114" w:rsidRPr="00785367">
              <w:t xml:space="preserve">hrough </w:t>
            </w:r>
            <w:r w:rsidR="005E6C64" w:rsidRPr="00785367">
              <w:t>Catholic Care</w:t>
            </w:r>
            <w:r w:rsidR="5D3FBEF5" w:rsidRPr="00785367">
              <w:t xml:space="preserve"> &amp; Exhale </w:t>
            </w:r>
            <w:r w:rsidR="16F3EC00" w:rsidRPr="00785367">
              <w:t>People</w:t>
            </w:r>
          </w:p>
          <w:p w14:paraId="31CD0C16" w14:textId="77777777" w:rsidR="005E6C64" w:rsidRPr="00785367" w:rsidRDefault="005E6C64" w:rsidP="008D5880"/>
          <w:p w14:paraId="7FD8715F" w14:textId="77777777" w:rsidR="005E6C64" w:rsidRPr="00785367" w:rsidRDefault="005E6C64" w:rsidP="008D5880">
            <w:pPr>
              <w:pStyle w:val="NoSpacing"/>
            </w:pPr>
          </w:p>
        </w:tc>
        <w:tc>
          <w:tcPr>
            <w:tcW w:w="2790" w:type="dxa"/>
          </w:tcPr>
          <w:p w14:paraId="33C33C87" w14:textId="79242217" w:rsidR="000A0048" w:rsidRPr="00785367" w:rsidRDefault="000A0048" w:rsidP="401BFB1B">
            <w:pPr>
              <w:pStyle w:val="NoSpacing"/>
            </w:pPr>
          </w:p>
          <w:p w14:paraId="4426D87F" w14:textId="2E61D42E" w:rsidR="000A0048" w:rsidRPr="00785367" w:rsidRDefault="005E6C64" w:rsidP="401BFB1B">
            <w:pPr>
              <w:pStyle w:val="NoSpacing"/>
            </w:pPr>
            <w:r w:rsidRPr="00785367">
              <w:t xml:space="preserve"> </w:t>
            </w:r>
          </w:p>
          <w:p w14:paraId="21E51C83" w14:textId="296F91F8" w:rsidR="000A0048" w:rsidRPr="00785367" w:rsidRDefault="000A0048" w:rsidP="401BFB1B">
            <w:pPr>
              <w:pStyle w:val="NoSpacing"/>
            </w:pPr>
          </w:p>
          <w:p w14:paraId="627C5E6B" w14:textId="2335B699" w:rsidR="000A0048" w:rsidRPr="00785367" w:rsidRDefault="000A0048" w:rsidP="401BFB1B">
            <w:pPr>
              <w:pStyle w:val="NoSpacing"/>
            </w:pPr>
          </w:p>
          <w:p w14:paraId="78DE5AFF" w14:textId="1DE15F0C" w:rsidR="000A0048" w:rsidRPr="00785367" w:rsidRDefault="000A0048" w:rsidP="401BFB1B">
            <w:pPr>
              <w:pStyle w:val="NoSpacing"/>
            </w:pPr>
          </w:p>
          <w:p w14:paraId="2F242857" w14:textId="7C17FE64" w:rsidR="000A0048" w:rsidRPr="00785367" w:rsidRDefault="000A0048" w:rsidP="401BFB1B">
            <w:pPr>
              <w:pStyle w:val="NoSpacing"/>
            </w:pPr>
          </w:p>
          <w:p w14:paraId="12D82AD7" w14:textId="5A794F88" w:rsidR="000A0048" w:rsidRPr="00785367" w:rsidRDefault="000A0048" w:rsidP="401BFB1B">
            <w:pPr>
              <w:pStyle w:val="NoSpacing"/>
            </w:pPr>
          </w:p>
          <w:p w14:paraId="4A6E1B25" w14:textId="589F04A9" w:rsidR="000A0048" w:rsidRPr="00785367" w:rsidRDefault="000A0048" w:rsidP="401BFB1B">
            <w:pPr>
              <w:pStyle w:val="NoSpacing"/>
              <w:rPr>
                <w:rFonts w:ascii="Calibri" w:eastAsia="Calibri" w:hAnsi="Calibri" w:cs="Calibri"/>
              </w:rPr>
            </w:pPr>
          </w:p>
          <w:p w14:paraId="4CD50259" w14:textId="3EE96956" w:rsidR="000A0048" w:rsidRPr="00785367" w:rsidRDefault="000A0048" w:rsidP="401BFB1B">
            <w:pPr>
              <w:pStyle w:val="NoSpacing"/>
              <w:rPr>
                <w:rFonts w:ascii="Calibri" w:eastAsia="Calibri" w:hAnsi="Calibri" w:cs="Calibri"/>
              </w:rPr>
            </w:pPr>
          </w:p>
          <w:p w14:paraId="19BFC1E7" w14:textId="612A2135" w:rsidR="000A0048" w:rsidRPr="00785367" w:rsidRDefault="000A0048" w:rsidP="401BFB1B">
            <w:pPr>
              <w:pStyle w:val="NoSpacing"/>
              <w:rPr>
                <w:rFonts w:ascii="Calibri" w:eastAsia="Calibri" w:hAnsi="Calibri" w:cs="Calibri"/>
              </w:rPr>
            </w:pPr>
          </w:p>
          <w:p w14:paraId="2C6CF2EC" w14:textId="3FBBF9E0" w:rsidR="000A0048" w:rsidRPr="00785367" w:rsidRDefault="3585D800" w:rsidP="401BFB1B">
            <w:pPr>
              <w:pStyle w:val="NoSpacing"/>
              <w:rPr>
                <w:rFonts w:ascii="Calibri" w:eastAsia="Calibri" w:hAnsi="Calibri" w:cs="Calibri"/>
              </w:rPr>
            </w:pPr>
            <w:r w:rsidRPr="00785367">
              <w:rPr>
                <w:rFonts w:ascii="Calibri" w:eastAsia="Calibri" w:hAnsi="Calibri" w:cs="Calibri"/>
              </w:rPr>
              <w:t>$13,000.00</w:t>
            </w:r>
          </w:p>
          <w:p w14:paraId="4D11B000" w14:textId="23B3DABD" w:rsidR="000A0048" w:rsidRPr="00785367" w:rsidRDefault="000A0048" w:rsidP="401BFB1B">
            <w:pPr>
              <w:pStyle w:val="NoSpacing"/>
              <w:rPr>
                <w:rFonts w:ascii="Calibri" w:eastAsia="Calibri" w:hAnsi="Calibri" w:cs="Calibri"/>
              </w:rPr>
            </w:pPr>
          </w:p>
          <w:p w14:paraId="1360CC32" w14:textId="2B7CCE48" w:rsidR="000A0048" w:rsidRPr="00785367" w:rsidRDefault="000A0048" w:rsidP="401BFB1B">
            <w:pPr>
              <w:pStyle w:val="NoSpacing"/>
              <w:rPr>
                <w:rFonts w:ascii="Calibri" w:eastAsia="Calibri" w:hAnsi="Calibri" w:cs="Calibri"/>
              </w:rPr>
            </w:pPr>
          </w:p>
          <w:p w14:paraId="70D38D07" w14:textId="34672E5D" w:rsidR="000A0048" w:rsidRPr="00785367" w:rsidRDefault="000A0048" w:rsidP="401BFB1B">
            <w:pPr>
              <w:pStyle w:val="NoSpacing"/>
              <w:rPr>
                <w:rFonts w:ascii="Calibri" w:eastAsia="Calibri" w:hAnsi="Calibri" w:cs="Calibri"/>
              </w:rPr>
            </w:pPr>
          </w:p>
          <w:p w14:paraId="5AA74E7A" w14:textId="17879C1C" w:rsidR="000A0048" w:rsidRPr="00785367" w:rsidRDefault="000A0048" w:rsidP="401BFB1B">
            <w:pPr>
              <w:pStyle w:val="NoSpacing"/>
              <w:rPr>
                <w:rFonts w:ascii="Calibri" w:eastAsia="Calibri" w:hAnsi="Calibri" w:cs="Calibri"/>
              </w:rPr>
            </w:pPr>
          </w:p>
          <w:p w14:paraId="19EC2B1C" w14:textId="2EF9C4FC" w:rsidR="000A0048" w:rsidRPr="00785367" w:rsidRDefault="000A0048" w:rsidP="401BFB1B">
            <w:pPr>
              <w:pStyle w:val="NoSpacing"/>
              <w:rPr>
                <w:rFonts w:ascii="Calibri" w:eastAsia="Calibri" w:hAnsi="Calibri" w:cs="Calibri"/>
              </w:rPr>
            </w:pPr>
          </w:p>
          <w:p w14:paraId="43086F93" w14:textId="71DFA0FA" w:rsidR="000A0048" w:rsidRPr="00785367" w:rsidRDefault="000A0048" w:rsidP="401BFB1B">
            <w:pPr>
              <w:pStyle w:val="NoSpacing"/>
              <w:rPr>
                <w:rFonts w:ascii="Calibri" w:eastAsia="Calibri" w:hAnsi="Calibri" w:cs="Calibri"/>
              </w:rPr>
            </w:pPr>
          </w:p>
          <w:p w14:paraId="48015009" w14:textId="4FAC9C1C" w:rsidR="000A0048" w:rsidRPr="00785367" w:rsidRDefault="000A0048" w:rsidP="401BFB1B">
            <w:pPr>
              <w:pStyle w:val="NoSpacing"/>
              <w:rPr>
                <w:rFonts w:ascii="Calibri" w:eastAsia="Calibri" w:hAnsi="Calibri" w:cs="Calibri"/>
              </w:rPr>
            </w:pPr>
          </w:p>
          <w:p w14:paraId="289197BA" w14:textId="25C0037F" w:rsidR="000A0048" w:rsidRPr="00785367" w:rsidRDefault="000A0048" w:rsidP="401BFB1B">
            <w:pPr>
              <w:pStyle w:val="NoSpacing"/>
              <w:rPr>
                <w:rFonts w:ascii="Calibri" w:eastAsia="Calibri" w:hAnsi="Calibri" w:cs="Calibri"/>
              </w:rPr>
            </w:pPr>
          </w:p>
          <w:p w14:paraId="7B7EF9E1" w14:textId="7DD1A789" w:rsidR="000A0048" w:rsidRPr="00785367" w:rsidRDefault="000A0048" w:rsidP="401BFB1B">
            <w:pPr>
              <w:pStyle w:val="NoSpacing"/>
              <w:rPr>
                <w:rFonts w:ascii="Calibri" w:eastAsia="Calibri" w:hAnsi="Calibri" w:cs="Calibri"/>
              </w:rPr>
            </w:pPr>
          </w:p>
          <w:p w14:paraId="7DEC9C84" w14:textId="74754BC0" w:rsidR="000A0048" w:rsidRPr="00785367" w:rsidRDefault="000A0048" w:rsidP="401BFB1B">
            <w:pPr>
              <w:pStyle w:val="NoSpacing"/>
              <w:rPr>
                <w:rFonts w:ascii="Calibri" w:eastAsia="Calibri" w:hAnsi="Calibri" w:cs="Calibri"/>
              </w:rPr>
            </w:pPr>
          </w:p>
          <w:p w14:paraId="5B5BAA11" w14:textId="7A9DEB56" w:rsidR="000A0048" w:rsidRPr="00785367" w:rsidRDefault="000A0048" w:rsidP="401BFB1B">
            <w:pPr>
              <w:pStyle w:val="NoSpacing"/>
              <w:rPr>
                <w:rFonts w:ascii="Calibri" w:eastAsia="Calibri" w:hAnsi="Calibri" w:cs="Calibri"/>
              </w:rPr>
            </w:pPr>
          </w:p>
          <w:p w14:paraId="0B5CA60F" w14:textId="1EB2BDDE" w:rsidR="000A0048" w:rsidRPr="00785367" w:rsidRDefault="000A0048" w:rsidP="401BFB1B">
            <w:pPr>
              <w:pStyle w:val="NoSpacing"/>
              <w:rPr>
                <w:rFonts w:ascii="Calibri" w:eastAsia="Calibri" w:hAnsi="Calibri" w:cs="Calibri"/>
              </w:rPr>
            </w:pPr>
          </w:p>
          <w:p w14:paraId="29FA3FB7" w14:textId="2FD52162" w:rsidR="000A0048" w:rsidRPr="00785367" w:rsidRDefault="3585D800" w:rsidP="401BFB1B">
            <w:pPr>
              <w:pStyle w:val="NoSpacing"/>
              <w:rPr>
                <w:rFonts w:ascii="Calibri" w:eastAsia="Calibri" w:hAnsi="Calibri" w:cs="Calibri"/>
              </w:rPr>
            </w:pPr>
            <w:r w:rsidRPr="00785367">
              <w:rPr>
                <w:rFonts w:ascii="Calibri" w:eastAsia="Calibri" w:hAnsi="Calibri" w:cs="Calibri"/>
              </w:rPr>
              <w:t>$16,875.00</w:t>
            </w:r>
          </w:p>
          <w:p w14:paraId="3B5F2508" w14:textId="71CAA86F" w:rsidR="000A0048" w:rsidRPr="00785367" w:rsidRDefault="000A0048" w:rsidP="401BFB1B">
            <w:pPr>
              <w:pStyle w:val="NoSpacing"/>
              <w:rPr>
                <w:rFonts w:ascii="Calibri" w:eastAsia="Calibri" w:hAnsi="Calibri" w:cs="Calibri"/>
              </w:rPr>
            </w:pPr>
          </w:p>
          <w:p w14:paraId="16ECF452" w14:textId="38AE7584" w:rsidR="000A0048" w:rsidRPr="00785367" w:rsidRDefault="000A0048" w:rsidP="401BFB1B">
            <w:pPr>
              <w:pStyle w:val="NoSpacing"/>
              <w:rPr>
                <w:rFonts w:ascii="Calibri" w:eastAsia="Calibri" w:hAnsi="Calibri" w:cs="Calibri"/>
              </w:rPr>
            </w:pPr>
          </w:p>
          <w:p w14:paraId="72DBC305" w14:textId="1F92272E" w:rsidR="000A0048" w:rsidRPr="00785367" w:rsidRDefault="000A0048" w:rsidP="401BFB1B">
            <w:pPr>
              <w:pStyle w:val="NoSpacing"/>
              <w:rPr>
                <w:rFonts w:ascii="Calibri" w:eastAsia="Calibri" w:hAnsi="Calibri" w:cs="Calibri"/>
              </w:rPr>
            </w:pPr>
          </w:p>
          <w:p w14:paraId="1D126842" w14:textId="38140636" w:rsidR="000A0048" w:rsidRPr="00785367" w:rsidRDefault="000A0048" w:rsidP="401BFB1B">
            <w:pPr>
              <w:pStyle w:val="NoSpacing"/>
              <w:rPr>
                <w:rFonts w:ascii="Calibri" w:eastAsia="Calibri" w:hAnsi="Calibri" w:cs="Calibri"/>
              </w:rPr>
            </w:pPr>
          </w:p>
          <w:p w14:paraId="42B114BF" w14:textId="7D0907FC" w:rsidR="000A0048" w:rsidRPr="00785367" w:rsidRDefault="000A0048" w:rsidP="401BFB1B">
            <w:pPr>
              <w:pStyle w:val="NoSpacing"/>
              <w:rPr>
                <w:rFonts w:ascii="Calibri" w:eastAsia="Calibri" w:hAnsi="Calibri" w:cs="Calibri"/>
              </w:rPr>
            </w:pPr>
          </w:p>
          <w:p w14:paraId="3EA102AE" w14:textId="0535C870" w:rsidR="000A0048" w:rsidRPr="00785367" w:rsidRDefault="000A0048" w:rsidP="401BFB1B">
            <w:pPr>
              <w:pStyle w:val="NoSpacing"/>
              <w:rPr>
                <w:rFonts w:ascii="Calibri" w:eastAsia="Calibri" w:hAnsi="Calibri" w:cs="Calibri"/>
              </w:rPr>
            </w:pPr>
          </w:p>
          <w:p w14:paraId="6F2A0EAC" w14:textId="1779B2FD" w:rsidR="000A0048" w:rsidRPr="00785367" w:rsidRDefault="000A0048" w:rsidP="401BFB1B">
            <w:pPr>
              <w:pStyle w:val="NoSpacing"/>
              <w:rPr>
                <w:rFonts w:ascii="Calibri" w:eastAsia="Calibri" w:hAnsi="Calibri" w:cs="Calibri"/>
              </w:rPr>
            </w:pPr>
          </w:p>
          <w:p w14:paraId="015B71D7" w14:textId="33AC0F72" w:rsidR="000A0048" w:rsidRPr="00785367" w:rsidRDefault="000A0048" w:rsidP="401BFB1B">
            <w:pPr>
              <w:pStyle w:val="NoSpacing"/>
              <w:rPr>
                <w:rFonts w:ascii="Calibri" w:eastAsia="Calibri" w:hAnsi="Calibri" w:cs="Calibri"/>
              </w:rPr>
            </w:pPr>
          </w:p>
          <w:p w14:paraId="24953997" w14:textId="425A854D" w:rsidR="000A0048" w:rsidRPr="00785367" w:rsidRDefault="000A0048" w:rsidP="401BFB1B">
            <w:pPr>
              <w:pStyle w:val="NoSpacing"/>
              <w:rPr>
                <w:rFonts w:ascii="Calibri" w:eastAsia="Calibri" w:hAnsi="Calibri" w:cs="Calibri"/>
              </w:rPr>
            </w:pPr>
          </w:p>
          <w:p w14:paraId="16386A9F" w14:textId="1E31482C" w:rsidR="000A0048" w:rsidRPr="00785367" w:rsidRDefault="000A0048" w:rsidP="401BFB1B">
            <w:pPr>
              <w:pStyle w:val="NoSpacing"/>
              <w:rPr>
                <w:rFonts w:ascii="Calibri" w:eastAsia="Calibri" w:hAnsi="Calibri" w:cs="Calibri"/>
              </w:rPr>
            </w:pPr>
          </w:p>
          <w:p w14:paraId="3ED75697" w14:textId="6DE7B79F" w:rsidR="000A0048" w:rsidRPr="00785367" w:rsidRDefault="000A0048" w:rsidP="401BFB1B">
            <w:pPr>
              <w:pStyle w:val="NoSpacing"/>
              <w:rPr>
                <w:rFonts w:ascii="Calibri" w:eastAsia="Calibri" w:hAnsi="Calibri" w:cs="Calibri"/>
              </w:rPr>
            </w:pPr>
          </w:p>
          <w:p w14:paraId="6E23D0FC" w14:textId="04A83CAD" w:rsidR="000A0048" w:rsidRPr="00785367" w:rsidRDefault="000A0048" w:rsidP="401BFB1B">
            <w:pPr>
              <w:pStyle w:val="NoSpacing"/>
              <w:rPr>
                <w:rFonts w:ascii="Calibri" w:eastAsia="Calibri" w:hAnsi="Calibri" w:cs="Calibri"/>
              </w:rPr>
            </w:pPr>
          </w:p>
          <w:p w14:paraId="7FD0AA1C" w14:textId="61279A17" w:rsidR="000A0048" w:rsidRPr="00785367" w:rsidRDefault="000A0048" w:rsidP="401BFB1B">
            <w:pPr>
              <w:pStyle w:val="NoSpacing"/>
              <w:rPr>
                <w:rFonts w:ascii="Calibri" w:eastAsia="Calibri" w:hAnsi="Calibri" w:cs="Calibri"/>
              </w:rPr>
            </w:pPr>
          </w:p>
          <w:p w14:paraId="7D2D5202" w14:textId="4537983B" w:rsidR="000A0048" w:rsidRPr="00785367" w:rsidRDefault="000A0048" w:rsidP="401BFB1B">
            <w:pPr>
              <w:pStyle w:val="NoSpacing"/>
              <w:rPr>
                <w:rFonts w:ascii="Calibri" w:eastAsia="Calibri" w:hAnsi="Calibri" w:cs="Calibri"/>
              </w:rPr>
            </w:pPr>
          </w:p>
          <w:p w14:paraId="66394142" w14:textId="1E2F846D" w:rsidR="000A0048" w:rsidRPr="00785367" w:rsidRDefault="000A0048" w:rsidP="401BFB1B">
            <w:pPr>
              <w:pStyle w:val="NoSpacing"/>
              <w:rPr>
                <w:rFonts w:ascii="Calibri" w:eastAsia="Calibri" w:hAnsi="Calibri" w:cs="Calibri"/>
              </w:rPr>
            </w:pPr>
          </w:p>
          <w:p w14:paraId="23E46DD7" w14:textId="3A5C977E" w:rsidR="000A0048" w:rsidRPr="00785367" w:rsidRDefault="3585D800" w:rsidP="401BFB1B">
            <w:pPr>
              <w:pStyle w:val="NoSpacing"/>
              <w:rPr>
                <w:rFonts w:ascii="Calibri" w:eastAsia="Calibri" w:hAnsi="Calibri" w:cs="Calibri"/>
              </w:rPr>
            </w:pPr>
            <w:r w:rsidRPr="00785367">
              <w:rPr>
                <w:rFonts w:ascii="Calibri" w:eastAsia="Calibri" w:hAnsi="Calibri" w:cs="Calibri"/>
              </w:rPr>
              <w:t>$17,000.00</w:t>
            </w:r>
          </w:p>
        </w:tc>
        <w:tc>
          <w:tcPr>
            <w:tcW w:w="2790" w:type="dxa"/>
          </w:tcPr>
          <w:p w14:paraId="411074FE" w14:textId="36EC69E7" w:rsidR="005E6C64" w:rsidRPr="00785367" w:rsidRDefault="005E6C64" w:rsidP="008D5880">
            <w:pPr>
              <w:pStyle w:val="NoSpacing"/>
            </w:pPr>
            <w:r w:rsidRPr="00785367">
              <w:rPr>
                <w:lang w:val="en-US"/>
              </w:rPr>
              <w:lastRenderedPageBreak/>
              <w:t xml:space="preserve">Schools </w:t>
            </w:r>
            <w:r w:rsidR="7F9A91B5" w:rsidRPr="00785367">
              <w:rPr>
                <w:lang w:val="en-US"/>
              </w:rPr>
              <w:t>can</w:t>
            </w:r>
            <w:r w:rsidRPr="00785367">
              <w:rPr>
                <w:lang w:val="en-US"/>
              </w:rPr>
              <w:t xml:space="preserve"> confidentially access the expert advice required as needed to meet a range of </w:t>
            </w:r>
            <w:r w:rsidR="00945D95" w:rsidRPr="00785367">
              <w:rPr>
                <w:lang w:val="en-US"/>
              </w:rPr>
              <w:t>issues.</w:t>
            </w:r>
          </w:p>
          <w:p w14:paraId="1272368A" w14:textId="68A8932A" w:rsidR="005E6C64" w:rsidRPr="00785367" w:rsidRDefault="005E6C64" w:rsidP="79FF91DB">
            <w:pPr>
              <w:pStyle w:val="NoSpacing"/>
              <w:rPr>
                <w:lang w:val="en-US"/>
              </w:rPr>
            </w:pPr>
          </w:p>
          <w:p w14:paraId="395C47F8" w14:textId="4E4DD308" w:rsidR="005E6C64" w:rsidRPr="00785367" w:rsidRDefault="005E6C64" w:rsidP="79FF91DB">
            <w:pPr>
              <w:pStyle w:val="NoSpacing"/>
              <w:rPr>
                <w:lang w:val="en-US"/>
              </w:rPr>
            </w:pPr>
          </w:p>
          <w:p w14:paraId="08C531A1" w14:textId="70A1D533" w:rsidR="005E6C64" w:rsidRPr="00785367" w:rsidRDefault="005E6C64" w:rsidP="79FF91DB">
            <w:pPr>
              <w:pStyle w:val="NoSpacing"/>
              <w:rPr>
                <w:lang w:val="en-US"/>
              </w:rPr>
            </w:pPr>
          </w:p>
          <w:p w14:paraId="5C96526C" w14:textId="634BE075" w:rsidR="005E6C64" w:rsidRPr="00785367" w:rsidRDefault="005E6C64" w:rsidP="79FF91DB">
            <w:pPr>
              <w:pStyle w:val="NoSpacing"/>
              <w:rPr>
                <w:lang w:val="en-US"/>
              </w:rPr>
            </w:pPr>
          </w:p>
          <w:p w14:paraId="5CCD08FE" w14:textId="037F8498" w:rsidR="005E6C64" w:rsidRPr="00785367" w:rsidRDefault="005E6C64" w:rsidP="79FF91DB">
            <w:pPr>
              <w:pStyle w:val="NoSpacing"/>
              <w:rPr>
                <w:lang w:val="en-US"/>
              </w:rPr>
            </w:pPr>
          </w:p>
          <w:p w14:paraId="1F7FECE0" w14:textId="6CD9311A" w:rsidR="005E6C64" w:rsidRPr="00785367" w:rsidRDefault="005E6C64" w:rsidP="79FF91DB">
            <w:pPr>
              <w:pStyle w:val="NoSpacing"/>
              <w:rPr>
                <w:lang w:val="en-US"/>
              </w:rPr>
            </w:pPr>
          </w:p>
          <w:p w14:paraId="15779E81" w14:textId="2D0FA56D" w:rsidR="005E6C64" w:rsidRPr="00785367" w:rsidRDefault="005E6C64" w:rsidP="79FF91DB">
            <w:pPr>
              <w:pStyle w:val="NoSpacing"/>
              <w:rPr>
                <w:lang w:val="en-US"/>
              </w:rPr>
            </w:pPr>
          </w:p>
          <w:p w14:paraId="1E064577" w14:textId="65EF5291" w:rsidR="005E6C64" w:rsidRPr="00785367" w:rsidRDefault="005E6C64" w:rsidP="79FF91DB">
            <w:pPr>
              <w:pStyle w:val="NoSpacing"/>
              <w:rPr>
                <w:lang w:val="en-US"/>
              </w:rPr>
            </w:pPr>
          </w:p>
          <w:p w14:paraId="1CE3F614" w14:textId="1E22F509" w:rsidR="005E6C64" w:rsidRPr="00785367" w:rsidRDefault="005E6C64" w:rsidP="79FF91DB">
            <w:pPr>
              <w:pStyle w:val="NoSpacing"/>
              <w:rPr>
                <w:lang w:val="en-US"/>
              </w:rPr>
            </w:pPr>
          </w:p>
          <w:p w14:paraId="518D4604" w14:textId="5255FB7D" w:rsidR="005E6C64" w:rsidRPr="00785367" w:rsidRDefault="005E6C64" w:rsidP="79FF91DB">
            <w:pPr>
              <w:pStyle w:val="NoSpacing"/>
              <w:rPr>
                <w:lang w:val="en-US"/>
              </w:rPr>
            </w:pPr>
          </w:p>
          <w:p w14:paraId="106D336D" w14:textId="77FC2C9F" w:rsidR="005E6C64" w:rsidRPr="00785367" w:rsidRDefault="005E6C64" w:rsidP="401BFB1B">
            <w:pPr>
              <w:pStyle w:val="NoSpacing"/>
              <w:rPr>
                <w:lang w:val="en-US"/>
              </w:rPr>
            </w:pPr>
          </w:p>
        </w:tc>
        <w:tc>
          <w:tcPr>
            <w:tcW w:w="2790" w:type="dxa"/>
          </w:tcPr>
          <w:p w14:paraId="6BDFDFC2" w14:textId="2E0809CD" w:rsidR="005E6C64" w:rsidRPr="00785367" w:rsidRDefault="005E6C64" w:rsidP="0BE40E9F">
            <w:r w:rsidRPr="00785367">
              <w:t>Providers report that Member schools access these services</w:t>
            </w:r>
            <w:r w:rsidR="0906E1D6" w:rsidRPr="00785367">
              <w:t>.</w:t>
            </w:r>
          </w:p>
        </w:tc>
      </w:tr>
    </w:tbl>
    <w:p w14:paraId="41F9AE5E" w14:textId="77777777" w:rsidR="005E6C64" w:rsidRPr="00785367" w:rsidRDefault="005E6C64" w:rsidP="008D5880">
      <w:pPr>
        <w:pStyle w:val="NoSpacing"/>
      </w:pPr>
    </w:p>
    <w:p w14:paraId="5ABF93C4" w14:textId="52D241FA" w:rsidR="005E6C64" w:rsidRPr="00785367" w:rsidRDefault="005E6C64" w:rsidP="00686F8C"/>
    <w:p w14:paraId="71DCB018" w14:textId="77777777" w:rsidR="005E6C64" w:rsidRPr="00785367" w:rsidRDefault="005E6C64">
      <w:r w:rsidRPr="00785367">
        <w:br w:type="page"/>
      </w:r>
    </w:p>
    <w:tbl>
      <w:tblPr>
        <w:tblStyle w:val="TableGrid"/>
        <w:tblW w:w="0" w:type="auto"/>
        <w:tblLook w:val="04A0" w:firstRow="1" w:lastRow="0" w:firstColumn="1" w:lastColumn="0" w:noHBand="0" w:noVBand="1"/>
      </w:tblPr>
      <w:tblGrid>
        <w:gridCol w:w="2789"/>
        <w:gridCol w:w="2789"/>
        <w:gridCol w:w="2790"/>
        <w:gridCol w:w="2790"/>
        <w:gridCol w:w="2790"/>
      </w:tblGrid>
      <w:tr w:rsidR="00785367" w:rsidRPr="00785367" w14:paraId="443EC298" w14:textId="77777777" w:rsidTr="401BFB1B">
        <w:trPr>
          <w:trHeight w:val="983"/>
        </w:trPr>
        <w:tc>
          <w:tcPr>
            <w:tcW w:w="2789" w:type="dxa"/>
          </w:tcPr>
          <w:p w14:paraId="778E49F4" w14:textId="77777777" w:rsidR="005E6C64" w:rsidRPr="00785367" w:rsidRDefault="005E6C64" w:rsidP="008D5880">
            <w:pPr>
              <w:spacing w:before="120" w:after="120"/>
              <w:rPr>
                <w:b/>
              </w:rPr>
            </w:pPr>
            <w:r w:rsidRPr="00785367">
              <w:rPr>
                <w:b/>
              </w:rPr>
              <w:lastRenderedPageBreak/>
              <w:t>Project title</w:t>
            </w:r>
          </w:p>
        </w:tc>
        <w:tc>
          <w:tcPr>
            <w:tcW w:w="2789" w:type="dxa"/>
          </w:tcPr>
          <w:p w14:paraId="2B5AE493" w14:textId="77777777" w:rsidR="005E6C64" w:rsidRPr="00785367" w:rsidRDefault="005E6C64" w:rsidP="008D5880">
            <w:pPr>
              <w:spacing w:before="120" w:after="120"/>
              <w:rPr>
                <w:b/>
              </w:rPr>
            </w:pPr>
            <w:r w:rsidRPr="00785367">
              <w:rPr>
                <w:b/>
              </w:rPr>
              <w:t>Project description and activities</w:t>
            </w:r>
          </w:p>
        </w:tc>
        <w:tc>
          <w:tcPr>
            <w:tcW w:w="2790" w:type="dxa"/>
          </w:tcPr>
          <w:p w14:paraId="44358435" w14:textId="77777777" w:rsidR="005E6C64" w:rsidRPr="00785367" w:rsidRDefault="005E6C64" w:rsidP="008D5880">
            <w:pPr>
              <w:spacing w:before="120" w:after="120"/>
              <w:rPr>
                <w:b/>
              </w:rPr>
            </w:pPr>
            <w:r w:rsidRPr="00785367">
              <w:rPr>
                <w:b/>
              </w:rPr>
              <w:t>Indicative budget</w:t>
            </w:r>
          </w:p>
          <w:p w14:paraId="4B644A8D" w14:textId="77777777" w:rsidR="005E6C64" w:rsidRPr="00785367" w:rsidRDefault="005E6C64" w:rsidP="008D5880">
            <w:pPr>
              <w:spacing w:before="120" w:after="120"/>
              <w:rPr>
                <w:b/>
              </w:rPr>
            </w:pPr>
          </w:p>
        </w:tc>
        <w:tc>
          <w:tcPr>
            <w:tcW w:w="2790" w:type="dxa"/>
          </w:tcPr>
          <w:p w14:paraId="041A0784" w14:textId="77777777" w:rsidR="005E6C64" w:rsidRPr="00785367" w:rsidRDefault="005E6C64" w:rsidP="008D5880">
            <w:pPr>
              <w:spacing w:before="120" w:after="120"/>
              <w:rPr>
                <w:b/>
              </w:rPr>
            </w:pPr>
            <w:r w:rsidRPr="00785367">
              <w:rPr>
                <w:b/>
              </w:rPr>
              <w:t>Expected outcomes/</w:t>
            </w:r>
          </w:p>
          <w:p w14:paraId="4B3CBBCA" w14:textId="77777777" w:rsidR="005E6C64" w:rsidRPr="00785367" w:rsidRDefault="005E6C64" w:rsidP="008D5880">
            <w:pPr>
              <w:spacing w:before="120" w:after="120"/>
              <w:rPr>
                <w:b/>
              </w:rPr>
            </w:pPr>
            <w:r w:rsidRPr="00785367">
              <w:rPr>
                <w:b/>
              </w:rPr>
              <w:t>Overall achievements</w:t>
            </w:r>
          </w:p>
        </w:tc>
        <w:tc>
          <w:tcPr>
            <w:tcW w:w="2790" w:type="dxa"/>
          </w:tcPr>
          <w:p w14:paraId="2999D14E" w14:textId="77777777" w:rsidR="005E6C64" w:rsidRPr="00785367" w:rsidRDefault="005E6C64" w:rsidP="008D5880">
            <w:pPr>
              <w:spacing w:before="120" w:after="120"/>
              <w:rPr>
                <w:b/>
              </w:rPr>
            </w:pPr>
            <w:r w:rsidRPr="00785367">
              <w:rPr>
                <w:b/>
              </w:rPr>
              <w:t>Indicators of success</w:t>
            </w:r>
          </w:p>
        </w:tc>
      </w:tr>
      <w:tr w:rsidR="005E6C64" w:rsidRPr="00785367" w14:paraId="2CDE09D5" w14:textId="77777777" w:rsidTr="401BFB1B">
        <w:tc>
          <w:tcPr>
            <w:tcW w:w="2789" w:type="dxa"/>
          </w:tcPr>
          <w:p w14:paraId="4D4413DB" w14:textId="77777777" w:rsidR="005E6C64" w:rsidRPr="00785367" w:rsidRDefault="005E6C64" w:rsidP="008D5880">
            <w:pPr>
              <w:pStyle w:val="NoSpacing"/>
              <w:rPr>
                <w:b/>
              </w:rPr>
            </w:pPr>
            <w:r w:rsidRPr="00785367">
              <w:rPr>
                <w:b/>
              </w:rPr>
              <w:t>Events</w:t>
            </w:r>
          </w:p>
          <w:p w14:paraId="2677290C" w14:textId="77777777" w:rsidR="005E6C64" w:rsidRPr="00785367" w:rsidRDefault="005E6C64" w:rsidP="008D5880">
            <w:pPr>
              <w:pStyle w:val="NoSpacing"/>
              <w:rPr>
                <w:b/>
              </w:rPr>
            </w:pPr>
          </w:p>
          <w:p w14:paraId="27960BA1" w14:textId="77777777" w:rsidR="005E6C64" w:rsidRPr="00785367" w:rsidRDefault="005E6C64" w:rsidP="008D5880">
            <w:r w:rsidRPr="00785367">
              <w:t>Bilateral Reform Direction A: Support students, student learning and achievement</w:t>
            </w:r>
          </w:p>
          <w:p w14:paraId="249BF8C6" w14:textId="77777777" w:rsidR="005E6C64" w:rsidRPr="00785367" w:rsidRDefault="005E6C64" w:rsidP="008D5880">
            <w:pPr>
              <w:rPr>
                <w:b/>
              </w:rPr>
            </w:pPr>
          </w:p>
          <w:p w14:paraId="15686D99" w14:textId="77777777" w:rsidR="005E6C64" w:rsidRPr="00785367" w:rsidRDefault="005E6C64" w:rsidP="008D5880">
            <w:pPr>
              <w:rPr>
                <w:b/>
              </w:rPr>
            </w:pPr>
            <w:r w:rsidRPr="00785367">
              <w:rPr>
                <w:b/>
              </w:rPr>
              <w:t>AISACT Celebrating Teaching &amp; Learning</w:t>
            </w:r>
          </w:p>
          <w:p w14:paraId="1F9CCDDC" w14:textId="77777777" w:rsidR="005E6C64" w:rsidRPr="00785367" w:rsidRDefault="005E6C64" w:rsidP="008D5880">
            <w:pPr>
              <w:pStyle w:val="NoSpacing"/>
            </w:pPr>
          </w:p>
          <w:p w14:paraId="4FA713E2" w14:textId="73097836" w:rsidR="00686F8C" w:rsidRPr="00785367" w:rsidRDefault="00686F8C" w:rsidP="008D5880">
            <w:pPr>
              <w:pStyle w:val="NoSpacing"/>
            </w:pPr>
          </w:p>
          <w:p w14:paraId="4D55A75A" w14:textId="6A020BB9" w:rsidR="00686F8C" w:rsidRPr="00785367" w:rsidRDefault="00686F8C" w:rsidP="008D5880">
            <w:pPr>
              <w:pStyle w:val="NoSpacing"/>
            </w:pPr>
          </w:p>
          <w:p w14:paraId="6B88A4DA" w14:textId="74292791" w:rsidR="00686F8C" w:rsidRPr="00785367" w:rsidRDefault="00686F8C" w:rsidP="008D5880">
            <w:pPr>
              <w:pStyle w:val="NoSpacing"/>
            </w:pPr>
          </w:p>
          <w:p w14:paraId="69DFE6ED" w14:textId="4DAAF8AD" w:rsidR="00686F8C" w:rsidRPr="00785367" w:rsidRDefault="00686F8C" w:rsidP="008D5880">
            <w:pPr>
              <w:pStyle w:val="NoSpacing"/>
            </w:pPr>
          </w:p>
          <w:p w14:paraId="3312D1E0" w14:textId="740A4DB9" w:rsidR="00686F8C" w:rsidRPr="00785367" w:rsidRDefault="00686F8C" w:rsidP="008D5880">
            <w:pPr>
              <w:pStyle w:val="NoSpacing"/>
            </w:pPr>
          </w:p>
          <w:p w14:paraId="4A5499C2" w14:textId="2A9B8284" w:rsidR="00686F8C" w:rsidRPr="00785367" w:rsidRDefault="00686F8C" w:rsidP="008D5880">
            <w:pPr>
              <w:pStyle w:val="NoSpacing"/>
            </w:pPr>
          </w:p>
          <w:p w14:paraId="2AEAD008" w14:textId="0D3B80BA" w:rsidR="00686F8C" w:rsidRPr="00785367" w:rsidRDefault="00686F8C" w:rsidP="008D5880">
            <w:pPr>
              <w:pStyle w:val="NoSpacing"/>
            </w:pPr>
          </w:p>
          <w:p w14:paraId="0EF46479" w14:textId="0F34AE25" w:rsidR="00686F8C" w:rsidRPr="00785367" w:rsidRDefault="00686F8C" w:rsidP="008D5880">
            <w:pPr>
              <w:pStyle w:val="NoSpacing"/>
            </w:pPr>
            <w:r w:rsidRPr="00785367">
              <w:rPr>
                <w:b/>
              </w:rPr>
              <w:t>Leadership Recognition and Seminar</w:t>
            </w:r>
          </w:p>
        </w:tc>
        <w:tc>
          <w:tcPr>
            <w:tcW w:w="2789" w:type="dxa"/>
          </w:tcPr>
          <w:p w14:paraId="021F2B75" w14:textId="77777777" w:rsidR="005E6C64" w:rsidRPr="00785367" w:rsidRDefault="005E6C64" w:rsidP="008D5880">
            <w:pPr>
              <w:pStyle w:val="NoSpacing"/>
            </w:pPr>
            <w:r w:rsidRPr="00785367">
              <w:rPr>
                <w:b/>
                <w:bCs/>
              </w:rPr>
              <w:t xml:space="preserve">The AISACT Celebrating Teaching and Learning event </w:t>
            </w:r>
            <w:r w:rsidRPr="00785367">
              <w:t xml:space="preserve">is an opportunity to hear about and discuss the extensive range of teaching and learning projects and programs that have occurred in AISACT Member Schools. This event provides an opportunity for AISACT Member Schools to come together as a group and celebrate the successes enjoyed, challenges </w:t>
            </w:r>
            <w:r w:rsidR="11683FA9" w:rsidRPr="00785367">
              <w:t>met,</w:t>
            </w:r>
            <w:r w:rsidRPr="00785367">
              <w:t xml:space="preserve"> and lessons learned.</w:t>
            </w:r>
          </w:p>
          <w:p w14:paraId="32DA2FDC" w14:textId="77777777" w:rsidR="00686F8C" w:rsidRPr="00785367" w:rsidRDefault="00686F8C" w:rsidP="008D5880">
            <w:pPr>
              <w:pStyle w:val="NoSpacing"/>
            </w:pPr>
          </w:p>
          <w:p w14:paraId="604250D8" w14:textId="0016FB3A" w:rsidR="00686F8C" w:rsidRPr="00785367" w:rsidRDefault="00686F8C" w:rsidP="008D5880">
            <w:pPr>
              <w:pStyle w:val="NoSpacing"/>
            </w:pPr>
            <w:r w:rsidRPr="00785367">
              <w:rPr>
                <w:b/>
                <w:bCs/>
              </w:rPr>
              <w:t xml:space="preserve">The AISACT Leadership Recognition and Seminar event </w:t>
            </w:r>
            <w:r w:rsidRPr="00785367">
              <w:t xml:space="preserve">draws from Member schools leaders and leadership teams to share, collaborate, reflect and recognise leadership journeys and successes throughout the year. </w:t>
            </w:r>
          </w:p>
        </w:tc>
        <w:tc>
          <w:tcPr>
            <w:tcW w:w="2790" w:type="dxa"/>
          </w:tcPr>
          <w:p w14:paraId="210D9344" w14:textId="2E20ADB8" w:rsidR="005E6C64" w:rsidRPr="00785367" w:rsidRDefault="3D33B6DE" w:rsidP="401BFB1B">
            <w:pPr>
              <w:pStyle w:val="NoSpacing"/>
            </w:pPr>
            <w:r w:rsidRPr="00785367">
              <w:t>$6,000.00</w:t>
            </w:r>
          </w:p>
        </w:tc>
        <w:tc>
          <w:tcPr>
            <w:tcW w:w="2790" w:type="dxa"/>
          </w:tcPr>
          <w:p w14:paraId="27A2900E" w14:textId="618ADE90" w:rsidR="005E6C64" w:rsidRPr="00785367" w:rsidRDefault="005E6C64" w:rsidP="008D5880">
            <w:pPr>
              <w:rPr>
                <w:lang w:val="en-US"/>
              </w:rPr>
            </w:pPr>
            <w:r w:rsidRPr="00785367">
              <w:rPr>
                <w:lang w:val="en-US"/>
              </w:rPr>
              <w:t xml:space="preserve">Enhanced awareness </w:t>
            </w:r>
            <w:r w:rsidR="34F0C415" w:rsidRPr="00785367">
              <w:rPr>
                <w:lang w:val="en-US"/>
              </w:rPr>
              <w:t>of exemplary</w:t>
            </w:r>
            <w:r w:rsidRPr="00785367">
              <w:rPr>
                <w:lang w:val="en-US"/>
              </w:rPr>
              <w:t xml:space="preserve"> teaching and learning projects and strategies</w:t>
            </w:r>
            <w:r w:rsidR="1F7C4EAC" w:rsidRPr="00785367">
              <w:rPr>
                <w:lang w:val="en-US"/>
              </w:rPr>
              <w:t>.</w:t>
            </w:r>
          </w:p>
          <w:p w14:paraId="3456E71E" w14:textId="77777777" w:rsidR="005E6C64" w:rsidRPr="00785367" w:rsidRDefault="005E6C64" w:rsidP="008D5880">
            <w:pPr>
              <w:pStyle w:val="NoSpacing"/>
            </w:pPr>
          </w:p>
          <w:p w14:paraId="19B1C4D9" w14:textId="51276A38" w:rsidR="00686F8C" w:rsidRPr="00785367" w:rsidRDefault="00686F8C" w:rsidP="008D5880">
            <w:pPr>
              <w:pStyle w:val="NoSpacing"/>
            </w:pPr>
          </w:p>
          <w:p w14:paraId="7022BF6E" w14:textId="0016DE0B" w:rsidR="00686F8C" w:rsidRPr="00785367" w:rsidRDefault="00686F8C" w:rsidP="008D5880">
            <w:pPr>
              <w:pStyle w:val="NoSpacing"/>
            </w:pPr>
          </w:p>
          <w:p w14:paraId="085101E0" w14:textId="26C1927E" w:rsidR="00686F8C" w:rsidRPr="00785367" w:rsidRDefault="00686F8C" w:rsidP="008D5880">
            <w:pPr>
              <w:pStyle w:val="NoSpacing"/>
            </w:pPr>
          </w:p>
          <w:p w14:paraId="6B1DC208" w14:textId="6FA9A7DC" w:rsidR="00686F8C" w:rsidRPr="00785367" w:rsidRDefault="00686F8C" w:rsidP="008D5880">
            <w:pPr>
              <w:pStyle w:val="NoSpacing"/>
            </w:pPr>
          </w:p>
          <w:p w14:paraId="5A99A5F8" w14:textId="53810F75" w:rsidR="00686F8C" w:rsidRPr="00785367" w:rsidRDefault="00686F8C" w:rsidP="008D5880">
            <w:pPr>
              <w:pStyle w:val="NoSpacing"/>
            </w:pPr>
          </w:p>
          <w:p w14:paraId="193AD8B8" w14:textId="0198BCD3" w:rsidR="00686F8C" w:rsidRPr="00785367" w:rsidRDefault="00686F8C" w:rsidP="008D5880">
            <w:pPr>
              <w:pStyle w:val="NoSpacing"/>
            </w:pPr>
          </w:p>
          <w:p w14:paraId="5B90A40C" w14:textId="56F23F72" w:rsidR="00686F8C" w:rsidRPr="00785367" w:rsidRDefault="00686F8C" w:rsidP="008D5880">
            <w:pPr>
              <w:pStyle w:val="NoSpacing"/>
            </w:pPr>
          </w:p>
          <w:p w14:paraId="2678CA9D" w14:textId="0301A67B" w:rsidR="00686F8C" w:rsidRPr="00785367" w:rsidRDefault="00686F8C" w:rsidP="008D5880">
            <w:pPr>
              <w:pStyle w:val="NoSpacing"/>
            </w:pPr>
          </w:p>
          <w:p w14:paraId="715C6E0F" w14:textId="01F72A32" w:rsidR="00686F8C" w:rsidRPr="00785367" w:rsidRDefault="00686F8C" w:rsidP="008D5880">
            <w:pPr>
              <w:pStyle w:val="NoSpacing"/>
            </w:pPr>
          </w:p>
          <w:p w14:paraId="021A6435" w14:textId="77777777" w:rsidR="00686F8C" w:rsidRPr="00785367" w:rsidRDefault="00686F8C" w:rsidP="008D5880">
            <w:pPr>
              <w:pStyle w:val="NoSpacing"/>
            </w:pPr>
          </w:p>
          <w:p w14:paraId="5758D241" w14:textId="77777777" w:rsidR="00C06000" w:rsidRDefault="00C06000" w:rsidP="00686F8C">
            <w:pPr>
              <w:rPr>
                <w:lang w:val="en-US"/>
              </w:rPr>
            </w:pPr>
          </w:p>
          <w:p w14:paraId="3AB58C42" w14:textId="2B9A3E67" w:rsidR="00686F8C" w:rsidRPr="00785367" w:rsidRDefault="00686F8C" w:rsidP="00686F8C">
            <w:r w:rsidRPr="00785367">
              <w:rPr>
                <w:lang w:val="en-US"/>
              </w:rPr>
              <w:t>Recognition of a range of leaders and their exemplary leadership and strategies.</w:t>
            </w:r>
          </w:p>
        </w:tc>
        <w:tc>
          <w:tcPr>
            <w:tcW w:w="2790" w:type="dxa"/>
          </w:tcPr>
          <w:p w14:paraId="3785E53C" w14:textId="77777777" w:rsidR="005E6C64" w:rsidRPr="00785367" w:rsidRDefault="005E6C64" w:rsidP="008D5880">
            <w:pPr>
              <w:spacing w:before="120" w:after="120"/>
            </w:pPr>
            <w:r w:rsidRPr="00785367">
              <w:t>Post workshop data indicating that higher than 80% of participants reported an enhanced appreciation of teaching and learning strategies.</w:t>
            </w:r>
          </w:p>
          <w:p w14:paraId="133BB31D" w14:textId="77777777" w:rsidR="001425A1" w:rsidRPr="00785367" w:rsidRDefault="001425A1" w:rsidP="001425A1">
            <w:pPr>
              <w:rPr>
                <w:rFonts w:eastAsiaTheme="minorEastAsia"/>
              </w:rPr>
            </w:pPr>
            <w:r w:rsidRPr="00785367">
              <w:t xml:space="preserve">Strongly Agree/Agree </w:t>
            </w:r>
            <m:oMath>
              <m:r>
                <w:rPr>
                  <w:rFonts w:ascii="Cambria Math" w:hAnsi="Cambria Math"/>
                </w:rPr>
                <m:t>≥</m:t>
              </m:r>
            </m:oMath>
            <w:r w:rsidRPr="00785367">
              <w:rPr>
                <w:rFonts w:eastAsiaTheme="minorEastAsia"/>
              </w:rPr>
              <w:t xml:space="preserve"> 80%</w:t>
            </w:r>
          </w:p>
          <w:p w14:paraId="42AC4E29" w14:textId="77777777" w:rsidR="005E6C64" w:rsidRPr="00785367" w:rsidRDefault="005E6C64" w:rsidP="008D5880">
            <w:pPr>
              <w:pStyle w:val="NoSpacing"/>
            </w:pPr>
          </w:p>
          <w:p w14:paraId="0512716B" w14:textId="77777777" w:rsidR="00686F8C" w:rsidRPr="00785367" w:rsidRDefault="00686F8C" w:rsidP="008D5880">
            <w:pPr>
              <w:pStyle w:val="NoSpacing"/>
            </w:pPr>
          </w:p>
          <w:p w14:paraId="21B8DD3A" w14:textId="77777777" w:rsidR="00686F8C" w:rsidRPr="00785367" w:rsidRDefault="00686F8C" w:rsidP="008D5880">
            <w:pPr>
              <w:pStyle w:val="NoSpacing"/>
            </w:pPr>
          </w:p>
          <w:p w14:paraId="7C20EB13" w14:textId="77777777" w:rsidR="00686F8C" w:rsidRPr="00785367" w:rsidRDefault="00686F8C" w:rsidP="008D5880">
            <w:pPr>
              <w:pStyle w:val="NoSpacing"/>
            </w:pPr>
          </w:p>
          <w:p w14:paraId="5F1E9B0F" w14:textId="77777777" w:rsidR="00686F8C" w:rsidRPr="00785367" w:rsidRDefault="00686F8C" w:rsidP="008D5880">
            <w:pPr>
              <w:pStyle w:val="NoSpacing"/>
            </w:pPr>
          </w:p>
          <w:p w14:paraId="1B9AFB38" w14:textId="77777777" w:rsidR="00686F8C" w:rsidRPr="00785367" w:rsidRDefault="00686F8C" w:rsidP="008D5880">
            <w:pPr>
              <w:pStyle w:val="NoSpacing"/>
            </w:pPr>
          </w:p>
          <w:p w14:paraId="71C1C680" w14:textId="77777777" w:rsidR="00686F8C" w:rsidRPr="00785367" w:rsidRDefault="00686F8C" w:rsidP="008D5880">
            <w:pPr>
              <w:pStyle w:val="NoSpacing"/>
            </w:pPr>
          </w:p>
          <w:p w14:paraId="540AF913" w14:textId="77777777" w:rsidR="00686F8C" w:rsidRPr="00785367" w:rsidRDefault="00686F8C" w:rsidP="008D5880">
            <w:pPr>
              <w:pStyle w:val="NoSpacing"/>
            </w:pPr>
          </w:p>
          <w:p w14:paraId="4EA9BA15" w14:textId="42608CA4" w:rsidR="00686F8C" w:rsidRPr="00785367" w:rsidRDefault="00686F8C" w:rsidP="008D5880">
            <w:pPr>
              <w:pStyle w:val="NoSpacing"/>
            </w:pPr>
            <w:r w:rsidRPr="00785367">
              <w:t>100% of Member schools represented.</w:t>
            </w:r>
          </w:p>
        </w:tc>
      </w:tr>
    </w:tbl>
    <w:p w14:paraId="7332107B" w14:textId="77777777" w:rsidR="005E6C64" w:rsidRPr="00785367" w:rsidRDefault="005E6C64" w:rsidP="008D5880">
      <w:pPr>
        <w:pStyle w:val="NoSpacing"/>
      </w:pPr>
    </w:p>
    <w:p w14:paraId="5D98A3F1" w14:textId="77777777" w:rsidR="005E6C64" w:rsidRPr="00785367" w:rsidRDefault="005E6C64">
      <w:r w:rsidRPr="00785367">
        <w:br w:type="page"/>
      </w:r>
    </w:p>
    <w:tbl>
      <w:tblPr>
        <w:tblStyle w:val="TableGrid"/>
        <w:tblW w:w="0" w:type="auto"/>
        <w:tblLook w:val="04A0" w:firstRow="1" w:lastRow="0" w:firstColumn="1" w:lastColumn="0" w:noHBand="0" w:noVBand="1"/>
      </w:tblPr>
      <w:tblGrid>
        <w:gridCol w:w="2789"/>
        <w:gridCol w:w="2789"/>
        <w:gridCol w:w="2790"/>
        <w:gridCol w:w="2790"/>
        <w:gridCol w:w="2790"/>
      </w:tblGrid>
      <w:tr w:rsidR="00785367" w:rsidRPr="00785367" w14:paraId="3761AA1D" w14:textId="77777777" w:rsidTr="401BFB1B">
        <w:tc>
          <w:tcPr>
            <w:tcW w:w="2789" w:type="dxa"/>
          </w:tcPr>
          <w:p w14:paraId="20BF46B9" w14:textId="77777777" w:rsidR="005E6C64" w:rsidRPr="00785367" w:rsidRDefault="005E6C64" w:rsidP="008D5880">
            <w:pPr>
              <w:spacing w:before="120" w:after="120"/>
              <w:rPr>
                <w:b/>
              </w:rPr>
            </w:pPr>
            <w:r w:rsidRPr="00785367">
              <w:rPr>
                <w:b/>
              </w:rPr>
              <w:lastRenderedPageBreak/>
              <w:t>Project title</w:t>
            </w:r>
          </w:p>
        </w:tc>
        <w:tc>
          <w:tcPr>
            <w:tcW w:w="2789" w:type="dxa"/>
          </w:tcPr>
          <w:p w14:paraId="1034B04A" w14:textId="77777777" w:rsidR="005E6C64" w:rsidRPr="00785367" w:rsidRDefault="005E6C64" w:rsidP="008D5880">
            <w:pPr>
              <w:spacing w:before="120" w:after="120"/>
              <w:rPr>
                <w:b/>
              </w:rPr>
            </w:pPr>
            <w:r w:rsidRPr="00785367">
              <w:rPr>
                <w:b/>
              </w:rPr>
              <w:t>Project description and activities</w:t>
            </w:r>
          </w:p>
        </w:tc>
        <w:tc>
          <w:tcPr>
            <w:tcW w:w="2790" w:type="dxa"/>
          </w:tcPr>
          <w:p w14:paraId="4365AB41" w14:textId="77777777" w:rsidR="005E6C64" w:rsidRPr="00785367" w:rsidRDefault="005E6C64" w:rsidP="008D5880">
            <w:pPr>
              <w:spacing w:before="120" w:after="120"/>
              <w:rPr>
                <w:b/>
              </w:rPr>
            </w:pPr>
            <w:r w:rsidRPr="00785367">
              <w:rPr>
                <w:b/>
              </w:rPr>
              <w:t>Indicative budget</w:t>
            </w:r>
          </w:p>
          <w:p w14:paraId="50C86B8C" w14:textId="77777777" w:rsidR="005E6C64" w:rsidRPr="00785367" w:rsidRDefault="005E6C64" w:rsidP="008D5880">
            <w:pPr>
              <w:spacing w:before="120" w:after="120"/>
              <w:rPr>
                <w:b/>
              </w:rPr>
            </w:pPr>
          </w:p>
        </w:tc>
        <w:tc>
          <w:tcPr>
            <w:tcW w:w="2790" w:type="dxa"/>
          </w:tcPr>
          <w:p w14:paraId="69FE7446" w14:textId="77777777" w:rsidR="005E6C64" w:rsidRPr="00785367" w:rsidRDefault="005E6C64" w:rsidP="008D5880">
            <w:pPr>
              <w:spacing w:before="120" w:after="120"/>
              <w:rPr>
                <w:b/>
              </w:rPr>
            </w:pPr>
            <w:r w:rsidRPr="00785367">
              <w:rPr>
                <w:b/>
              </w:rPr>
              <w:t>Expected outcomes/</w:t>
            </w:r>
          </w:p>
          <w:p w14:paraId="19CCA8EB" w14:textId="77777777" w:rsidR="005E6C64" w:rsidRPr="00785367" w:rsidRDefault="005E6C64" w:rsidP="008D5880">
            <w:pPr>
              <w:spacing w:before="120" w:after="120"/>
              <w:rPr>
                <w:b/>
              </w:rPr>
            </w:pPr>
            <w:r w:rsidRPr="00785367">
              <w:rPr>
                <w:b/>
              </w:rPr>
              <w:t>Overall achievements</w:t>
            </w:r>
          </w:p>
        </w:tc>
        <w:tc>
          <w:tcPr>
            <w:tcW w:w="2790" w:type="dxa"/>
          </w:tcPr>
          <w:p w14:paraId="58A5FA87" w14:textId="77777777" w:rsidR="005E6C64" w:rsidRPr="00785367" w:rsidRDefault="005E6C64" w:rsidP="008D5880">
            <w:pPr>
              <w:spacing w:before="120" w:after="120"/>
              <w:rPr>
                <w:b/>
              </w:rPr>
            </w:pPr>
            <w:r w:rsidRPr="00785367">
              <w:rPr>
                <w:b/>
              </w:rPr>
              <w:t>Indicators of success</w:t>
            </w:r>
          </w:p>
        </w:tc>
      </w:tr>
      <w:tr w:rsidR="005E6C64" w:rsidRPr="00785367" w14:paraId="15C51CF4" w14:textId="77777777" w:rsidTr="401BFB1B">
        <w:tc>
          <w:tcPr>
            <w:tcW w:w="2789" w:type="dxa"/>
          </w:tcPr>
          <w:p w14:paraId="1C7284ED" w14:textId="77777777" w:rsidR="005E6C64" w:rsidRPr="00785367" w:rsidRDefault="005E6C64" w:rsidP="008D5880">
            <w:pPr>
              <w:rPr>
                <w:b/>
              </w:rPr>
            </w:pPr>
            <w:r w:rsidRPr="00785367">
              <w:rPr>
                <w:b/>
              </w:rPr>
              <w:t>Events</w:t>
            </w:r>
          </w:p>
          <w:p w14:paraId="76C9CA12" w14:textId="77777777" w:rsidR="005E6C64" w:rsidRPr="00785367" w:rsidRDefault="005E6C64" w:rsidP="008D5880">
            <w:r w:rsidRPr="00785367">
              <w:t xml:space="preserve">Bilateral reform Direction B Support teaching, school leadership and school improvement </w:t>
            </w:r>
          </w:p>
          <w:p w14:paraId="5D556C46" w14:textId="77777777" w:rsidR="005E6C64" w:rsidRPr="00785367" w:rsidRDefault="005E6C64" w:rsidP="008D5880">
            <w:r w:rsidRPr="00785367">
              <w:rPr>
                <w:b/>
              </w:rPr>
              <w:t>Leadership Breakfast Series</w:t>
            </w:r>
          </w:p>
          <w:p w14:paraId="6810F0D1" w14:textId="77777777" w:rsidR="005E6C64" w:rsidRPr="00785367" w:rsidRDefault="005E6C64" w:rsidP="008D5880">
            <w:pPr>
              <w:pStyle w:val="NoSpacing"/>
            </w:pPr>
          </w:p>
        </w:tc>
        <w:tc>
          <w:tcPr>
            <w:tcW w:w="2789" w:type="dxa"/>
          </w:tcPr>
          <w:p w14:paraId="4BA8B34F" w14:textId="77777777" w:rsidR="005E6C64" w:rsidRPr="00785367" w:rsidRDefault="005E6C64" w:rsidP="0BE40E9F">
            <w:pPr>
              <w:autoSpaceDE w:val="0"/>
              <w:autoSpaceDN w:val="0"/>
              <w:adjustRightInd w:val="0"/>
            </w:pPr>
            <w:r w:rsidRPr="00785367">
              <w:t xml:space="preserve">The </w:t>
            </w:r>
            <w:r w:rsidRPr="00785367">
              <w:rPr>
                <w:b/>
                <w:bCs/>
              </w:rPr>
              <w:t>AISACT Leadership Breakfast</w:t>
            </w:r>
            <w:r w:rsidRPr="00785367">
              <w:t xml:space="preserve"> engages school leaders across the ACT, irrespective of schooling sector, in issues of significance and importance in the education sphere; specifically, lessons in leadership as delivered by guest speakers, and how these lessons may be transferred to schools to enhance the learning achievements of all students</w:t>
            </w:r>
          </w:p>
          <w:p w14:paraId="74E797DC" w14:textId="77777777" w:rsidR="005E6C64" w:rsidRPr="00785367" w:rsidRDefault="005E6C64" w:rsidP="008D5880">
            <w:pPr>
              <w:autoSpaceDE w:val="0"/>
              <w:autoSpaceDN w:val="0"/>
              <w:adjustRightInd w:val="0"/>
              <w:rPr>
                <w:rFonts w:cstheme="minorHAnsi"/>
              </w:rPr>
            </w:pPr>
          </w:p>
          <w:p w14:paraId="1C4B74A4" w14:textId="77777777" w:rsidR="005E6C64" w:rsidRPr="00785367" w:rsidRDefault="005E6C64" w:rsidP="008D5880">
            <w:pPr>
              <w:autoSpaceDE w:val="0"/>
              <w:autoSpaceDN w:val="0"/>
              <w:adjustRightInd w:val="0"/>
            </w:pPr>
            <w:r w:rsidRPr="00785367">
              <w:rPr>
                <w:rFonts w:cstheme="minorHAnsi"/>
              </w:rPr>
              <w:t>Significant national speakers provide a breakfast talk on their journey</w:t>
            </w:r>
            <w:r w:rsidRPr="00785367">
              <w:t xml:space="preserve"> and learnings about leadership</w:t>
            </w:r>
          </w:p>
          <w:p w14:paraId="25AF7EAE" w14:textId="77777777" w:rsidR="005E6C64" w:rsidRPr="00785367" w:rsidRDefault="005E6C64" w:rsidP="008D5880">
            <w:pPr>
              <w:autoSpaceDE w:val="0"/>
              <w:autoSpaceDN w:val="0"/>
              <w:adjustRightInd w:val="0"/>
            </w:pPr>
          </w:p>
          <w:p w14:paraId="1FB7173A" w14:textId="3689B9A5" w:rsidR="005E6C64" w:rsidRPr="00785367" w:rsidRDefault="005E6C64" w:rsidP="008D5880">
            <w:pPr>
              <w:autoSpaceDE w:val="0"/>
              <w:autoSpaceDN w:val="0"/>
              <w:adjustRightInd w:val="0"/>
            </w:pPr>
            <w:r w:rsidRPr="00785367">
              <w:t xml:space="preserve">AISACT hosts </w:t>
            </w:r>
            <w:r w:rsidR="1EA12F81" w:rsidRPr="00785367">
              <w:t>two</w:t>
            </w:r>
            <w:r w:rsidRPr="00785367">
              <w:t xml:space="preserve"> breakfast each year</w:t>
            </w:r>
          </w:p>
        </w:tc>
        <w:tc>
          <w:tcPr>
            <w:tcW w:w="2790" w:type="dxa"/>
          </w:tcPr>
          <w:p w14:paraId="2F782E63" w14:textId="1AF9E3DB" w:rsidR="005E6C64" w:rsidRPr="00785367" w:rsidRDefault="005E6C64" w:rsidP="008D5880">
            <w:pPr>
              <w:pStyle w:val="NoSpacing"/>
            </w:pPr>
          </w:p>
          <w:p w14:paraId="69F6EABE" w14:textId="16F257E7" w:rsidR="005E6C64" w:rsidRPr="00785367" w:rsidRDefault="1DE0BC8F" w:rsidP="401BFB1B">
            <w:pPr>
              <w:pStyle w:val="NoSpacing"/>
            </w:pPr>
            <w:r w:rsidRPr="00785367">
              <w:t>$10,000.00</w:t>
            </w:r>
          </w:p>
        </w:tc>
        <w:tc>
          <w:tcPr>
            <w:tcW w:w="2790" w:type="dxa"/>
          </w:tcPr>
          <w:p w14:paraId="5667160E" w14:textId="4D250274" w:rsidR="005E6C64" w:rsidRPr="00785367" w:rsidRDefault="005E6C64" w:rsidP="73B0BEF6">
            <w:r w:rsidRPr="00785367">
              <w:t xml:space="preserve">The </w:t>
            </w:r>
            <w:r w:rsidR="71D2FCB3" w:rsidRPr="00785367">
              <w:t>speaker</w:t>
            </w:r>
            <w:r w:rsidRPr="00785367">
              <w:t xml:space="preserve"> list is varied and highlights the fundamental desire in organising the breakfast series to bring speakers who are not necessarily part of the regular education speaking circuit.  Rather, their expertise in leadership, and their leadership journey, provide transferable lessons in leadership for educators across Canberra.</w:t>
            </w:r>
          </w:p>
          <w:p w14:paraId="4B1D477B" w14:textId="77777777" w:rsidR="005E6C64" w:rsidRPr="00785367" w:rsidRDefault="005E6C64" w:rsidP="008D5880">
            <w:pPr>
              <w:rPr>
                <w:rFonts w:cstheme="minorHAnsi"/>
              </w:rPr>
            </w:pPr>
          </w:p>
          <w:p w14:paraId="5724E59F" w14:textId="77777777" w:rsidR="005E6C64" w:rsidRPr="00785367" w:rsidRDefault="005E6C64" w:rsidP="008D5880">
            <w:pPr>
              <w:autoSpaceDE w:val="0"/>
              <w:autoSpaceDN w:val="0"/>
              <w:adjustRightInd w:val="0"/>
              <w:rPr>
                <w:rFonts w:cstheme="minorHAnsi"/>
              </w:rPr>
            </w:pPr>
            <w:r w:rsidRPr="00785367">
              <w:rPr>
                <w:rFonts w:cstheme="minorHAnsi"/>
              </w:rPr>
              <w:t>The challenges for leadership in educational settings are numerous, and school leaders increasingly look beyond their own environments to learn more and improve their leadership capacity. Develop cross-sectoral collaboration in school leadership.</w:t>
            </w:r>
          </w:p>
          <w:p w14:paraId="0DFAE634" w14:textId="77777777" w:rsidR="005E6C64" w:rsidRPr="00785367" w:rsidRDefault="005E6C64" w:rsidP="008D5880">
            <w:pPr>
              <w:pStyle w:val="NoSpacing"/>
              <w:rPr>
                <w:rFonts w:cstheme="minorHAnsi"/>
              </w:rPr>
            </w:pPr>
            <w:r w:rsidRPr="00785367">
              <w:rPr>
                <w:rFonts w:cstheme="minorHAnsi"/>
              </w:rPr>
              <w:t xml:space="preserve">  </w:t>
            </w:r>
          </w:p>
        </w:tc>
        <w:tc>
          <w:tcPr>
            <w:tcW w:w="2790" w:type="dxa"/>
          </w:tcPr>
          <w:p w14:paraId="3996879D" w14:textId="77777777" w:rsidR="005E6C64" w:rsidRPr="00785367" w:rsidRDefault="005E6C64" w:rsidP="008D5880">
            <w:pPr>
              <w:spacing w:before="120" w:after="120"/>
            </w:pPr>
            <w:r w:rsidRPr="00785367">
              <w:t xml:space="preserve">Post program data indicates that higher than 80% of the AISACT school membership engaged in this leadership series. </w:t>
            </w:r>
          </w:p>
          <w:p w14:paraId="65BE1F1D" w14:textId="77777777" w:rsidR="005E6C64" w:rsidRPr="00785367" w:rsidRDefault="005E6C64" w:rsidP="008D5880">
            <w:pPr>
              <w:spacing w:before="120" w:after="120"/>
            </w:pPr>
          </w:p>
          <w:p w14:paraId="1DAF144C" w14:textId="33D82425" w:rsidR="005E6C64" w:rsidRPr="00785367" w:rsidRDefault="005E6C64" w:rsidP="008D5880">
            <w:pPr>
              <w:spacing w:before="120" w:after="120"/>
            </w:pPr>
            <w:r w:rsidRPr="00785367">
              <w:t>Cross sectoral representation was supported</w:t>
            </w:r>
            <w:r w:rsidR="00686F8C" w:rsidRPr="00785367">
              <w:t>.</w:t>
            </w:r>
          </w:p>
          <w:p w14:paraId="6AFAB436" w14:textId="77777777" w:rsidR="005E6C64" w:rsidRPr="00785367" w:rsidRDefault="005E6C64" w:rsidP="008D5880">
            <w:pPr>
              <w:pStyle w:val="NoSpacing"/>
            </w:pPr>
          </w:p>
        </w:tc>
      </w:tr>
    </w:tbl>
    <w:p w14:paraId="042C5D41" w14:textId="77777777" w:rsidR="005E6C64" w:rsidRPr="00785367" w:rsidRDefault="005E6C64" w:rsidP="008D5880">
      <w:pPr>
        <w:pStyle w:val="NoSpacing"/>
      </w:pPr>
    </w:p>
    <w:p w14:paraId="4D2E12B8" w14:textId="77777777" w:rsidR="008501D1" w:rsidRPr="00785367" w:rsidRDefault="008501D1" w:rsidP="00AB1E9A">
      <w:pPr>
        <w:rPr>
          <w:b/>
          <w:u w:val="single"/>
        </w:rPr>
      </w:pPr>
    </w:p>
    <w:p w14:paraId="308F224F" w14:textId="193CF25C" w:rsidR="005B181D" w:rsidRPr="00785367" w:rsidRDefault="005B181D" w:rsidP="0061461B">
      <w:pPr>
        <w:rPr>
          <w:b/>
        </w:rPr>
      </w:pPr>
    </w:p>
    <w:p w14:paraId="53DB5012" w14:textId="77777777" w:rsidR="00DC7EDE" w:rsidRDefault="00DC7EDE" w:rsidP="0061461B">
      <w:pPr>
        <w:rPr>
          <w:b/>
        </w:rPr>
        <w:sectPr w:rsidR="00DC7EDE" w:rsidSect="003130F0">
          <w:pgSz w:w="16838" w:h="11906" w:orient="landscape"/>
          <w:pgMar w:top="1418" w:right="1418" w:bottom="1134" w:left="1418" w:header="709" w:footer="709" w:gutter="0"/>
          <w:cols w:space="708"/>
          <w:docGrid w:linePitch="360"/>
        </w:sectPr>
      </w:pPr>
    </w:p>
    <w:p w14:paraId="522A7D60" w14:textId="2F411178" w:rsidR="002727A8" w:rsidRPr="00785367" w:rsidRDefault="002727A8" w:rsidP="0061461B">
      <w:pPr>
        <w:rPr>
          <w:b/>
        </w:rPr>
      </w:pPr>
      <w:r w:rsidRPr="00785367">
        <w:rPr>
          <w:b/>
        </w:rPr>
        <w:lastRenderedPageBreak/>
        <w:t>List of Participating Schools</w:t>
      </w:r>
    </w:p>
    <w:p w14:paraId="6E47FB2A" w14:textId="7397AA03" w:rsidR="002727A8" w:rsidRPr="00785367" w:rsidRDefault="002727A8" w:rsidP="00C06000">
      <w:pPr>
        <w:pStyle w:val="NoSpacing"/>
        <w:numPr>
          <w:ilvl w:val="0"/>
          <w:numId w:val="28"/>
        </w:numPr>
      </w:pPr>
      <w:r w:rsidRPr="00785367">
        <w:t>Blue Gum Community School</w:t>
      </w:r>
    </w:p>
    <w:p w14:paraId="1C622842" w14:textId="7440B095" w:rsidR="002727A8" w:rsidRPr="00785367" w:rsidRDefault="002727A8" w:rsidP="00C06000">
      <w:pPr>
        <w:pStyle w:val="NoSpacing"/>
        <w:numPr>
          <w:ilvl w:val="0"/>
          <w:numId w:val="28"/>
        </w:numPr>
      </w:pPr>
      <w:r w:rsidRPr="00785367">
        <w:t>Brindabella Christian College</w:t>
      </w:r>
    </w:p>
    <w:p w14:paraId="70C33C03" w14:textId="212EAB1E" w:rsidR="002727A8" w:rsidRPr="00785367" w:rsidRDefault="002727A8" w:rsidP="00C06000">
      <w:pPr>
        <w:pStyle w:val="NoSpacing"/>
        <w:numPr>
          <w:ilvl w:val="0"/>
          <w:numId w:val="28"/>
        </w:numPr>
      </w:pPr>
      <w:r w:rsidRPr="00785367">
        <w:t>Burgmann Anglican School</w:t>
      </w:r>
    </w:p>
    <w:p w14:paraId="166766F5" w14:textId="5DD1E5FE" w:rsidR="002727A8" w:rsidRPr="00785367" w:rsidRDefault="002727A8" w:rsidP="00C06000">
      <w:pPr>
        <w:pStyle w:val="NoSpacing"/>
        <w:numPr>
          <w:ilvl w:val="0"/>
          <w:numId w:val="28"/>
        </w:numPr>
      </w:pPr>
      <w:r w:rsidRPr="00785367">
        <w:t>Canberra Christian School</w:t>
      </w:r>
    </w:p>
    <w:p w14:paraId="58712B39" w14:textId="7F2C92D5" w:rsidR="002727A8" w:rsidRPr="00785367" w:rsidRDefault="002727A8" w:rsidP="00C06000">
      <w:pPr>
        <w:pStyle w:val="NoSpacing"/>
        <w:numPr>
          <w:ilvl w:val="0"/>
          <w:numId w:val="28"/>
        </w:numPr>
      </w:pPr>
      <w:r w:rsidRPr="00785367">
        <w:t>Canberra Girls Grammar School</w:t>
      </w:r>
    </w:p>
    <w:p w14:paraId="6C09FF3F" w14:textId="06C614C5" w:rsidR="002727A8" w:rsidRPr="00785367" w:rsidRDefault="002727A8" w:rsidP="00C06000">
      <w:pPr>
        <w:pStyle w:val="NoSpacing"/>
        <w:numPr>
          <w:ilvl w:val="0"/>
          <w:numId w:val="28"/>
        </w:numPr>
      </w:pPr>
      <w:r w:rsidRPr="00785367">
        <w:t>Canberra Grammar School</w:t>
      </w:r>
    </w:p>
    <w:p w14:paraId="0CD03D45" w14:textId="4B84C73B" w:rsidR="00E67209" w:rsidRPr="00785367" w:rsidRDefault="002727A8" w:rsidP="00C06000">
      <w:pPr>
        <w:pStyle w:val="NoSpacing"/>
        <w:numPr>
          <w:ilvl w:val="0"/>
          <w:numId w:val="28"/>
        </w:numPr>
      </w:pPr>
      <w:r w:rsidRPr="00785367">
        <w:t>Canberra Montessori School</w:t>
      </w:r>
      <w:r w:rsidR="00E67209" w:rsidRPr="00785367">
        <w:t xml:space="preserve"> </w:t>
      </w:r>
    </w:p>
    <w:p w14:paraId="542D0550" w14:textId="497DEA8D" w:rsidR="002727A8" w:rsidRPr="00785367" w:rsidRDefault="00E67209" w:rsidP="00C06000">
      <w:pPr>
        <w:pStyle w:val="NoSpacing"/>
        <w:numPr>
          <w:ilvl w:val="0"/>
          <w:numId w:val="28"/>
        </w:numPr>
      </w:pPr>
      <w:r w:rsidRPr="00785367">
        <w:t xml:space="preserve">Communities </w:t>
      </w:r>
      <w:r w:rsidR="00535197" w:rsidRPr="00785367">
        <w:t>at</w:t>
      </w:r>
      <w:r w:rsidRPr="00785367">
        <w:t xml:space="preserve"> Work Galilee School</w:t>
      </w:r>
    </w:p>
    <w:p w14:paraId="2D58B6AC" w14:textId="0F2F2B9A" w:rsidR="002727A8" w:rsidRPr="00785367" w:rsidRDefault="002727A8" w:rsidP="00C06000">
      <w:pPr>
        <w:pStyle w:val="NoSpacing"/>
        <w:numPr>
          <w:ilvl w:val="0"/>
          <w:numId w:val="28"/>
        </w:numPr>
      </w:pPr>
      <w:r w:rsidRPr="00785367">
        <w:t>Covenant Christian School</w:t>
      </w:r>
    </w:p>
    <w:p w14:paraId="1FA86B85" w14:textId="623841FA" w:rsidR="002727A8" w:rsidRPr="00785367" w:rsidRDefault="002727A8" w:rsidP="00C06000">
      <w:pPr>
        <w:pStyle w:val="NoSpacing"/>
        <w:numPr>
          <w:ilvl w:val="0"/>
          <w:numId w:val="28"/>
        </w:numPr>
      </w:pPr>
      <w:r w:rsidRPr="00785367">
        <w:t>Daramalan College</w:t>
      </w:r>
    </w:p>
    <w:p w14:paraId="2347FA2D" w14:textId="0DE76D9B" w:rsidR="002727A8" w:rsidRPr="00785367" w:rsidRDefault="002727A8" w:rsidP="00C06000">
      <w:pPr>
        <w:pStyle w:val="NoSpacing"/>
        <w:numPr>
          <w:ilvl w:val="0"/>
          <w:numId w:val="28"/>
        </w:numPr>
      </w:pPr>
      <w:r w:rsidRPr="00785367">
        <w:t>Emmaus Christian School</w:t>
      </w:r>
    </w:p>
    <w:p w14:paraId="02648717" w14:textId="70B521EE" w:rsidR="002727A8" w:rsidRPr="00785367" w:rsidRDefault="002727A8" w:rsidP="00C06000">
      <w:pPr>
        <w:pStyle w:val="NoSpacing"/>
        <w:numPr>
          <w:ilvl w:val="0"/>
          <w:numId w:val="28"/>
        </w:numPr>
      </w:pPr>
      <w:r w:rsidRPr="00785367">
        <w:t>Islamic School of Canberra</w:t>
      </w:r>
    </w:p>
    <w:p w14:paraId="6FE3AA0F" w14:textId="4AC0D62D" w:rsidR="002727A8" w:rsidRPr="00785367" w:rsidRDefault="002727A8" w:rsidP="00C06000">
      <w:pPr>
        <w:pStyle w:val="NoSpacing"/>
        <w:numPr>
          <w:ilvl w:val="0"/>
          <w:numId w:val="28"/>
        </w:numPr>
      </w:pPr>
      <w:r w:rsidRPr="00785367">
        <w:t>Marist College Canberra (invited to participate as a Member School of AISACT)</w:t>
      </w:r>
    </w:p>
    <w:p w14:paraId="7147DB1A" w14:textId="3009B026" w:rsidR="002727A8" w:rsidRPr="00785367" w:rsidRDefault="002727A8" w:rsidP="00C06000">
      <w:pPr>
        <w:pStyle w:val="NoSpacing"/>
        <w:numPr>
          <w:ilvl w:val="0"/>
          <w:numId w:val="28"/>
        </w:numPr>
      </w:pPr>
      <w:r w:rsidRPr="00785367">
        <w:t>Orana Steiner School</w:t>
      </w:r>
    </w:p>
    <w:p w14:paraId="7EB75DE5" w14:textId="62E55AFB" w:rsidR="002727A8" w:rsidRPr="00785367" w:rsidRDefault="002727A8" w:rsidP="00C06000">
      <w:pPr>
        <w:pStyle w:val="NoSpacing"/>
        <w:numPr>
          <w:ilvl w:val="0"/>
          <w:numId w:val="28"/>
        </w:numPr>
      </w:pPr>
      <w:r w:rsidRPr="00785367">
        <w:t>Radford College</w:t>
      </w:r>
    </w:p>
    <w:p w14:paraId="13E038D6" w14:textId="14FBA636" w:rsidR="002727A8" w:rsidRPr="00785367" w:rsidRDefault="002727A8" w:rsidP="00C06000">
      <w:pPr>
        <w:pStyle w:val="NoSpacing"/>
        <w:numPr>
          <w:ilvl w:val="0"/>
          <w:numId w:val="28"/>
        </w:numPr>
      </w:pPr>
      <w:r w:rsidRPr="00785367">
        <w:t>St Edmund’s College Canberra (invited to participate as a Member School of AISACT)</w:t>
      </w:r>
    </w:p>
    <w:p w14:paraId="5C9F55A6" w14:textId="602F94B4" w:rsidR="002727A8" w:rsidRPr="00785367" w:rsidRDefault="002727A8" w:rsidP="00C06000">
      <w:pPr>
        <w:pStyle w:val="NoSpacing"/>
        <w:numPr>
          <w:ilvl w:val="0"/>
          <w:numId w:val="28"/>
        </w:numPr>
      </w:pPr>
      <w:r w:rsidRPr="00785367">
        <w:t>Taqwa School</w:t>
      </w:r>
    </w:p>
    <w:p w14:paraId="1C68B37B" w14:textId="437B6A98" w:rsidR="002727A8" w:rsidRPr="00785367" w:rsidRDefault="002727A8" w:rsidP="00C06000">
      <w:pPr>
        <w:pStyle w:val="NoSpacing"/>
        <w:numPr>
          <w:ilvl w:val="0"/>
          <w:numId w:val="28"/>
        </w:numPr>
      </w:pPr>
      <w:r w:rsidRPr="00785367">
        <w:t>Trinity Christian School</w:t>
      </w:r>
    </w:p>
    <w:p w14:paraId="7E8026AF" w14:textId="77777777" w:rsidR="002727A8" w:rsidRPr="00785367" w:rsidRDefault="002727A8" w:rsidP="002727A8">
      <w:pPr>
        <w:pStyle w:val="NoSpacing"/>
      </w:pPr>
    </w:p>
    <w:sectPr w:rsidR="002727A8" w:rsidRPr="00785367" w:rsidSect="00DC7EDE">
      <w:pgSz w:w="11906" w:h="16838"/>
      <w:pgMar w:top="1418" w:right="1134"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C2AE8D" w14:textId="77777777" w:rsidR="00940854" w:rsidRDefault="00940854" w:rsidP="00AB1E9A">
      <w:pPr>
        <w:spacing w:after="0" w:line="240" w:lineRule="auto"/>
      </w:pPr>
      <w:r>
        <w:separator/>
      </w:r>
    </w:p>
  </w:endnote>
  <w:endnote w:type="continuationSeparator" w:id="0">
    <w:p w14:paraId="6802FB1D" w14:textId="77777777" w:rsidR="00940854" w:rsidRDefault="00940854" w:rsidP="00AB1E9A">
      <w:pPr>
        <w:spacing w:after="0" w:line="240" w:lineRule="auto"/>
      </w:pPr>
      <w:r>
        <w:continuationSeparator/>
      </w:r>
    </w:p>
  </w:endnote>
  <w:endnote w:type="continuationNotice" w:id="1">
    <w:p w14:paraId="24F2DD6E" w14:textId="77777777" w:rsidR="00940854" w:rsidRDefault="0094085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rbel">
    <w:panose1 w:val="020B0503020204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787335"/>
      <w:docPartObj>
        <w:docPartGallery w:val="Page Numbers (Bottom of Page)"/>
        <w:docPartUnique/>
      </w:docPartObj>
    </w:sdtPr>
    <w:sdtEndPr>
      <w:rPr>
        <w:noProof/>
      </w:rPr>
    </w:sdtEndPr>
    <w:sdtContent>
      <w:p w14:paraId="4B30DB7A" w14:textId="77777777" w:rsidR="00ED04FB" w:rsidRDefault="00ED04FB">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14:paraId="300079F4" w14:textId="77777777" w:rsidR="00ED04FB" w:rsidRDefault="00ED04F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1F980" w14:textId="77777777" w:rsidR="00ED04FB" w:rsidRPr="00454019" w:rsidRDefault="00ED04FB" w:rsidP="008529CD">
    <w:pPr>
      <w:pStyle w:val="Footer"/>
      <w:tabs>
        <w:tab w:val="clear" w:pos="4513"/>
        <w:tab w:val="clear" w:pos="9026"/>
        <w:tab w:val="left" w:pos="6165"/>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634FD" w14:textId="77777777" w:rsidR="00ED04FB" w:rsidRPr="00454019" w:rsidRDefault="00ED04FB" w:rsidP="008529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6BDE06" w14:textId="77777777" w:rsidR="00940854" w:rsidRDefault="00940854" w:rsidP="00AB1E9A">
      <w:pPr>
        <w:spacing w:after="0" w:line="240" w:lineRule="auto"/>
      </w:pPr>
      <w:r>
        <w:separator/>
      </w:r>
    </w:p>
  </w:footnote>
  <w:footnote w:type="continuationSeparator" w:id="0">
    <w:p w14:paraId="53076350" w14:textId="77777777" w:rsidR="00940854" w:rsidRDefault="00940854" w:rsidP="00AB1E9A">
      <w:pPr>
        <w:spacing w:after="0" w:line="240" w:lineRule="auto"/>
      </w:pPr>
      <w:r>
        <w:continuationSeparator/>
      </w:r>
    </w:p>
  </w:footnote>
  <w:footnote w:type="continuationNotice" w:id="1">
    <w:p w14:paraId="23645989" w14:textId="77777777" w:rsidR="00940854" w:rsidRDefault="0094085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1"/>
      <w:tblW w:w="0" w:type="auto"/>
      <w:tblLayout w:type="fixed"/>
      <w:tblLook w:val="06A0" w:firstRow="1" w:lastRow="0" w:firstColumn="1" w:lastColumn="0" w:noHBand="1" w:noVBand="1"/>
    </w:tblPr>
    <w:tblGrid>
      <w:gridCol w:w="3023"/>
      <w:gridCol w:w="3023"/>
      <w:gridCol w:w="3023"/>
    </w:tblGrid>
    <w:tr w:rsidR="00ED04FB" w14:paraId="0207FED3" w14:textId="77777777" w:rsidTr="00C06000">
      <w:tc>
        <w:tcPr>
          <w:tcW w:w="3023" w:type="dxa"/>
        </w:tcPr>
        <w:p w14:paraId="48EF4DFF" w14:textId="5F0AA22C" w:rsidR="00ED04FB" w:rsidRDefault="00ED04FB" w:rsidP="544DA0FF">
          <w:pPr>
            <w:pStyle w:val="Header"/>
            <w:ind w:left="-115"/>
          </w:pPr>
        </w:p>
      </w:tc>
      <w:tc>
        <w:tcPr>
          <w:tcW w:w="3023" w:type="dxa"/>
        </w:tcPr>
        <w:p w14:paraId="32D000FB" w14:textId="468325C8" w:rsidR="00ED04FB" w:rsidRDefault="00ED04FB" w:rsidP="544DA0FF">
          <w:pPr>
            <w:pStyle w:val="Header"/>
            <w:jc w:val="center"/>
          </w:pPr>
        </w:p>
      </w:tc>
      <w:tc>
        <w:tcPr>
          <w:tcW w:w="3023" w:type="dxa"/>
        </w:tcPr>
        <w:p w14:paraId="50E0F0BF" w14:textId="1171D511" w:rsidR="00ED04FB" w:rsidRDefault="00ED04FB" w:rsidP="544DA0FF">
          <w:pPr>
            <w:pStyle w:val="Header"/>
            <w:ind w:right="-115"/>
            <w:jc w:val="right"/>
          </w:pPr>
        </w:p>
      </w:tc>
    </w:tr>
  </w:tbl>
  <w:p w14:paraId="193E5074" w14:textId="75605FBB" w:rsidR="00ED04FB" w:rsidRDefault="00ED04FB" w:rsidP="544DA0F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3C18DB" w14:textId="5416F079" w:rsidR="00ED04FB" w:rsidRDefault="00ED04FB" w:rsidP="544DA0F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D023C" w14:textId="74307448" w:rsidR="00ED04FB" w:rsidRDefault="00ED04FB" w:rsidP="544DA0FF">
    <w:pPr>
      <w:pStyle w:val="Header"/>
    </w:pPr>
  </w:p>
</w:hdr>
</file>

<file path=word/intelligence.xml><?xml version="1.0" encoding="utf-8"?>
<int:Intelligence xmlns:int="http://schemas.microsoft.com/office/intelligence/2019/intelligence">
  <int:IntelligenceSettings/>
  <int:Manifest>
    <int:WordHash hashCode="cuTjpIg6xn0ahC" id="ngYuwrKM"/>
    <int:ParagraphRange paragraphId="591950753" textId="91275261" start="274" length="12" invalidationStart="274" invalidationLength="12" id="bTqMnEk7"/>
    <int:WordHash hashCode="gOigg3B4VG+1IR" id="AzBGw1ea"/>
    <int:WordHash hashCode="v3jXqOAVqWKVSe" id="MdNQdz6W"/>
    <int:WordHash hashCode="XSUiEPxXFZ9tOg" id="rao8sm7h"/>
  </int:Manifest>
  <int:Observations>
    <int:Content id="ngYuwrKM">
      <int:Rejection type="LegacyProofing"/>
    </int:Content>
    <int:Content id="bTqMnEk7">
      <int:Rejection type="LegacyProofing"/>
    </int:Content>
    <int:Content id="AzBGw1ea">
      <int:Rejection type="LegacyProofing"/>
    </int:Content>
    <int:Content id="MdNQdz6W">
      <int:Rejection type="LegacyProofing"/>
    </int:Content>
    <int:Content id="rao8sm7h">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924C5"/>
    <w:multiLevelType w:val="hybridMultilevel"/>
    <w:tmpl w:val="A21821D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 w15:restartNumberingAfterBreak="0">
    <w:nsid w:val="0E354BC7"/>
    <w:multiLevelType w:val="hybridMultilevel"/>
    <w:tmpl w:val="8DA43A1C"/>
    <w:lvl w:ilvl="0" w:tplc="FFFFFFFF">
      <w:start w:val="2019"/>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12BA14F2"/>
    <w:multiLevelType w:val="hybridMultilevel"/>
    <w:tmpl w:val="7C5A1B2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19D008A3"/>
    <w:multiLevelType w:val="hybridMultilevel"/>
    <w:tmpl w:val="300CAC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AC10709"/>
    <w:multiLevelType w:val="hybridMultilevel"/>
    <w:tmpl w:val="048A7C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AF550C5"/>
    <w:multiLevelType w:val="hybridMultilevel"/>
    <w:tmpl w:val="23FA9F9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21C6569F"/>
    <w:multiLevelType w:val="hybridMultilevel"/>
    <w:tmpl w:val="565C841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252C5087"/>
    <w:multiLevelType w:val="hybridMultilevel"/>
    <w:tmpl w:val="41FCD0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64A257F"/>
    <w:multiLevelType w:val="hybridMultilevel"/>
    <w:tmpl w:val="4C90A9C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2A3A2BB7"/>
    <w:multiLevelType w:val="hybridMultilevel"/>
    <w:tmpl w:val="15CC7114"/>
    <w:lvl w:ilvl="0" w:tplc="FFFFFFFF">
      <w:start w:val="1"/>
      <w:numFmt w:val="bullet"/>
      <w:lvlText w:val="•"/>
      <w:lvlJc w:val="left"/>
      <w:pPr>
        <w:ind w:left="360" w:hanging="360"/>
      </w:pPr>
      <w:rPr>
        <w:rFonts w:ascii="Calibri" w:hAnsi="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2DE5572E"/>
    <w:multiLevelType w:val="hybridMultilevel"/>
    <w:tmpl w:val="2C2E70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2FEE051C"/>
    <w:multiLevelType w:val="hybridMultilevel"/>
    <w:tmpl w:val="80A01AE6"/>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720" w:hanging="360"/>
      </w:pPr>
      <w:rPr>
        <w:rFonts w:ascii="Courier New" w:hAnsi="Courier New" w:cs="Courier New" w:hint="default"/>
      </w:rPr>
    </w:lvl>
    <w:lvl w:ilvl="2" w:tplc="0C090005">
      <w:start w:val="1"/>
      <w:numFmt w:val="bullet"/>
      <w:lvlText w:val=""/>
      <w:lvlJc w:val="left"/>
      <w:pPr>
        <w:ind w:left="0" w:hanging="360"/>
      </w:pPr>
      <w:rPr>
        <w:rFonts w:ascii="Wingdings" w:hAnsi="Wingdings" w:hint="default"/>
      </w:rPr>
    </w:lvl>
    <w:lvl w:ilvl="3" w:tplc="0C090001">
      <w:start w:val="1"/>
      <w:numFmt w:val="bullet"/>
      <w:lvlText w:val=""/>
      <w:lvlJc w:val="left"/>
      <w:pPr>
        <w:ind w:left="720" w:hanging="360"/>
      </w:pPr>
      <w:rPr>
        <w:rFonts w:ascii="Symbol" w:hAnsi="Symbol" w:hint="default"/>
      </w:rPr>
    </w:lvl>
    <w:lvl w:ilvl="4" w:tplc="0C090003">
      <w:start w:val="1"/>
      <w:numFmt w:val="bullet"/>
      <w:lvlText w:val="o"/>
      <w:lvlJc w:val="left"/>
      <w:pPr>
        <w:ind w:left="1440" w:hanging="360"/>
      </w:pPr>
      <w:rPr>
        <w:rFonts w:ascii="Courier New" w:hAnsi="Courier New" w:cs="Courier New" w:hint="default"/>
      </w:rPr>
    </w:lvl>
    <w:lvl w:ilvl="5" w:tplc="0C090005">
      <w:start w:val="1"/>
      <w:numFmt w:val="bullet"/>
      <w:lvlText w:val=""/>
      <w:lvlJc w:val="left"/>
      <w:pPr>
        <w:ind w:left="2160" w:hanging="360"/>
      </w:pPr>
      <w:rPr>
        <w:rFonts w:ascii="Wingdings" w:hAnsi="Wingdings" w:hint="default"/>
      </w:rPr>
    </w:lvl>
    <w:lvl w:ilvl="6" w:tplc="0C090001">
      <w:start w:val="1"/>
      <w:numFmt w:val="bullet"/>
      <w:lvlText w:val=""/>
      <w:lvlJc w:val="left"/>
      <w:pPr>
        <w:ind w:left="2880" w:hanging="360"/>
      </w:pPr>
      <w:rPr>
        <w:rFonts w:ascii="Symbol" w:hAnsi="Symbol" w:hint="default"/>
      </w:rPr>
    </w:lvl>
    <w:lvl w:ilvl="7" w:tplc="0C090003">
      <w:start w:val="1"/>
      <w:numFmt w:val="bullet"/>
      <w:lvlText w:val="o"/>
      <w:lvlJc w:val="left"/>
      <w:pPr>
        <w:ind w:left="3600" w:hanging="360"/>
      </w:pPr>
      <w:rPr>
        <w:rFonts w:ascii="Courier New" w:hAnsi="Courier New" w:cs="Courier New" w:hint="default"/>
      </w:rPr>
    </w:lvl>
    <w:lvl w:ilvl="8" w:tplc="0C090005">
      <w:start w:val="1"/>
      <w:numFmt w:val="bullet"/>
      <w:lvlText w:val=""/>
      <w:lvlJc w:val="left"/>
      <w:pPr>
        <w:ind w:left="4320" w:hanging="360"/>
      </w:pPr>
      <w:rPr>
        <w:rFonts w:ascii="Wingdings" w:hAnsi="Wingdings" w:hint="default"/>
      </w:rPr>
    </w:lvl>
  </w:abstractNum>
  <w:abstractNum w:abstractNumId="12" w15:restartNumberingAfterBreak="0">
    <w:nsid w:val="30DB6C07"/>
    <w:multiLevelType w:val="hybridMultilevel"/>
    <w:tmpl w:val="FE7A154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32564CB4"/>
    <w:multiLevelType w:val="hybridMultilevel"/>
    <w:tmpl w:val="C346FF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9CF0C76"/>
    <w:multiLevelType w:val="hybridMultilevel"/>
    <w:tmpl w:val="FFFFFFFF"/>
    <w:lvl w:ilvl="0" w:tplc="81CC1300">
      <w:start w:val="1"/>
      <w:numFmt w:val="decimal"/>
      <w:lvlText w:val="%1."/>
      <w:lvlJc w:val="left"/>
      <w:pPr>
        <w:ind w:left="720" w:hanging="360"/>
      </w:pPr>
    </w:lvl>
    <w:lvl w:ilvl="1" w:tplc="48B4B510">
      <w:start w:val="1"/>
      <w:numFmt w:val="lowerLetter"/>
      <w:lvlText w:val="%2."/>
      <w:lvlJc w:val="left"/>
      <w:pPr>
        <w:ind w:left="1440" w:hanging="360"/>
      </w:pPr>
    </w:lvl>
    <w:lvl w:ilvl="2" w:tplc="C4B6EC34">
      <w:start w:val="1"/>
      <w:numFmt w:val="lowerRoman"/>
      <w:lvlText w:val="%3."/>
      <w:lvlJc w:val="right"/>
      <w:pPr>
        <w:ind w:left="2160" w:hanging="180"/>
      </w:pPr>
    </w:lvl>
    <w:lvl w:ilvl="3" w:tplc="0EAC18FC">
      <w:start w:val="1"/>
      <w:numFmt w:val="decimal"/>
      <w:lvlText w:val="%4."/>
      <w:lvlJc w:val="left"/>
      <w:pPr>
        <w:ind w:left="2880" w:hanging="360"/>
      </w:pPr>
    </w:lvl>
    <w:lvl w:ilvl="4" w:tplc="C9B00CB8">
      <w:start w:val="1"/>
      <w:numFmt w:val="lowerLetter"/>
      <w:lvlText w:val="%5."/>
      <w:lvlJc w:val="left"/>
      <w:pPr>
        <w:ind w:left="3600" w:hanging="360"/>
      </w:pPr>
    </w:lvl>
    <w:lvl w:ilvl="5" w:tplc="61C66E8E">
      <w:start w:val="1"/>
      <w:numFmt w:val="lowerRoman"/>
      <w:lvlText w:val="%6."/>
      <w:lvlJc w:val="right"/>
      <w:pPr>
        <w:ind w:left="4320" w:hanging="180"/>
      </w:pPr>
    </w:lvl>
    <w:lvl w:ilvl="6" w:tplc="A1AA86C8">
      <w:start w:val="1"/>
      <w:numFmt w:val="decimal"/>
      <w:lvlText w:val="%7."/>
      <w:lvlJc w:val="left"/>
      <w:pPr>
        <w:ind w:left="5040" w:hanging="360"/>
      </w:pPr>
    </w:lvl>
    <w:lvl w:ilvl="7" w:tplc="3B50CACC">
      <w:start w:val="1"/>
      <w:numFmt w:val="lowerLetter"/>
      <w:lvlText w:val="%8."/>
      <w:lvlJc w:val="left"/>
      <w:pPr>
        <w:ind w:left="5760" w:hanging="360"/>
      </w:pPr>
    </w:lvl>
    <w:lvl w:ilvl="8" w:tplc="6B9A882E">
      <w:start w:val="1"/>
      <w:numFmt w:val="lowerRoman"/>
      <w:lvlText w:val="%9."/>
      <w:lvlJc w:val="right"/>
      <w:pPr>
        <w:ind w:left="6480" w:hanging="180"/>
      </w:pPr>
    </w:lvl>
  </w:abstractNum>
  <w:abstractNum w:abstractNumId="15" w15:restartNumberingAfterBreak="0">
    <w:nsid w:val="3E922DE0"/>
    <w:multiLevelType w:val="hybridMultilevel"/>
    <w:tmpl w:val="42D69B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08C6B86"/>
    <w:multiLevelType w:val="hybridMultilevel"/>
    <w:tmpl w:val="2DBCD5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3D61F65"/>
    <w:multiLevelType w:val="hybridMultilevel"/>
    <w:tmpl w:val="3CD2D23C"/>
    <w:lvl w:ilvl="0" w:tplc="D08ACD68">
      <w:start w:val="1"/>
      <w:numFmt w:val="decimal"/>
      <w:lvlText w:val="%1."/>
      <w:lvlJc w:val="left"/>
      <w:pPr>
        <w:ind w:left="720" w:hanging="360"/>
      </w:pPr>
    </w:lvl>
    <w:lvl w:ilvl="1" w:tplc="9D5C7100">
      <w:start w:val="1"/>
      <w:numFmt w:val="lowerLetter"/>
      <w:lvlText w:val="%2."/>
      <w:lvlJc w:val="left"/>
      <w:pPr>
        <w:ind w:left="1440" w:hanging="360"/>
      </w:pPr>
    </w:lvl>
    <w:lvl w:ilvl="2" w:tplc="A246C608">
      <w:start w:val="1"/>
      <w:numFmt w:val="lowerRoman"/>
      <w:lvlText w:val="%3."/>
      <w:lvlJc w:val="right"/>
      <w:pPr>
        <w:ind w:left="2160" w:hanging="180"/>
      </w:pPr>
    </w:lvl>
    <w:lvl w:ilvl="3" w:tplc="9B6C21B4">
      <w:start w:val="1"/>
      <w:numFmt w:val="decimal"/>
      <w:lvlText w:val="%4."/>
      <w:lvlJc w:val="left"/>
      <w:pPr>
        <w:ind w:left="2880" w:hanging="360"/>
      </w:pPr>
    </w:lvl>
    <w:lvl w:ilvl="4" w:tplc="782CC24A">
      <w:start w:val="1"/>
      <w:numFmt w:val="lowerLetter"/>
      <w:lvlText w:val="%5."/>
      <w:lvlJc w:val="left"/>
      <w:pPr>
        <w:ind w:left="3600" w:hanging="360"/>
      </w:pPr>
    </w:lvl>
    <w:lvl w:ilvl="5" w:tplc="0FA23F1C">
      <w:start w:val="1"/>
      <w:numFmt w:val="lowerRoman"/>
      <w:lvlText w:val="%6."/>
      <w:lvlJc w:val="right"/>
      <w:pPr>
        <w:ind w:left="4320" w:hanging="180"/>
      </w:pPr>
    </w:lvl>
    <w:lvl w:ilvl="6" w:tplc="7F30BD34">
      <w:start w:val="1"/>
      <w:numFmt w:val="decimal"/>
      <w:lvlText w:val="%7."/>
      <w:lvlJc w:val="left"/>
      <w:pPr>
        <w:ind w:left="5040" w:hanging="360"/>
      </w:pPr>
    </w:lvl>
    <w:lvl w:ilvl="7" w:tplc="EBE696C8">
      <w:start w:val="1"/>
      <w:numFmt w:val="lowerLetter"/>
      <w:lvlText w:val="%8."/>
      <w:lvlJc w:val="left"/>
      <w:pPr>
        <w:ind w:left="5760" w:hanging="360"/>
      </w:pPr>
    </w:lvl>
    <w:lvl w:ilvl="8" w:tplc="16F281C6">
      <w:start w:val="1"/>
      <w:numFmt w:val="lowerRoman"/>
      <w:lvlText w:val="%9."/>
      <w:lvlJc w:val="right"/>
      <w:pPr>
        <w:ind w:left="6480" w:hanging="180"/>
      </w:pPr>
    </w:lvl>
  </w:abstractNum>
  <w:abstractNum w:abstractNumId="18" w15:restartNumberingAfterBreak="0">
    <w:nsid w:val="43ED4707"/>
    <w:multiLevelType w:val="hybridMultilevel"/>
    <w:tmpl w:val="56709EE8"/>
    <w:lvl w:ilvl="0" w:tplc="95CC405C">
      <w:start w:val="1"/>
      <w:numFmt w:val="bullet"/>
      <w:lvlText w:val=""/>
      <w:lvlJc w:val="left"/>
      <w:pPr>
        <w:ind w:left="360" w:hanging="360"/>
      </w:pPr>
      <w:rPr>
        <w:rFonts w:ascii="Symbol" w:hAnsi="Symbol" w:hint="default"/>
      </w:rPr>
    </w:lvl>
    <w:lvl w:ilvl="1" w:tplc="978A2B06">
      <w:start w:val="1"/>
      <w:numFmt w:val="bullet"/>
      <w:lvlText w:val="o"/>
      <w:lvlJc w:val="left"/>
      <w:pPr>
        <w:ind w:left="1080" w:hanging="360"/>
      </w:pPr>
      <w:rPr>
        <w:rFonts w:ascii="Courier New" w:hAnsi="Courier New" w:hint="default"/>
      </w:rPr>
    </w:lvl>
    <w:lvl w:ilvl="2" w:tplc="07FC9DF6">
      <w:start w:val="1"/>
      <w:numFmt w:val="bullet"/>
      <w:lvlText w:val=""/>
      <w:lvlJc w:val="left"/>
      <w:pPr>
        <w:ind w:left="1800" w:hanging="360"/>
      </w:pPr>
      <w:rPr>
        <w:rFonts w:ascii="Wingdings" w:hAnsi="Wingdings" w:hint="default"/>
      </w:rPr>
    </w:lvl>
    <w:lvl w:ilvl="3" w:tplc="5D667C1E">
      <w:start w:val="1"/>
      <w:numFmt w:val="bullet"/>
      <w:lvlText w:val=""/>
      <w:lvlJc w:val="left"/>
      <w:pPr>
        <w:ind w:left="2520" w:hanging="360"/>
      </w:pPr>
      <w:rPr>
        <w:rFonts w:ascii="Symbol" w:hAnsi="Symbol" w:hint="default"/>
      </w:rPr>
    </w:lvl>
    <w:lvl w:ilvl="4" w:tplc="133A0170">
      <w:start w:val="1"/>
      <w:numFmt w:val="bullet"/>
      <w:lvlText w:val="o"/>
      <w:lvlJc w:val="left"/>
      <w:pPr>
        <w:ind w:left="3240" w:hanging="360"/>
      </w:pPr>
      <w:rPr>
        <w:rFonts w:ascii="Courier New" w:hAnsi="Courier New" w:hint="default"/>
      </w:rPr>
    </w:lvl>
    <w:lvl w:ilvl="5" w:tplc="80E8CAAA">
      <w:start w:val="1"/>
      <w:numFmt w:val="bullet"/>
      <w:lvlText w:val=""/>
      <w:lvlJc w:val="left"/>
      <w:pPr>
        <w:ind w:left="3960" w:hanging="360"/>
      </w:pPr>
      <w:rPr>
        <w:rFonts w:ascii="Wingdings" w:hAnsi="Wingdings" w:hint="default"/>
      </w:rPr>
    </w:lvl>
    <w:lvl w:ilvl="6" w:tplc="8340A01C">
      <w:start w:val="1"/>
      <w:numFmt w:val="bullet"/>
      <w:lvlText w:val=""/>
      <w:lvlJc w:val="left"/>
      <w:pPr>
        <w:ind w:left="4680" w:hanging="360"/>
      </w:pPr>
      <w:rPr>
        <w:rFonts w:ascii="Symbol" w:hAnsi="Symbol" w:hint="default"/>
      </w:rPr>
    </w:lvl>
    <w:lvl w:ilvl="7" w:tplc="BBDC8B6E">
      <w:start w:val="1"/>
      <w:numFmt w:val="bullet"/>
      <w:lvlText w:val="o"/>
      <w:lvlJc w:val="left"/>
      <w:pPr>
        <w:ind w:left="5400" w:hanging="360"/>
      </w:pPr>
      <w:rPr>
        <w:rFonts w:ascii="Courier New" w:hAnsi="Courier New" w:hint="default"/>
      </w:rPr>
    </w:lvl>
    <w:lvl w:ilvl="8" w:tplc="618EEB1A">
      <w:start w:val="1"/>
      <w:numFmt w:val="bullet"/>
      <w:lvlText w:val=""/>
      <w:lvlJc w:val="left"/>
      <w:pPr>
        <w:ind w:left="6120" w:hanging="360"/>
      </w:pPr>
      <w:rPr>
        <w:rFonts w:ascii="Wingdings" w:hAnsi="Wingdings" w:hint="default"/>
      </w:rPr>
    </w:lvl>
  </w:abstractNum>
  <w:abstractNum w:abstractNumId="19" w15:restartNumberingAfterBreak="0">
    <w:nsid w:val="4AB82D43"/>
    <w:multiLevelType w:val="hybridMultilevel"/>
    <w:tmpl w:val="3FB44828"/>
    <w:lvl w:ilvl="0" w:tplc="08090001">
      <w:start w:val="1"/>
      <w:numFmt w:val="bullet"/>
      <w:lvlText w:val=""/>
      <w:lvlJc w:val="left"/>
      <w:pPr>
        <w:ind w:left="1053" w:hanging="360"/>
      </w:pPr>
      <w:rPr>
        <w:rFonts w:ascii="Symbol" w:hAnsi="Symbol" w:hint="default"/>
      </w:rPr>
    </w:lvl>
    <w:lvl w:ilvl="1" w:tplc="08090003" w:tentative="1">
      <w:start w:val="1"/>
      <w:numFmt w:val="bullet"/>
      <w:lvlText w:val="o"/>
      <w:lvlJc w:val="left"/>
      <w:pPr>
        <w:ind w:left="1773" w:hanging="360"/>
      </w:pPr>
      <w:rPr>
        <w:rFonts w:ascii="Courier New" w:hAnsi="Courier New" w:cs="Courier New" w:hint="default"/>
      </w:rPr>
    </w:lvl>
    <w:lvl w:ilvl="2" w:tplc="08090005" w:tentative="1">
      <w:start w:val="1"/>
      <w:numFmt w:val="bullet"/>
      <w:lvlText w:val=""/>
      <w:lvlJc w:val="left"/>
      <w:pPr>
        <w:ind w:left="2493" w:hanging="360"/>
      </w:pPr>
      <w:rPr>
        <w:rFonts w:ascii="Wingdings" w:hAnsi="Wingdings" w:hint="default"/>
      </w:rPr>
    </w:lvl>
    <w:lvl w:ilvl="3" w:tplc="08090001" w:tentative="1">
      <w:start w:val="1"/>
      <w:numFmt w:val="bullet"/>
      <w:lvlText w:val=""/>
      <w:lvlJc w:val="left"/>
      <w:pPr>
        <w:ind w:left="3213" w:hanging="360"/>
      </w:pPr>
      <w:rPr>
        <w:rFonts w:ascii="Symbol" w:hAnsi="Symbol" w:hint="default"/>
      </w:rPr>
    </w:lvl>
    <w:lvl w:ilvl="4" w:tplc="08090003" w:tentative="1">
      <w:start w:val="1"/>
      <w:numFmt w:val="bullet"/>
      <w:lvlText w:val="o"/>
      <w:lvlJc w:val="left"/>
      <w:pPr>
        <w:ind w:left="3933" w:hanging="360"/>
      </w:pPr>
      <w:rPr>
        <w:rFonts w:ascii="Courier New" w:hAnsi="Courier New" w:cs="Courier New" w:hint="default"/>
      </w:rPr>
    </w:lvl>
    <w:lvl w:ilvl="5" w:tplc="08090005" w:tentative="1">
      <w:start w:val="1"/>
      <w:numFmt w:val="bullet"/>
      <w:lvlText w:val=""/>
      <w:lvlJc w:val="left"/>
      <w:pPr>
        <w:ind w:left="4653" w:hanging="360"/>
      </w:pPr>
      <w:rPr>
        <w:rFonts w:ascii="Wingdings" w:hAnsi="Wingdings" w:hint="default"/>
      </w:rPr>
    </w:lvl>
    <w:lvl w:ilvl="6" w:tplc="08090001" w:tentative="1">
      <w:start w:val="1"/>
      <w:numFmt w:val="bullet"/>
      <w:lvlText w:val=""/>
      <w:lvlJc w:val="left"/>
      <w:pPr>
        <w:ind w:left="5373" w:hanging="360"/>
      </w:pPr>
      <w:rPr>
        <w:rFonts w:ascii="Symbol" w:hAnsi="Symbol" w:hint="default"/>
      </w:rPr>
    </w:lvl>
    <w:lvl w:ilvl="7" w:tplc="08090003" w:tentative="1">
      <w:start w:val="1"/>
      <w:numFmt w:val="bullet"/>
      <w:lvlText w:val="o"/>
      <w:lvlJc w:val="left"/>
      <w:pPr>
        <w:ind w:left="6093" w:hanging="360"/>
      </w:pPr>
      <w:rPr>
        <w:rFonts w:ascii="Courier New" w:hAnsi="Courier New" w:cs="Courier New" w:hint="default"/>
      </w:rPr>
    </w:lvl>
    <w:lvl w:ilvl="8" w:tplc="08090005" w:tentative="1">
      <w:start w:val="1"/>
      <w:numFmt w:val="bullet"/>
      <w:lvlText w:val=""/>
      <w:lvlJc w:val="left"/>
      <w:pPr>
        <w:ind w:left="6813" w:hanging="360"/>
      </w:pPr>
      <w:rPr>
        <w:rFonts w:ascii="Wingdings" w:hAnsi="Wingdings" w:hint="default"/>
      </w:rPr>
    </w:lvl>
  </w:abstractNum>
  <w:abstractNum w:abstractNumId="20" w15:restartNumberingAfterBreak="0">
    <w:nsid w:val="52CE77ED"/>
    <w:multiLevelType w:val="hybridMultilevel"/>
    <w:tmpl w:val="6E58C1F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15:restartNumberingAfterBreak="0">
    <w:nsid w:val="6AF878ED"/>
    <w:multiLevelType w:val="hybridMultilevel"/>
    <w:tmpl w:val="CE94A26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6C571120"/>
    <w:multiLevelType w:val="hybridMultilevel"/>
    <w:tmpl w:val="3148023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15:restartNumberingAfterBreak="0">
    <w:nsid w:val="73B94937"/>
    <w:multiLevelType w:val="hybridMultilevel"/>
    <w:tmpl w:val="F9CCBA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79050296"/>
    <w:multiLevelType w:val="hybridMultilevel"/>
    <w:tmpl w:val="A37EC6F8"/>
    <w:lvl w:ilvl="0" w:tplc="9710D216">
      <w:start w:val="1"/>
      <w:numFmt w:val="bullet"/>
      <w:lvlText w:val=""/>
      <w:lvlJc w:val="left"/>
      <w:pPr>
        <w:ind w:left="720" w:hanging="360"/>
      </w:pPr>
      <w:rPr>
        <w:rFonts w:ascii="Symbol" w:hAnsi="Symbol" w:hint="default"/>
      </w:rPr>
    </w:lvl>
    <w:lvl w:ilvl="1" w:tplc="1ED64B78">
      <w:start w:val="1"/>
      <w:numFmt w:val="bullet"/>
      <w:lvlText w:val="o"/>
      <w:lvlJc w:val="left"/>
      <w:pPr>
        <w:ind w:left="1440" w:hanging="360"/>
      </w:pPr>
      <w:rPr>
        <w:rFonts w:ascii="Courier New" w:hAnsi="Courier New" w:hint="default"/>
      </w:rPr>
    </w:lvl>
    <w:lvl w:ilvl="2" w:tplc="9B442394">
      <w:start w:val="1"/>
      <w:numFmt w:val="bullet"/>
      <w:lvlText w:val=""/>
      <w:lvlJc w:val="left"/>
      <w:pPr>
        <w:ind w:left="2160" w:hanging="360"/>
      </w:pPr>
      <w:rPr>
        <w:rFonts w:ascii="Wingdings" w:hAnsi="Wingdings" w:hint="default"/>
      </w:rPr>
    </w:lvl>
    <w:lvl w:ilvl="3" w:tplc="46967848">
      <w:start w:val="1"/>
      <w:numFmt w:val="bullet"/>
      <w:lvlText w:val=""/>
      <w:lvlJc w:val="left"/>
      <w:pPr>
        <w:ind w:left="2880" w:hanging="360"/>
      </w:pPr>
      <w:rPr>
        <w:rFonts w:ascii="Symbol" w:hAnsi="Symbol" w:hint="default"/>
      </w:rPr>
    </w:lvl>
    <w:lvl w:ilvl="4" w:tplc="E8D60C6C">
      <w:start w:val="1"/>
      <w:numFmt w:val="bullet"/>
      <w:lvlText w:val="o"/>
      <w:lvlJc w:val="left"/>
      <w:pPr>
        <w:ind w:left="3600" w:hanging="360"/>
      </w:pPr>
      <w:rPr>
        <w:rFonts w:ascii="Courier New" w:hAnsi="Courier New" w:hint="default"/>
      </w:rPr>
    </w:lvl>
    <w:lvl w:ilvl="5" w:tplc="FC609CEE">
      <w:start w:val="1"/>
      <w:numFmt w:val="bullet"/>
      <w:lvlText w:val=""/>
      <w:lvlJc w:val="left"/>
      <w:pPr>
        <w:ind w:left="4320" w:hanging="360"/>
      </w:pPr>
      <w:rPr>
        <w:rFonts w:ascii="Wingdings" w:hAnsi="Wingdings" w:hint="default"/>
      </w:rPr>
    </w:lvl>
    <w:lvl w:ilvl="6" w:tplc="DE7A6E58">
      <w:start w:val="1"/>
      <w:numFmt w:val="bullet"/>
      <w:lvlText w:val=""/>
      <w:lvlJc w:val="left"/>
      <w:pPr>
        <w:ind w:left="5040" w:hanging="360"/>
      </w:pPr>
      <w:rPr>
        <w:rFonts w:ascii="Symbol" w:hAnsi="Symbol" w:hint="default"/>
      </w:rPr>
    </w:lvl>
    <w:lvl w:ilvl="7" w:tplc="A044ED56">
      <w:start w:val="1"/>
      <w:numFmt w:val="bullet"/>
      <w:lvlText w:val="o"/>
      <w:lvlJc w:val="left"/>
      <w:pPr>
        <w:ind w:left="5760" w:hanging="360"/>
      </w:pPr>
      <w:rPr>
        <w:rFonts w:ascii="Courier New" w:hAnsi="Courier New" w:hint="default"/>
      </w:rPr>
    </w:lvl>
    <w:lvl w:ilvl="8" w:tplc="AC90951E">
      <w:start w:val="1"/>
      <w:numFmt w:val="bullet"/>
      <w:lvlText w:val=""/>
      <w:lvlJc w:val="left"/>
      <w:pPr>
        <w:ind w:left="6480" w:hanging="360"/>
      </w:pPr>
      <w:rPr>
        <w:rFonts w:ascii="Wingdings" w:hAnsi="Wingdings" w:hint="default"/>
      </w:rPr>
    </w:lvl>
  </w:abstractNum>
  <w:abstractNum w:abstractNumId="25" w15:restartNumberingAfterBreak="0">
    <w:nsid w:val="7B971CC6"/>
    <w:multiLevelType w:val="hybridMultilevel"/>
    <w:tmpl w:val="FFFFFFFF"/>
    <w:lvl w:ilvl="0" w:tplc="360E00C4">
      <w:start w:val="1"/>
      <w:numFmt w:val="bullet"/>
      <w:lvlText w:val=""/>
      <w:lvlJc w:val="left"/>
      <w:pPr>
        <w:ind w:left="720" w:hanging="360"/>
      </w:pPr>
      <w:rPr>
        <w:rFonts w:ascii="Symbol" w:hAnsi="Symbol" w:hint="default"/>
      </w:rPr>
    </w:lvl>
    <w:lvl w:ilvl="1" w:tplc="A9E433AA">
      <w:start w:val="1"/>
      <w:numFmt w:val="bullet"/>
      <w:lvlText w:val="o"/>
      <w:lvlJc w:val="left"/>
      <w:pPr>
        <w:ind w:left="1440" w:hanging="360"/>
      </w:pPr>
      <w:rPr>
        <w:rFonts w:ascii="Courier New" w:hAnsi="Courier New" w:hint="default"/>
      </w:rPr>
    </w:lvl>
    <w:lvl w:ilvl="2" w:tplc="7BA4D22A">
      <w:start w:val="1"/>
      <w:numFmt w:val="bullet"/>
      <w:lvlText w:val=""/>
      <w:lvlJc w:val="left"/>
      <w:pPr>
        <w:ind w:left="2160" w:hanging="360"/>
      </w:pPr>
      <w:rPr>
        <w:rFonts w:ascii="Wingdings" w:hAnsi="Wingdings" w:hint="default"/>
      </w:rPr>
    </w:lvl>
    <w:lvl w:ilvl="3" w:tplc="399A3552">
      <w:start w:val="1"/>
      <w:numFmt w:val="bullet"/>
      <w:lvlText w:val=""/>
      <w:lvlJc w:val="left"/>
      <w:pPr>
        <w:ind w:left="2880" w:hanging="360"/>
      </w:pPr>
      <w:rPr>
        <w:rFonts w:ascii="Symbol" w:hAnsi="Symbol" w:hint="default"/>
      </w:rPr>
    </w:lvl>
    <w:lvl w:ilvl="4" w:tplc="16F662F4">
      <w:start w:val="1"/>
      <w:numFmt w:val="bullet"/>
      <w:lvlText w:val="o"/>
      <w:lvlJc w:val="left"/>
      <w:pPr>
        <w:ind w:left="3600" w:hanging="360"/>
      </w:pPr>
      <w:rPr>
        <w:rFonts w:ascii="Courier New" w:hAnsi="Courier New" w:hint="default"/>
      </w:rPr>
    </w:lvl>
    <w:lvl w:ilvl="5" w:tplc="86480F16">
      <w:start w:val="1"/>
      <w:numFmt w:val="bullet"/>
      <w:lvlText w:val=""/>
      <w:lvlJc w:val="left"/>
      <w:pPr>
        <w:ind w:left="4320" w:hanging="360"/>
      </w:pPr>
      <w:rPr>
        <w:rFonts w:ascii="Wingdings" w:hAnsi="Wingdings" w:hint="default"/>
      </w:rPr>
    </w:lvl>
    <w:lvl w:ilvl="6" w:tplc="30B61EE8">
      <w:start w:val="1"/>
      <w:numFmt w:val="bullet"/>
      <w:lvlText w:val=""/>
      <w:lvlJc w:val="left"/>
      <w:pPr>
        <w:ind w:left="5040" w:hanging="360"/>
      </w:pPr>
      <w:rPr>
        <w:rFonts w:ascii="Symbol" w:hAnsi="Symbol" w:hint="default"/>
      </w:rPr>
    </w:lvl>
    <w:lvl w:ilvl="7" w:tplc="259A01DC">
      <w:start w:val="1"/>
      <w:numFmt w:val="bullet"/>
      <w:lvlText w:val="o"/>
      <w:lvlJc w:val="left"/>
      <w:pPr>
        <w:ind w:left="5760" w:hanging="360"/>
      </w:pPr>
      <w:rPr>
        <w:rFonts w:ascii="Courier New" w:hAnsi="Courier New" w:hint="default"/>
      </w:rPr>
    </w:lvl>
    <w:lvl w:ilvl="8" w:tplc="D400A762">
      <w:start w:val="1"/>
      <w:numFmt w:val="bullet"/>
      <w:lvlText w:val=""/>
      <w:lvlJc w:val="left"/>
      <w:pPr>
        <w:ind w:left="6480" w:hanging="360"/>
      </w:pPr>
      <w:rPr>
        <w:rFonts w:ascii="Wingdings" w:hAnsi="Wingdings" w:hint="default"/>
      </w:rPr>
    </w:lvl>
  </w:abstractNum>
  <w:abstractNum w:abstractNumId="26" w15:restartNumberingAfterBreak="0">
    <w:nsid w:val="7D265C34"/>
    <w:multiLevelType w:val="hybridMultilevel"/>
    <w:tmpl w:val="E5022570"/>
    <w:lvl w:ilvl="0" w:tplc="BD724FFC">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7DF73D59"/>
    <w:multiLevelType w:val="hybridMultilevel"/>
    <w:tmpl w:val="88C0A8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96588025">
    <w:abstractNumId w:val="18"/>
  </w:num>
  <w:num w:numId="2" w16cid:durableId="1109273359">
    <w:abstractNumId w:val="17"/>
  </w:num>
  <w:num w:numId="3" w16cid:durableId="1584533283">
    <w:abstractNumId w:val="24"/>
  </w:num>
  <w:num w:numId="4" w16cid:durableId="1773551539">
    <w:abstractNumId w:val="11"/>
  </w:num>
  <w:num w:numId="5" w16cid:durableId="1837722324">
    <w:abstractNumId w:val="12"/>
  </w:num>
  <w:num w:numId="6" w16cid:durableId="1292205941">
    <w:abstractNumId w:val="27"/>
  </w:num>
  <w:num w:numId="7" w16cid:durableId="1502239241">
    <w:abstractNumId w:val="19"/>
  </w:num>
  <w:num w:numId="8" w16cid:durableId="513150146">
    <w:abstractNumId w:val="16"/>
  </w:num>
  <w:num w:numId="9" w16cid:durableId="656029537">
    <w:abstractNumId w:val="22"/>
  </w:num>
  <w:num w:numId="10" w16cid:durableId="1316106287">
    <w:abstractNumId w:val="6"/>
  </w:num>
  <w:num w:numId="11" w16cid:durableId="1579708118">
    <w:abstractNumId w:val="0"/>
  </w:num>
  <w:num w:numId="12" w16cid:durableId="2118210603">
    <w:abstractNumId w:val="9"/>
  </w:num>
  <w:num w:numId="13" w16cid:durableId="218588895">
    <w:abstractNumId w:val="1"/>
  </w:num>
  <w:num w:numId="14" w16cid:durableId="229078316">
    <w:abstractNumId w:val="2"/>
  </w:num>
  <w:num w:numId="15" w16cid:durableId="2131438467">
    <w:abstractNumId w:val="5"/>
  </w:num>
  <w:num w:numId="16" w16cid:durableId="380176491">
    <w:abstractNumId w:val="10"/>
  </w:num>
  <w:num w:numId="17" w16cid:durableId="1778989005">
    <w:abstractNumId w:val="8"/>
  </w:num>
  <w:num w:numId="18" w16cid:durableId="1931422353">
    <w:abstractNumId w:val="26"/>
  </w:num>
  <w:num w:numId="19" w16cid:durableId="2127038281">
    <w:abstractNumId w:val="20"/>
  </w:num>
  <w:num w:numId="20" w16cid:durableId="1357195011">
    <w:abstractNumId w:val="15"/>
  </w:num>
  <w:num w:numId="21" w16cid:durableId="1346176046">
    <w:abstractNumId w:val="21"/>
  </w:num>
  <w:num w:numId="22" w16cid:durableId="933786182">
    <w:abstractNumId w:val="14"/>
  </w:num>
  <w:num w:numId="23" w16cid:durableId="667485421">
    <w:abstractNumId w:val="25"/>
  </w:num>
  <w:num w:numId="24" w16cid:durableId="1995791947">
    <w:abstractNumId w:val="7"/>
  </w:num>
  <w:num w:numId="25" w16cid:durableId="371927323">
    <w:abstractNumId w:val="23"/>
  </w:num>
  <w:num w:numId="26" w16cid:durableId="1118255188">
    <w:abstractNumId w:val="3"/>
  </w:num>
  <w:num w:numId="27" w16cid:durableId="1179780730">
    <w:abstractNumId w:val="4"/>
  </w:num>
  <w:num w:numId="28" w16cid:durableId="675153373">
    <w:abstractNumId w:val="1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1E9A"/>
    <w:rsid w:val="00021B12"/>
    <w:rsid w:val="00023CB7"/>
    <w:rsid w:val="000249FC"/>
    <w:rsid w:val="0003446A"/>
    <w:rsid w:val="000419A2"/>
    <w:rsid w:val="00042053"/>
    <w:rsid w:val="000507D5"/>
    <w:rsid w:val="00054CFC"/>
    <w:rsid w:val="0005537A"/>
    <w:rsid w:val="00063F22"/>
    <w:rsid w:val="00064D90"/>
    <w:rsid w:val="000737EB"/>
    <w:rsid w:val="00075D19"/>
    <w:rsid w:val="000866BD"/>
    <w:rsid w:val="000A0048"/>
    <w:rsid w:val="000A3CFF"/>
    <w:rsid w:val="000A69FF"/>
    <w:rsid w:val="000B0D08"/>
    <w:rsid w:val="000C02C6"/>
    <w:rsid w:val="000C05E0"/>
    <w:rsid w:val="000C2A25"/>
    <w:rsid w:val="000C4935"/>
    <w:rsid w:val="000D214B"/>
    <w:rsid w:val="000D4257"/>
    <w:rsid w:val="000D6326"/>
    <w:rsid w:val="000E2B1B"/>
    <w:rsid w:val="000E6CD1"/>
    <w:rsid w:val="000F2F23"/>
    <w:rsid w:val="00111EFD"/>
    <w:rsid w:val="00113051"/>
    <w:rsid w:val="001171C5"/>
    <w:rsid w:val="001179BC"/>
    <w:rsid w:val="00121D4F"/>
    <w:rsid w:val="0012437A"/>
    <w:rsid w:val="00127D60"/>
    <w:rsid w:val="0013083B"/>
    <w:rsid w:val="00130FEA"/>
    <w:rsid w:val="0013764D"/>
    <w:rsid w:val="001414E6"/>
    <w:rsid w:val="001425A1"/>
    <w:rsid w:val="00144188"/>
    <w:rsid w:val="00152C0E"/>
    <w:rsid w:val="00155207"/>
    <w:rsid w:val="00155377"/>
    <w:rsid w:val="00175DFF"/>
    <w:rsid w:val="0017A0EB"/>
    <w:rsid w:val="00180A61"/>
    <w:rsid w:val="001810F6"/>
    <w:rsid w:val="0018319E"/>
    <w:rsid w:val="00187C62"/>
    <w:rsid w:val="00193596"/>
    <w:rsid w:val="001A54BF"/>
    <w:rsid w:val="001A79AD"/>
    <w:rsid w:val="001B0BB8"/>
    <w:rsid w:val="001B1BDC"/>
    <w:rsid w:val="001C22D7"/>
    <w:rsid w:val="001D33F7"/>
    <w:rsid w:val="001D5487"/>
    <w:rsid w:val="001E10F1"/>
    <w:rsid w:val="001E1E91"/>
    <w:rsid w:val="001F14C8"/>
    <w:rsid w:val="001F4D63"/>
    <w:rsid w:val="00201EFE"/>
    <w:rsid w:val="00201EFF"/>
    <w:rsid w:val="00204D0E"/>
    <w:rsid w:val="0022183F"/>
    <w:rsid w:val="00236CE3"/>
    <w:rsid w:val="0024254B"/>
    <w:rsid w:val="00243E34"/>
    <w:rsid w:val="00254821"/>
    <w:rsid w:val="00254C55"/>
    <w:rsid w:val="0026189C"/>
    <w:rsid w:val="0026626B"/>
    <w:rsid w:val="00271AF8"/>
    <w:rsid w:val="002727A8"/>
    <w:rsid w:val="0027677C"/>
    <w:rsid w:val="00280F41"/>
    <w:rsid w:val="00287ABB"/>
    <w:rsid w:val="0029DCE2"/>
    <w:rsid w:val="002B46A1"/>
    <w:rsid w:val="002C04C9"/>
    <w:rsid w:val="002C291D"/>
    <w:rsid w:val="002C40CF"/>
    <w:rsid w:val="002C6696"/>
    <w:rsid w:val="002D4F0A"/>
    <w:rsid w:val="002D753F"/>
    <w:rsid w:val="002E76ED"/>
    <w:rsid w:val="00301DFE"/>
    <w:rsid w:val="003038B0"/>
    <w:rsid w:val="003130F0"/>
    <w:rsid w:val="00313B92"/>
    <w:rsid w:val="003232DE"/>
    <w:rsid w:val="00324063"/>
    <w:rsid w:val="00335B84"/>
    <w:rsid w:val="00350EB0"/>
    <w:rsid w:val="003544CF"/>
    <w:rsid w:val="00361485"/>
    <w:rsid w:val="00372DD5"/>
    <w:rsid w:val="00383BEA"/>
    <w:rsid w:val="0039195C"/>
    <w:rsid w:val="003A2AAE"/>
    <w:rsid w:val="003B717C"/>
    <w:rsid w:val="003C3E4A"/>
    <w:rsid w:val="003D3194"/>
    <w:rsid w:val="003E1A40"/>
    <w:rsid w:val="003F4E9C"/>
    <w:rsid w:val="00416FA6"/>
    <w:rsid w:val="004201A7"/>
    <w:rsid w:val="00427B6F"/>
    <w:rsid w:val="004335DD"/>
    <w:rsid w:val="004377FA"/>
    <w:rsid w:val="00437F85"/>
    <w:rsid w:val="004435BB"/>
    <w:rsid w:val="00445E5E"/>
    <w:rsid w:val="0046325C"/>
    <w:rsid w:val="00464141"/>
    <w:rsid w:val="0046624B"/>
    <w:rsid w:val="0047187B"/>
    <w:rsid w:val="00473D3E"/>
    <w:rsid w:val="0047579A"/>
    <w:rsid w:val="0047585D"/>
    <w:rsid w:val="004775C9"/>
    <w:rsid w:val="00481B64"/>
    <w:rsid w:val="004826B7"/>
    <w:rsid w:val="004878A3"/>
    <w:rsid w:val="004903F3"/>
    <w:rsid w:val="00494FE9"/>
    <w:rsid w:val="004966DB"/>
    <w:rsid w:val="004B0FD4"/>
    <w:rsid w:val="004B1AFD"/>
    <w:rsid w:val="004B755E"/>
    <w:rsid w:val="004D44F7"/>
    <w:rsid w:val="004D746C"/>
    <w:rsid w:val="004E352F"/>
    <w:rsid w:val="004F4A7A"/>
    <w:rsid w:val="004F7503"/>
    <w:rsid w:val="00504A83"/>
    <w:rsid w:val="00535197"/>
    <w:rsid w:val="00544444"/>
    <w:rsid w:val="00553B11"/>
    <w:rsid w:val="00584E5F"/>
    <w:rsid w:val="00586611"/>
    <w:rsid w:val="00595B5E"/>
    <w:rsid w:val="0059F117"/>
    <w:rsid w:val="005A33E9"/>
    <w:rsid w:val="005A3417"/>
    <w:rsid w:val="005B181D"/>
    <w:rsid w:val="005B3372"/>
    <w:rsid w:val="005B39B8"/>
    <w:rsid w:val="005B7B36"/>
    <w:rsid w:val="005C2E31"/>
    <w:rsid w:val="005D5CA2"/>
    <w:rsid w:val="005D7229"/>
    <w:rsid w:val="005E6C64"/>
    <w:rsid w:val="005F0FBE"/>
    <w:rsid w:val="005F2D58"/>
    <w:rsid w:val="005F6619"/>
    <w:rsid w:val="005F6C5F"/>
    <w:rsid w:val="005F6E2D"/>
    <w:rsid w:val="005F78C3"/>
    <w:rsid w:val="005FB1BC"/>
    <w:rsid w:val="00607731"/>
    <w:rsid w:val="006116E2"/>
    <w:rsid w:val="00611E20"/>
    <w:rsid w:val="0061461B"/>
    <w:rsid w:val="00627DE4"/>
    <w:rsid w:val="006308E8"/>
    <w:rsid w:val="00632129"/>
    <w:rsid w:val="00635D0C"/>
    <w:rsid w:val="00641BA9"/>
    <w:rsid w:val="00652C59"/>
    <w:rsid w:val="006579BB"/>
    <w:rsid w:val="00686F8C"/>
    <w:rsid w:val="006B3AD3"/>
    <w:rsid w:val="006B41D3"/>
    <w:rsid w:val="006B4393"/>
    <w:rsid w:val="006C068B"/>
    <w:rsid w:val="006C14DA"/>
    <w:rsid w:val="006D146C"/>
    <w:rsid w:val="006E3991"/>
    <w:rsid w:val="006F2726"/>
    <w:rsid w:val="006F2BC1"/>
    <w:rsid w:val="007070C2"/>
    <w:rsid w:val="00724241"/>
    <w:rsid w:val="00732F6A"/>
    <w:rsid w:val="007402E8"/>
    <w:rsid w:val="00742DAF"/>
    <w:rsid w:val="00747917"/>
    <w:rsid w:val="0076012A"/>
    <w:rsid w:val="00760EA5"/>
    <w:rsid w:val="00762F38"/>
    <w:rsid w:val="0076B215"/>
    <w:rsid w:val="00784652"/>
    <w:rsid w:val="00785367"/>
    <w:rsid w:val="00785477"/>
    <w:rsid w:val="00786258"/>
    <w:rsid w:val="00791A11"/>
    <w:rsid w:val="007A1405"/>
    <w:rsid w:val="007B368B"/>
    <w:rsid w:val="007D6630"/>
    <w:rsid w:val="007D7947"/>
    <w:rsid w:val="007E0D97"/>
    <w:rsid w:val="007E25F9"/>
    <w:rsid w:val="007E46C9"/>
    <w:rsid w:val="007E6B48"/>
    <w:rsid w:val="007F262D"/>
    <w:rsid w:val="007F4372"/>
    <w:rsid w:val="007F4FB5"/>
    <w:rsid w:val="007F506A"/>
    <w:rsid w:val="007F7263"/>
    <w:rsid w:val="00800358"/>
    <w:rsid w:val="0080047F"/>
    <w:rsid w:val="00804054"/>
    <w:rsid w:val="00810509"/>
    <w:rsid w:val="00811364"/>
    <w:rsid w:val="0083492C"/>
    <w:rsid w:val="00842A17"/>
    <w:rsid w:val="008501D1"/>
    <w:rsid w:val="008529CD"/>
    <w:rsid w:val="00852B4C"/>
    <w:rsid w:val="00875442"/>
    <w:rsid w:val="0087584B"/>
    <w:rsid w:val="00882156"/>
    <w:rsid w:val="00883634"/>
    <w:rsid w:val="00886804"/>
    <w:rsid w:val="00895904"/>
    <w:rsid w:val="008972EE"/>
    <w:rsid w:val="008A0A9A"/>
    <w:rsid w:val="008A1143"/>
    <w:rsid w:val="008B0430"/>
    <w:rsid w:val="008B7B00"/>
    <w:rsid w:val="008D166A"/>
    <w:rsid w:val="008D5880"/>
    <w:rsid w:val="008D5A70"/>
    <w:rsid w:val="00915FC4"/>
    <w:rsid w:val="009208FD"/>
    <w:rsid w:val="009346A8"/>
    <w:rsid w:val="0093496F"/>
    <w:rsid w:val="009353FC"/>
    <w:rsid w:val="00940854"/>
    <w:rsid w:val="009438F1"/>
    <w:rsid w:val="00945D95"/>
    <w:rsid w:val="00954430"/>
    <w:rsid w:val="00955122"/>
    <w:rsid w:val="00955CCE"/>
    <w:rsid w:val="00956E74"/>
    <w:rsid w:val="0096478A"/>
    <w:rsid w:val="00964CB3"/>
    <w:rsid w:val="00972E64"/>
    <w:rsid w:val="00992E06"/>
    <w:rsid w:val="00992E74"/>
    <w:rsid w:val="00993166"/>
    <w:rsid w:val="009A210E"/>
    <w:rsid w:val="009A50E2"/>
    <w:rsid w:val="009A51F2"/>
    <w:rsid w:val="009A782A"/>
    <w:rsid w:val="009C2D93"/>
    <w:rsid w:val="009C4D9A"/>
    <w:rsid w:val="009C719D"/>
    <w:rsid w:val="009D644E"/>
    <w:rsid w:val="009D7DBE"/>
    <w:rsid w:val="009E0156"/>
    <w:rsid w:val="009E3CC5"/>
    <w:rsid w:val="009E7237"/>
    <w:rsid w:val="009F184D"/>
    <w:rsid w:val="00A0145B"/>
    <w:rsid w:val="00A1184B"/>
    <w:rsid w:val="00A47041"/>
    <w:rsid w:val="00A501B9"/>
    <w:rsid w:val="00A518DC"/>
    <w:rsid w:val="00A51C25"/>
    <w:rsid w:val="00A551BC"/>
    <w:rsid w:val="00A601A1"/>
    <w:rsid w:val="00A603F9"/>
    <w:rsid w:val="00A8030F"/>
    <w:rsid w:val="00A81FF0"/>
    <w:rsid w:val="00A842F7"/>
    <w:rsid w:val="00A85C95"/>
    <w:rsid w:val="00A962DE"/>
    <w:rsid w:val="00A96F3C"/>
    <w:rsid w:val="00A97271"/>
    <w:rsid w:val="00AA01C3"/>
    <w:rsid w:val="00AA5B7F"/>
    <w:rsid w:val="00AB1E9A"/>
    <w:rsid w:val="00AB39DA"/>
    <w:rsid w:val="00AB62CB"/>
    <w:rsid w:val="00AC72EA"/>
    <w:rsid w:val="00AD114D"/>
    <w:rsid w:val="00AD4F41"/>
    <w:rsid w:val="00AD9899"/>
    <w:rsid w:val="00AE3517"/>
    <w:rsid w:val="00AE7CE9"/>
    <w:rsid w:val="00AF1E2C"/>
    <w:rsid w:val="00B0E32B"/>
    <w:rsid w:val="00B106EF"/>
    <w:rsid w:val="00B22499"/>
    <w:rsid w:val="00B22D21"/>
    <w:rsid w:val="00B2469E"/>
    <w:rsid w:val="00B25BCF"/>
    <w:rsid w:val="00B4158E"/>
    <w:rsid w:val="00B45231"/>
    <w:rsid w:val="00B50C02"/>
    <w:rsid w:val="00B52258"/>
    <w:rsid w:val="00B54F99"/>
    <w:rsid w:val="00B55648"/>
    <w:rsid w:val="00B66E90"/>
    <w:rsid w:val="00B91E01"/>
    <w:rsid w:val="00B9583B"/>
    <w:rsid w:val="00B96363"/>
    <w:rsid w:val="00BA4DA9"/>
    <w:rsid w:val="00BB22BD"/>
    <w:rsid w:val="00BB3A37"/>
    <w:rsid w:val="00BD5CEB"/>
    <w:rsid w:val="00BE5C9D"/>
    <w:rsid w:val="00BE66CD"/>
    <w:rsid w:val="00BE7808"/>
    <w:rsid w:val="00BF2C94"/>
    <w:rsid w:val="00BF5FBA"/>
    <w:rsid w:val="00BF687C"/>
    <w:rsid w:val="00C06000"/>
    <w:rsid w:val="00C072A5"/>
    <w:rsid w:val="00C25543"/>
    <w:rsid w:val="00C334B1"/>
    <w:rsid w:val="00C54C97"/>
    <w:rsid w:val="00C54CD5"/>
    <w:rsid w:val="00C60FEB"/>
    <w:rsid w:val="00C70E04"/>
    <w:rsid w:val="00C7291F"/>
    <w:rsid w:val="00C763E1"/>
    <w:rsid w:val="00C8022F"/>
    <w:rsid w:val="00C82AA0"/>
    <w:rsid w:val="00C87582"/>
    <w:rsid w:val="00C9D93A"/>
    <w:rsid w:val="00CA0928"/>
    <w:rsid w:val="00CA093A"/>
    <w:rsid w:val="00CA548A"/>
    <w:rsid w:val="00CE15C7"/>
    <w:rsid w:val="00CE3715"/>
    <w:rsid w:val="00D01C73"/>
    <w:rsid w:val="00D02106"/>
    <w:rsid w:val="00D03554"/>
    <w:rsid w:val="00D12E12"/>
    <w:rsid w:val="00D22DE4"/>
    <w:rsid w:val="00D4485F"/>
    <w:rsid w:val="00D452C3"/>
    <w:rsid w:val="00D46D5B"/>
    <w:rsid w:val="00D57CC2"/>
    <w:rsid w:val="00D62314"/>
    <w:rsid w:val="00D82608"/>
    <w:rsid w:val="00DA449D"/>
    <w:rsid w:val="00DB3826"/>
    <w:rsid w:val="00DB3A00"/>
    <w:rsid w:val="00DB5E6F"/>
    <w:rsid w:val="00DC568C"/>
    <w:rsid w:val="00DC7EDE"/>
    <w:rsid w:val="00DD3095"/>
    <w:rsid w:val="00DE13B5"/>
    <w:rsid w:val="00DF2B54"/>
    <w:rsid w:val="00DF39F6"/>
    <w:rsid w:val="00E129E1"/>
    <w:rsid w:val="00E14E35"/>
    <w:rsid w:val="00E226B0"/>
    <w:rsid w:val="00E230C9"/>
    <w:rsid w:val="00E2633C"/>
    <w:rsid w:val="00E27550"/>
    <w:rsid w:val="00E35588"/>
    <w:rsid w:val="00E430CC"/>
    <w:rsid w:val="00E54A4C"/>
    <w:rsid w:val="00E57E06"/>
    <w:rsid w:val="00E60E09"/>
    <w:rsid w:val="00E65187"/>
    <w:rsid w:val="00E67209"/>
    <w:rsid w:val="00E67805"/>
    <w:rsid w:val="00E7272B"/>
    <w:rsid w:val="00E76A2A"/>
    <w:rsid w:val="00E851F7"/>
    <w:rsid w:val="00EA1A4A"/>
    <w:rsid w:val="00EA7A34"/>
    <w:rsid w:val="00EC0AA9"/>
    <w:rsid w:val="00ED04FB"/>
    <w:rsid w:val="00ED2713"/>
    <w:rsid w:val="00ED460A"/>
    <w:rsid w:val="00ED68D9"/>
    <w:rsid w:val="00ED7CFF"/>
    <w:rsid w:val="00EE11F1"/>
    <w:rsid w:val="00EEEC85"/>
    <w:rsid w:val="00F004B2"/>
    <w:rsid w:val="00F01A8B"/>
    <w:rsid w:val="00F06503"/>
    <w:rsid w:val="00F13E9D"/>
    <w:rsid w:val="00F14031"/>
    <w:rsid w:val="00F1706D"/>
    <w:rsid w:val="00F20C2A"/>
    <w:rsid w:val="00F221B0"/>
    <w:rsid w:val="00F25109"/>
    <w:rsid w:val="00F2711F"/>
    <w:rsid w:val="00F31FF5"/>
    <w:rsid w:val="00F32F51"/>
    <w:rsid w:val="00F464A8"/>
    <w:rsid w:val="00F560E5"/>
    <w:rsid w:val="00F620CF"/>
    <w:rsid w:val="00F63784"/>
    <w:rsid w:val="00F71146"/>
    <w:rsid w:val="00F75702"/>
    <w:rsid w:val="00F7C51C"/>
    <w:rsid w:val="00F7CE1A"/>
    <w:rsid w:val="00F82A69"/>
    <w:rsid w:val="00F9391B"/>
    <w:rsid w:val="00F96B08"/>
    <w:rsid w:val="00F9762C"/>
    <w:rsid w:val="00FD3C9C"/>
    <w:rsid w:val="00FE1647"/>
    <w:rsid w:val="00FE30D8"/>
    <w:rsid w:val="00FE37E0"/>
    <w:rsid w:val="00FE4710"/>
    <w:rsid w:val="00FE6D2B"/>
    <w:rsid w:val="00FF48F5"/>
    <w:rsid w:val="00FF4983"/>
    <w:rsid w:val="0102E5CF"/>
    <w:rsid w:val="01049E21"/>
    <w:rsid w:val="01062C30"/>
    <w:rsid w:val="0107181F"/>
    <w:rsid w:val="010D0FF7"/>
    <w:rsid w:val="012310B2"/>
    <w:rsid w:val="01258554"/>
    <w:rsid w:val="0142A038"/>
    <w:rsid w:val="01487739"/>
    <w:rsid w:val="0167AEDA"/>
    <w:rsid w:val="01715BFA"/>
    <w:rsid w:val="0171F727"/>
    <w:rsid w:val="018C75C3"/>
    <w:rsid w:val="018ECCDB"/>
    <w:rsid w:val="01A42AEF"/>
    <w:rsid w:val="01A8664B"/>
    <w:rsid w:val="01A93EFB"/>
    <w:rsid w:val="01B354D9"/>
    <w:rsid w:val="01B84455"/>
    <w:rsid w:val="01CBC7D6"/>
    <w:rsid w:val="01E61095"/>
    <w:rsid w:val="01FB1A4D"/>
    <w:rsid w:val="02243865"/>
    <w:rsid w:val="0228A9A5"/>
    <w:rsid w:val="024152D0"/>
    <w:rsid w:val="02656709"/>
    <w:rsid w:val="026E1A57"/>
    <w:rsid w:val="02732B3E"/>
    <w:rsid w:val="027A57F3"/>
    <w:rsid w:val="0294817C"/>
    <w:rsid w:val="02BDB30C"/>
    <w:rsid w:val="02CCCE21"/>
    <w:rsid w:val="02E5EF64"/>
    <w:rsid w:val="02F43575"/>
    <w:rsid w:val="02FE95F9"/>
    <w:rsid w:val="0307AEDE"/>
    <w:rsid w:val="0313140C"/>
    <w:rsid w:val="0345FD33"/>
    <w:rsid w:val="0355ADE8"/>
    <w:rsid w:val="035E1DDE"/>
    <w:rsid w:val="036280BC"/>
    <w:rsid w:val="037F4B4F"/>
    <w:rsid w:val="038571F8"/>
    <w:rsid w:val="038EC73F"/>
    <w:rsid w:val="03970B60"/>
    <w:rsid w:val="039B99DF"/>
    <w:rsid w:val="03C47A06"/>
    <w:rsid w:val="03E5395B"/>
    <w:rsid w:val="03FC8A9D"/>
    <w:rsid w:val="040B5EBB"/>
    <w:rsid w:val="041C20BC"/>
    <w:rsid w:val="0423AB41"/>
    <w:rsid w:val="0423D15D"/>
    <w:rsid w:val="042DD7D5"/>
    <w:rsid w:val="043678FB"/>
    <w:rsid w:val="045062CE"/>
    <w:rsid w:val="0464FAB8"/>
    <w:rsid w:val="04771CE0"/>
    <w:rsid w:val="048D3C5B"/>
    <w:rsid w:val="049C5B68"/>
    <w:rsid w:val="04A78F2C"/>
    <w:rsid w:val="04AF2B61"/>
    <w:rsid w:val="04B9A093"/>
    <w:rsid w:val="04B9E5AC"/>
    <w:rsid w:val="04CE5DC3"/>
    <w:rsid w:val="04CEB74C"/>
    <w:rsid w:val="04D35C3C"/>
    <w:rsid w:val="04D3C904"/>
    <w:rsid w:val="0508F435"/>
    <w:rsid w:val="0517C0A0"/>
    <w:rsid w:val="052A3BEE"/>
    <w:rsid w:val="05335D83"/>
    <w:rsid w:val="0558EAE6"/>
    <w:rsid w:val="0575522C"/>
    <w:rsid w:val="0578F392"/>
    <w:rsid w:val="058109BC"/>
    <w:rsid w:val="0595CE66"/>
    <w:rsid w:val="05AB2909"/>
    <w:rsid w:val="05AE7047"/>
    <w:rsid w:val="05AF62A3"/>
    <w:rsid w:val="05B68122"/>
    <w:rsid w:val="05BBFB49"/>
    <w:rsid w:val="05C822C8"/>
    <w:rsid w:val="05D30119"/>
    <w:rsid w:val="05E757E2"/>
    <w:rsid w:val="05F3FD8A"/>
    <w:rsid w:val="05F4E423"/>
    <w:rsid w:val="05FFFE62"/>
    <w:rsid w:val="061C2D2F"/>
    <w:rsid w:val="061DADB8"/>
    <w:rsid w:val="0627F27B"/>
    <w:rsid w:val="0630763B"/>
    <w:rsid w:val="063E40ED"/>
    <w:rsid w:val="06474BD5"/>
    <w:rsid w:val="0655B60D"/>
    <w:rsid w:val="0662BB52"/>
    <w:rsid w:val="067BD6AD"/>
    <w:rsid w:val="067C1D32"/>
    <w:rsid w:val="0686A733"/>
    <w:rsid w:val="0688A2F0"/>
    <w:rsid w:val="06A36F13"/>
    <w:rsid w:val="06AB2A75"/>
    <w:rsid w:val="06BD12BA"/>
    <w:rsid w:val="06BE6604"/>
    <w:rsid w:val="06D0337B"/>
    <w:rsid w:val="06E65840"/>
    <w:rsid w:val="06F8AC4F"/>
    <w:rsid w:val="07188376"/>
    <w:rsid w:val="0752C62A"/>
    <w:rsid w:val="0767A8DF"/>
    <w:rsid w:val="079FDAC7"/>
    <w:rsid w:val="07B1D15C"/>
    <w:rsid w:val="07B1E1BC"/>
    <w:rsid w:val="07B4A467"/>
    <w:rsid w:val="07B8FE4B"/>
    <w:rsid w:val="07BD91B7"/>
    <w:rsid w:val="07BF5C18"/>
    <w:rsid w:val="07CFAAC3"/>
    <w:rsid w:val="07D216A7"/>
    <w:rsid w:val="07E72AFC"/>
    <w:rsid w:val="07FBF20C"/>
    <w:rsid w:val="07FC150B"/>
    <w:rsid w:val="080A5365"/>
    <w:rsid w:val="081AA7DE"/>
    <w:rsid w:val="0825CABE"/>
    <w:rsid w:val="08273CA5"/>
    <w:rsid w:val="0847865C"/>
    <w:rsid w:val="08720B78"/>
    <w:rsid w:val="087CD24F"/>
    <w:rsid w:val="08A45951"/>
    <w:rsid w:val="08AF06C3"/>
    <w:rsid w:val="08B01851"/>
    <w:rsid w:val="08B9B50E"/>
    <w:rsid w:val="08C87D4A"/>
    <w:rsid w:val="08CFA5CA"/>
    <w:rsid w:val="08F1437E"/>
    <w:rsid w:val="08F6D5B9"/>
    <w:rsid w:val="09047069"/>
    <w:rsid w:val="0906E1D6"/>
    <w:rsid w:val="0908FD83"/>
    <w:rsid w:val="09107735"/>
    <w:rsid w:val="091562C7"/>
    <w:rsid w:val="0916F105"/>
    <w:rsid w:val="0946FB42"/>
    <w:rsid w:val="096D225E"/>
    <w:rsid w:val="097433FD"/>
    <w:rsid w:val="0978741A"/>
    <w:rsid w:val="0983847C"/>
    <w:rsid w:val="098C8E7A"/>
    <w:rsid w:val="09A0DC6C"/>
    <w:rsid w:val="09B1CA46"/>
    <w:rsid w:val="09C05B2E"/>
    <w:rsid w:val="09C21294"/>
    <w:rsid w:val="09D70F2D"/>
    <w:rsid w:val="09E614E1"/>
    <w:rsid w:val="09F73C8E"/>
    <w:rsid w:val="0A046BFE"/>
    <w:rsid w:val="0A0743CF"/>
    <w:rsid w:val="0A18BAC9"/>
    <w:rsid w:val="0A333C58"/>
    <w:rsid w:val="0A399004"/>
    <w:rsid w:val="0A480DF8"/>
    <w:rsid w:val="0A9FC8BD"/>
    <w:rsid w:val="0AA424FD"/>
    <w:rsid w:val="0AA4CDE4"/>
    <w:rsid w:val="0AA86D86"/>
    <w:rsid w:val="0AB6F932"/>
    <w:rsid w:val="0AB99E84"/>
    <w:rsid w:val="0ABF4C13"/>
    <w:rsid w:val="0ABFA2CB"/>
    <w:rsid w:val="0ADDEC39"/>
    <w:rsid w:val="0ADF4B01"/>
    <w:rsid w:val="0AE2D9DE"/>
    <w:rsid w:val="0B074B85"/>
    <w:rsid w:val="0B197001"/>
    <w:rsid w:val="0B1E5102"/>
    <w:rsid w:val="0B22EA54"/>
    <w:rsid w:val="0B241F12"/>
    <w:rsid w:val="0B3417E4"/>
    <w:rsid w:val="0B36EFF8"/>
    <w:rsid w:val="0B5816E8"/>
    <w:rsid w:val="0B69053B"/>
    <w:rsid w:val="0B709069"/>
    <w:rsid w:val="0B73CEAB"/>
    <w:rsid w:val="0B80EC29"/>
    <w:rsid w:val="0B8D8292"/>
    <w:rsid w:val="0B8F3D9F"/>
    <w:rsid w:val="0BD10FBB"/>
    <w:rsid w:val="0BE1ADB2"/>
    <w:rsid w:val="0BE40E9F"/>
    <w:rsid w:val="0BE89CE7"/>
    <w:rsid w:val="0BECAF91"/>
    <w:rsid w:val="0BFBDA22"/>
    <w:rsid w:val="0BFE6FAC"/>
    <w:rsid w:val="0C002454"/>
    <w:rsid w:val="0C0C041C"/>
    <w:rsid w:val="0C231F46"/>
    <w:rsid w:val="0C279398"/>
    <w:rsid w:val="0C3F13E3"/>
    <w:rsid w:val="0C47EF7A"/>
    <w:rsid w:val="0C4AEE78"/>
    <w:rsid w:val="0C8A7A21"/>
    <w:rsid w:val="0C9646EE"/>
    <w:rsid w:val="0C9A6EB7"/>
    <w:rsid w:val="0C9DC7BB"/>
    <w:rsid w:val="0CC2D8B2"/>
    <w:rsid w:val="0CCCC7EE"/>
    <w:rsid w:val="0CDDE8F9"/>
    <w:rsid w:val="0CDE35DF"/>
    <w:rsid w:val="0CF09939"/>
    <w:rsid w:val="0CF924DE"/>
    <w:rsid w:val="0D2B0E00"/>
    <w:rsid w:val="0D2FB9A1"/>
    <w:rsid w:val="0D316BB8"/>
    <w:rsid w:val="0D39649A"/>
    <w:rsid w:val="0D3E2F82"/>
    <w:rsid w:val="0D47E7FC"/>
    <w:rsid w:val="0D86F20A"/>
    <w:rsid w:val="0DD91797"/>
    <w:rsid w:val="0DE9DA53"/>
    <w:rsid w:val="0DF4D009"/>
    <w:rsid w:val="0E025D7C"/>
    <w:rsid w:val="0E14C1FF"/>
    <w:rsid w:val="0E1627E4"/>
    <w:rsid w:val="0E1C279A"/>
    <w:rsid w:val="0E2F9AC7"/>
    <w:rsid w:val="0E32174F"/>
    <w:rsid w:val="0E354915"/>
    <w:rsid w:val="0E39A634"/>
    <w:rsid w:val="0E4E7172"/>
    <w:rsid w:val="0E5394D1"/>
    <w:rsid w:val="0E950C42"/>
    <w:rsid w:val="0EB14F04"/>
    <w:rsid w:val="0EB20A0C"/>
    <w:rsid w:val="0ED2615D"/>
    <w:rsid w:val="0EDAC22D"/>
    <w:rsid w:val="0EE0CB8A"/>
    <w:rsid w:val="0EE14C79"/>
    <w:rsid w:val="0EE3B0D6"/>
    <w:rsid w:val="0EE7889A"/>
    <w:rsid w:val="0EFABDEA"/>
    <w:rsid w:val="0F072CAD"/>
    <w:rsid w:val="0F1886A4"/>
    <w:rsid w:val="0F439136"/>
    <w:rsid w:val="0F46225C"/>
    <w:rsid w:val="0F53577F"/>
    <w:rsid w:val="0F5D67EC"/>
    <w:rsid w:val="0F62DD8F"/>
    <w:rsid w:val="0F663F85"/>
    <w:rsid w:val="0F7327EB"/>
    <w:rsid w:val="0F92BD36"/>
    <w:rsid w:val="0F9790A3"/>
    <w:rsid w:val="0FA5BAAF"/>
    <w:rsid w:val="0FCDE7B0"/>
    <w:rsid w:val="0FD20F79"/>
    <w:rsid w:val="0FDBD143"/>
    <w:rsid w:val="0FDF3DA5"/>
    <w:rsid w:val="0FE9C003"/>
    <w:rsid w:val="0FEC48E3"/>
    <w:rsid w:val="0FF41073"/>
    <w:rsid w:val="0FF4C58F"/>
    <w:rsid w:val="0FF56688"/>
    <w:rsid w:val="0FF661C5"/>
    <w:rsid w:val="0FF80F48"/>
    <w:rsid w:val="10381013"/>
    <w:rsid w:val="107F512D"/>
    <w:rsid w:val="10811A38"/>
    <w:rsid w:val="10823942"/>
    <w:rsid w:val="10948399"/>
    <w:rsid w:val="109A3CC7"/>
    <w:rsid w:val="109E7EE9"/>
    <w:rsid w:val="109F6D46"/>
    <w:rsid w:val="10A2FD0E"/>
    <w:rsid w:val="10AE76D8"/>
    <w:rsid w:val="10C46F19"/>
    <w:rsid w:val="10CA4FA4"/>
    <w:rsid w:val="10E307B9"/>
    <w:rsid w:val="10EDC76D"/>
    <w:rsid w:val="11082E32"/>
    <w:rsid w:val="11128506"/>
    <w:rsid w:val="11306005"/>
    <w:rsid w:val="113F9BA5"/>
    <w:rsid w:val="11683FA9"/>
    <w:rsid w:val="117E2E41"/>
    <w:rsid w:val="119D799B"/>
    <w:rsid w:val="11A90F9E"/>
    <w:rsid w:val="11AC2787"/>
    <w:rsid w:val="11AD8010"/>
    <w:rsid w:val="11AEE93F"/>
    <w:rsid w:val="11FA6A44"/>
    <w:rsid w:val="12077FD5"/>
    <w:rsid w:val="120C9B1B"/>
    <w:rsid w:val="120D934F"/>
    <w:rsid w:val="121510A1"/>
    <w:rsid w:val="122379F2"/>
    <w:rsid w:val="122F64F3"/>
    <w:rsid w:val="124B629D"/>
    <w:rsid w:val="12535023"/>
    <w:rsid w:val="12568A16"/>
    <w:rsid w:val="126F7CCE"/>
    <w:rsid w:val="12752B9B"/>
    <w:rsid w:val="128155F4"/>
    <w:rsid w:val="1289BC5B"/>
    <w:rsid w:val="129C8A5C"/>
    <w:rsid w:val="12A0C8D0"/>
    <w:rsid w:val="12A94360"/>
    <w:rsid w:val="12BB6CF1"/>
    <w:rsid w:val="12BEA925"/>
    <w:rsid w:val="12D48158"/>
    <w:rsid w:val="12D4F9D9"/>
    <w:rsid w:val="12D787F0"/>
    <w:rsid w:val="12E503B2"/>
    <w:rsid w:val="12EE8417"/>
    <w:rsid w:val="12F60A9B"/>
    <w:rsid w:val="13025997"/>
    <w:rsid w:val="130EE194"/>
    <w:rsid w:val="1321570A"/>
    <w:rsid w:val="1332F509"/>
    <w:rsid w:val="133949FC"/>
    <w:rsid w:val="136328CD"/>
    <w:rsid w:val="136514B1"/>
    <w:rsid w:val="1374981F"/>
    <w:rsid w:val="137FBC51"/>
    <w:rsid w:val="1385097A"/>
    <w:rsid w:val="13A3C445"/>
    <w:rsid w:val="13D1DD89"/>
    <w:rsid w:val="13D5897F"/>
    <w:rsid w:val="13E3DE9B"/>
    <w:rsid w:val="13E732FE"/>
    <w:rsid w:val="13E7B417"/>
    <w:rsid w:val="13E8FDCF"/>
    <w:rsid w:val="13EB77FD"/>
    <w:rsid w:val="13F7EC2F"/>
    <w:rsid w:val="140308F0"/>
    <w:rsid w:val="14047DE2"/>
    <w:rsid w:val="140B4D2F"/>
    <w:rsid w:val="14131953"/>
    <w:rsid w:val="1420D088"/>
    <w:rsid w:val="14258CBC"/>
    <w:rsid w:val="144825B1"/>
    <w:rsid w:val="144A25C8"/>
    <w:rsid w:val="1467FD5C"/>
    <w:rsid w:val="146B7DFC"/>
    <w:rsid w:val="147BC6A8"/>
    <w:rsid w:val="148F7019"/>
    <w:rsid w:val="14B0B0F9"/>
    <w:rsid w:val="14B86A1E"/>
    <w:rsid w:val="14BF2A73"/>
    <w:rsid w:val="14D37098"/>
    <w:rsid w:val="14D801D0"/>
    <w:rsid w:val="14E0347B"/>
    <w:rsid w:val="14E92D75"/>
    <w:rsid w:val="14F8B706"/>
    <w:rsid w:val="152B4E22"/>
    <w:rsid w:val="152FF18C"/>
    <w:rsid w:val="153D7D4E"/>
    <w:rsid w:val="153F956F"/>
    <w:rsid w:val="15709865"/>
    <w:rsid w:val="157E5BB7"/>
    <w:rsid w:val="159ED951"/>
    <w:rsid w:val="15AEE9B4"/>
    <w:rsid w:val="15B501BE"/>
    <w:rsid w:val="15BEC44B"/>
    <w:rsid w:val="15C393B1"/>
    <w:rsid w:val="15FB52BC"/>
    <w:rsid w:val="16027203"/>
    <w:rsid w:val="1610C14C"/>
    <w:rsid w:val="1620C47C"/>
    <w:rsid w:val="1629BE28"/>
    <w:rsid w:val="164EC9BB"/>
    <w:rsid w:val="1683B167"/>
    <w:rsid w:val="16859170"/>
    <w:rsid w:val="168D187F"/>
    <w:rsid w:val="1692B4A0"/>
    <w:rsid w:val="169F2F87"/>
    <w:rsid w:val="169FA585"/>
    <w:rsid w:val="16C0A603"/>
    <w:rsid w:val="16C307BC"/>
    <w:rsid w:val="16CAD752"/>
    <w:rsid w:val="16CDBA25"/>
    <w:rsid w:val="16D1CB96"/>
    <w:rsid w:val="16DC3019"/>
    <w:rsid w:val="16F3EC00"/>
    <w:rsid w:val="170025E8"/>
    <w:rsid w:val="17083609"/>
    <w:rsid w:val="170E4349"/>
    <w:rsid w:val="17254B83"/>
    <w:rsid w:val="172B4842"/>
    <w:rsid w:val="1738F39B"/>
    <w:rsid w:val="1750A546"/>
    <w:rsid w:val="1754C717"/>
    <w:rsid w:val="175AE032"/>
    <w:rsid w:val="1784CBE0"/>
    <w:rsid w:val="17946AD4"/>
    <w:rsid w:val="17ADD215"/>
    <w:rsid w:val="17AEDD29"/>
    <w:rsid w:val="17B086ED"/>
    <w:rsid w:val="17BA2976"/>
    <w:rsid w:val="17D8940A"/>
    <w:rsid w:val="17E9D4DC"/>
    <w:rsid w:val="17EE3471"/>
    <w:rsid w:val="17EEDF41"/>
    <w:rsid w:val="17F0CBC4"/>
    <w:rsid w:val="17F99A10"/>
    <w:rsid w:val="1800385D"/>
    <w:rsid w:val="180F68C7"/>
    <w:rsid w:val="1817B771"/>
    <w:rsid w:val="181A8360"/>
    <w:rsid w:val="1828ECD2"/>
    <w:rsid w:val="183416A2"/>
    <w:rsid w:val="1861A319"/>
    <w:rsid w:val="186BEDBC"/>
    <w:rsid w:val="18793278"/>
    <w:rsid w:val="1886F2D6"/>
    <w:rsid w:val="18A54EAC"/>
    <w:rsid w:val="18BC25ED"/>
    <w:rsid w:val="18D67A13"/>
    <w:rsid w:val="18D98A5E"/>
    <w:rsid w:val="1906D4F9"/>
    <w:rsid w:val="190D052D"/>
    <w:rsid w:val="19140DD3"/>
    <w:rsid w:val="1927D233"/>
    <w:rsid w:val="19388488"/>
    <w:rsid w:val="1948902C"/>
    <w:rsid w:val="194F37CB"/>
    <w:rsid w:val="195BBB1B"/>
    <w:rsid w:val="195FB3F6"/>
    <w:rsid w:val="1960F224"/>
    <w:rsid w:val="1961FD4A"/>
    <w:rsid w:val="19861480"/>
    <w:rsid w:val="1993C07A"/>
    <w:rsid w:val="199ABF09"/>
    <w:rsid w:val="19C4E2BF"/>
    <w:rsid w:val="19D01171"/>
    <w:rsid w:val="19D29013"/>
    <w:rsid w:val="19D33863"/>
    <w:rsid w:val="19D3EFB0"/>
    <w:rsid w:val="19D5386B"/>
    <w:rsid w:val="19EA93AA"/>
    <w:rsid w:val="19EBD02A"/>
    <w:rsid w:val="1A01CFBF"/>
    <w:rsid w:val="1A096C58"/>
    <w:rsid w:val="1A1683E2"/>
    <w:rsid w:val="1A29D11F"/>
    <w:rsid w:val="1A35B37B"/>
    <w:rsid w:val="1A60B455"/>
    <w:rsid w:val="1A6E0340"/>
    <w:rsid w:val="1A755853"/>
    <w:rsid w:val="1A80AB83"/>
    <w:rsid w:val="1A95F745"/>
    <w:rsid w:val="1AA47C54"/>
    <w:rsid w:val="1AB2D9D6"/>
    <w:rsid w:val="1AB9674C"/>
    <w:rsid w:val="1AC444E0"/>
    <w:rsid w:val="1AC67ED6"/>
    <w:rsid w:val="1AD49B58"/>
    <w:rsid w:val="1ADE7DAF"/>
    <w:rsid w:val="1AE09428"/>
    <w:rsid w:val="1AE7C239"/>
    <w:rsid w:val="1AE8F7F6"/>
    <w:rsid w:val="1B0A46D5"/>
    <w:rsid w:val="1B1475C1"/>
    <w:rsid w:val="1B211084"/>
    <w:rsid w:val="1B31E1A0"/>
    <w:rsid w:val="1B44DA01"/>
    <w:rsid w:val="1B5F94AA"/>
    <w:rsid w:val="1B6681B5"/>
    <w:rsid w:val="1B7C2627"/>
    <w:rsid w:val="1B8661D7"/>
    <w:rsid w:val="1BC4082A"/>
    <w:rsid w:val="1BED9D3B"/>
    <w:rsid w:val="1BFF0429"/>
    <w:rsid w:val="1C049717"/>
    <w:rsid w:val="1C098C72"/>
    <w:rsid w:val="1C0E9F8F"/>
    <w:rsid w:val="1C117E7C"/>
    <w:rsid w:val="1C124B2D"/>
    <w:rsid w:val="1C14DD72"/>
    <w:rsid w:val="1C162978"/>
    <w:rsid w:val="1C19E590"/>
    <w:rsid w:val="1C25CA03"/>
    <w:rsid w:val="1C2D19A0"/>
    <w:rsid w:val="1C379B6C"/>
    <w:rsid w:val="1C444578"/>
    <w:rsid w:val="1C471855"/>
    <w:rsid w:val="1C4A1D6C"/>
    <w:rsid w:val="1C5809F2"/>
    <w:rsid w:val="1C62B3C2"/>
    <w:rsid w:val="1C653029"/>
    <w:rsid w:val="1C78FC5C"/>
    <w:rsid w:val="1C7C7D55"/>
    <w:rsid w:val="1C7FD74F"/>
    <w:rsid w:val="1CB803F4"/>
    <w:rsid w:val="1CE5C732"/>
    <w:rsid w:val="1CFD4A41"/>
    <w:rsid w:val="1D0F6CA6"/>
    <w:rsid w:val="1D1EA87C"/>
    <w:rsid w:val="1D21B6C3"/>
    <w:rsid w:val="1D24FB69"/>
    <w:rsid w:val="1D26DB65"/>
    <w:rsid w:val="1D2EEA31"/>
    <w:rsid w:val="1D34FC47"/>
    <w:rsid w:val="1D4A658E"/>
    <w:rsid w:val="1D55838E"/>
    <w:rsid w:val="1D5E3ACC"/>
    <w:rsid w:val="1D67DBBD"/>
    <w:rsid w:val="1D7B0176"/>
    <w:rsid w:val="1D861502"/>
    <w:rsid w:val="1D896D9C"/>
    <w:rsid w:val="1DAB04E0"/>
    <w:rsid w:val="1DC6BDC8"/>
    <w:rsid w:val="1DD3EF35"/>
    <w:rsid w:val="1DE0BC8F"/>
    <w:rsid w:val="1DE8173D"/>
    <w:rsid w:val="1E019BFD"/>
    <w:rsid w:val="1E03229E"/>
    <w:rsid w:val="1E1109C4"/>
    <w:rsid w:val="1E15DF5E"/>
    <w:rsid w:val="1E190ABA"/>
    <w:rsid w:val="1E4D3F29"/>
    <w:rsid w:val="1E760B77"/>
    <w:rsid w:val="1E7C7A54"/>
    <w:rsid w:val="1E803E98"/>
    <w:rsid w:val="1E86E47F"/>
    <w:rsid w:val="1EA12F81"/>
    <w:rsid w:val="1EA8671D"/>
    <w:rsid w:val="1EADC8FA"/>
    <w:rsid w:val="1EBEB99C"/>
    <w:rsid w:val="1EBFC6A1"/>
    <w:rsid w:val="1EC41F90"/>
    <w:rsid w:val="1EE7D440"/>
    <w:rsid w:val="1EF1CA2B"/>
    <w:rsid w:val="1EFE6FE9"/>
    <w:rsid w:val="1F0B707D"/>
    <w:rsid w:val="1F37FC9C"/>
    <w:rsid w:val="1F3FBE31"/>
    <w:rsid w:val="1F4AD041"/>
    <w:rsid w:val="1F55CBFA"/>
    <w:rsid w:val="1F5751BA"/>
    <w:rsid w:val="1F5BC573"/>
    <w:rsid w:val="1F5CB084"/>
    <w:rsid w:val="1F6D6AA5"/>
    <w:rsid w:val="1F773F5D"/>
    <w:rsid w:val="1F7C4EAC"/>
    <w:rsid w:val="1F7CD1AE"/>
    <w:rsid w:val="1F7E0DC1"/>
    <w:rsid w:val="1F881250"/>
    <w:rsid w:val="1FA2B59B"/>
    <w:rsid w:val="1FA7522A"/>
    <w:rsid w:val="1FBAB0F8"/>
    <w:rsid w:val="1FD570BF"/>
    <w:rsid w:val="1FDF93C0"/>
    <w:rsid w:val="1FE9D128"/>
    <w:rsid w:val="1FF7628D"/>
    <w:rsid w:val="200F2F62"/>
    <w:rsid w:val="202D7309"/>
    <w:rsid w:val="205B9702"/>
    <w:rsid w:val="2073E043"/>
    <w:rsid w:val="207B94AF"/>
    <w:rsid w:val="2086B7BD"/>
    <w:rsid w:val="208F73E0"/>
    <w:rsid w:val="2094A3DE"/>
    <w:rsid w:val="20981E45"/>
    <w:rsid w:val="209E387E"/>
    <w:rsid w:val="20CD7A8D"/>
    <w:rsid w:val="20CDA38C"/>
    <w:rsid w:val="20D7F650"/>
    <w:rsid w:val="20D85A22"/>
    <w:rsid w:val="20DF89AF"/>
    <w:rsid w:val="20E902EF"/>
    <w:rsid w:val="20EF563B"/>
    <w:rsid w:val="20F8E5B7"/>
    <w:rsid w:val="211DB206"/>
    <w:rsid w:val="212DEB5B"/>
    <w:rsid w:val="2157C93E"/>
    <w:rsid w:val="216750EE"/>
    <w:rsid w:val="21738051"/>
    <w:rsid w:val="217F1862"/>
    <w:rsid w:val="2187FDF4"/>
    <w:rsid w:val="21880A8E"/>
    <w:rsid w:val="21883100"/>
    <w:rsid w:val="21900DE9"/>
    <w:rsid w:val="2192B9FC"/>
    <w:rsid w:val="21A45943"/>
    <w:rsid w:val="21A6D754"/>
    <w:rsid w:val="21DF7ACA"/>
    <w:rsid w:val="21E60280"/>
    <w:rsid w:val="21E8FD36"/>
    <w:rsid w:val="21F018ED"/>
    <w:rsid w:val="21F20174"/>
    <w:rsid w:val="21FED693"/>
    <w:rsid w:val="22124608"/>
    <w:rsid w:val="222D283F"/>
    <w:rsid w:val="222F38AB"/>
    <w:rsid w:val="2243ED03"/>
    <w:rsid w:val="225F26BC"/>
    <w:rsid w:val="22A6993B"/>
    <w:rsid w:val="22AF5F3B"/>
    <w:rsid w:val="22B6AFCB"/>
    <w:rsid w:val="22DE417A"/>
    <w:rsid w:val="230A23E2"/>
    <w:rsid w:val="23108D7C"/>
    <w:rsid w:val="231558BA"/>
    <w:rsid w:val="23502B86"/>
    <w:rsid w:val="235320D6"/>
    <w:rsid w:val="2360715C"/>
    <w:rsid w:val="23779E75"/>
    <w:rsid w:val="23831F2A"/>
    <w:rsid w:val="2398DBF1"/>
    <w:rsid w:val="239A77A7"/>
    <w:rsid w:val="23A31ACA"/>
    <w:rsid w:val="23AC2B51"/>
    <w:rsid w:val="23C038A7"/>
    <w:rsid w:val="23D21677"/>
    <w:rsid w:val="23D2DC62"/>
    <w:rsid w:val="23D76769"/>
    <w:rsid w:val="23EC1BF1"/>
    <w:rsid w:val="23F3A7E8"/>
    <w:rsid w:val="240081F6"/>
    <w:rsid w:val="240828D4"/>
    <w:rsid w:val="243D916D"/>
    <w:rsid w:val="244C3416"/>
    <w:rsid w:val="245CBBDE"/>
    <w:rsid w:val="24600C26"/>
    <w:rsid w:val="2462CB27"/>
    <w:rsid w:val="247AB2FF"/>
    <w:rsid w:val="24854FD9"/>
    <w:rsid w:val="249F1E2C"/>
    <w:rsid w:val="24B16208"/>
    <w:rsid w:val="24B6266F"/>
    <w:rsid w:val="24B65D60"/>
    <w:rsid w:val="24B91E26"/>
    <w:rsid w:val="24C587CC"/>
    <w:rsid w:val="24CDBF23"/>
    <w:rsid w:val="24E3334F"/>
    <w:rsid w:val="2508A0D6"/>
    <w:rsid w:val="251B691D"/>
    <w:rsid w:val="253E6116"/>
    <w:rsid w:val="25409384"/>
    <w:rsid w:val="2547FBB2"/>
    <w:rsid w:val="2551E79A"/>
    <w:rsid w:val="25557773"/>
    <w:rsid w:val="25941061"/>
    <w:rsid w:val="2598745C"/>
    <w:rsid w:val="25C0EDED"/>
    <w:rsid w:val="25D84780"/>
    <w:rsid w:val="25DAC0F8"/>
    <w:rsid w:val="25F0F489"/>
    <w:rsid w:val="25FE9B88"/>
    <w:rsid w:val="2603930F"/>
    <w:rsid w:val="26244FC4"/>
    <w:rsid w:val="26311B22"/>
    <w:rsid w:val="26314301"/>
    <w:rsid w:val="263E9874"/>
    <w:rsid w:val="26416EB6"/>
    <w:rsid w:val="2646EDC8"/>
    <w:rsid w:val="2647386D"/>
    <w:rsid w:val="265C978E"/>
    <w:rsid w:val="266835C8"/>
    <w:rsid w:val="266D46F5"/>
    <w:rsid w:val="267BAF45"/>
    <w:rsid w:val="26839FCF"/>
    <w:rsid w:val="26946021"/>
    <w:rsid w:val="26BBF994"/>
    <w:rsid w:val="26E52FD3"/>
    <w:rsid w:val="26E81F18"/>
    <w:rsid w:val="26F561A9"/>
    <w:rsid w:val="26FF8F4C"/>
    <w:rsid w:val="27009962"/>
    <w:rsid w:val="27056CD7"/>
    <w:rsid w:val="2725E7CB"/>
    <w:rsid w:val="272DFF9A"/>
    <w:rsid w:val="2741E933"/>
    <w:rsid w:val="2753CBF5"/>
    <w:rsid w:val="27550403"/>
    <w:rsid w:val="2756B856"/>
    <w:rsid w:val="2759392B"/>
    <w:rsid w:val="27615F63"/>
    <w:rsid w:val="2763026E"/>
    <w:rsid w:val="2768CB65"/>
    <w:rsid w:val="2775EFBF"/>
    <w:rsid w:val="27813046"/>
    <w:rsid w:val="278DC641"/>
    <w:rsid w:val="278FEE89"/>
    <w:rsid w:val="2794E3F2"/>
    <w:rsid w:val="2797ACE8"/>
    <w:rsid w:val="279F1B1E"/>
    <w:rsid w:val="279FF3E0"/>
    <w:rsid w:val="27A0F6E2"/>
    <w:rsid w:val="27A1BCC0"/>
    <w:rsid w:val="27A2FB7F"/>
    <w:rsid w:val="27A55BE0"/>
    <w:rsid w:val="27A7B3D9"/>
    <w:rsid w:val="27C5CA57"/>
    <w:rsid w:val="27D2F20D"/>
    <w:rsid w:val="27E0DF78"/>
    <w:rsid w:val="27EE9365"/>
    <w:rsid w:val="27F37059"/>
    <w:rsid w:val="2828AF92"/>
    <w:rsid w:val="2844906F"/>
    <w:rsid w:val="28458577"/>
    <w:rsid w:val="28472FD5"/>
    <w:rsid w:val="284C6261"/>
    <w:rsid w:val="2854A0D2"/>
    <w:rsid w:val="287B9D5D"/>
    <w:rsid w:val="28AA58BC"/>
    <w:rsid w:val="28AAFB51"/>
    <w:rsid w:val="28B3D1B4"/>
    <w:rsid w:val="28CAD987"/>
    <w:rsid w:val="28F0F44B"/>
    <w:rsid w:val="28F483C6"/>
    <w:rsid w:val="28F5098C"/>
    <w:rsid w:val="290D5E84"/>
    <w:rsid w:val="291588D8"/>
    <w:rsid w:val="292FBD1F"/>
    <w:rsid w:val="29300555"/>
    <w:rsid w:val="293191BA"/>
    <w:rsid w:val="2931C893"/>
    <w:rsid w:val="2939321D"/>
    <w:rsid w:val="295AC650"/>
    <w:rsid w:val="2966ED01"/>
    <w:rsid w:val="29902CB6"/>
    <w:rsid w:val="2993A18F"/>
    <w:rsid w:val="29BA853D"/>
    <w:rsid w:val="29C047DD"/>
    <w:rsid w:val="29D3032E"/>
    <w:rsid w:val="29E0690D"/>
    <w:rsid w:val="29ED8D06"/>
    <w:rsid w:val="29EE0E40"/>
    <w:rsid w:val="2A086CC4"/>
    <w:rsid w:val="2A1B6CD5"/>
    <w:rsid w:val="2A4C140B"/>
    <w:rsid w:val="2A57F25D"/>
    <w:rsid w:val="2A6D8292"/>
    <w:rsid w:val="2A79A48A"/>
    <w:rsid w:val="2AA1C1CC"/>
    <w:rsid w:val="2AA70AEB"/>
    <w:rsid w:val="2ABB9805"/>
    <w:rsid w:val="2AC2BDF6"/>
    <w:rsid w:val="2AE80274"/>
    <w:rsid w:val="2B0D697A"/>
    <w:rsid w:val="2B13F4B5"/>
    <w:rsid w:val="2B1BE844"/>
    <w:rsid w:val="2B22F7C6"/>
    <w:rsid w:val="2B24D7C2"/>
    <w:rsid w:val="2B3237C2"/>
    <w:rsid w:val="2B41491F"/>
    <w:rsid w:val="2B4F6952"/>
    <w:rsid w:val="2B6308D4"/>
    <w:rsid w:val="2B6ED38F"/>
    <w:rsid w:val="2B6FF71E"/>
    <w:rsid w:val="2B88A73F"/>
    <w:rsid w:val="2B8C4194"/>
    <w:rsid w:val="2B950452"/>
    <w:rsid w:val="2B9A9DDA"/>
    <w:rsid w:val="2BA8014A"/>
    <w:rsid w:val="2BB9284E"/>
    <w:rsid w:val="2BCB9A14"/>
    <w:rsid w:val="2C0150A9"/>
    <w:rsid w:val="2C0EDB84"/>
    <w:rsid w:val="2C1E2B32"/>
    <w:rsid w:val="2C1FF76B"/>
    <w:rsid w:val="2C2C2C25"/>
    <w:rsid w:val="2C591A1F"/>
    <w:rsid w:val="2C713504"/>
    <w:rsid w:val="2C8DA04D"/>
    <w:rsid w:val="2C988C5E"/>
    <w:rsid w:val="2C9A4DCA"/>
    <w:rsid w:val="2C9C6A54"/>
    <w:rsid w:val="2C9CABE4"/>
    <w:rsid w:val="2CA14D09"/>
    <w:rsid w:val="2CB48B3F"/>
    <w:rsid w:val="2CB66624"/>
    <w:rsid w:val="2CC03B10"/>
    <w:rsid w:val="2CC502E3"/>
    <w:rsid w:val="2CC7A0F8"/>
    <w:rsid w:val="2CD0BC07"/>
    <w:rsid w:val="2CE203D6"/>
    <w:rsid w:val="2CE68F4D"/>
    <w:rsid w:val="2CF80853"/>
    <w:rsid w:val="2CFB1198"/>
    <w:rsid w:val="2D0AA3F0"/>
    <w:rsid w:val="2D47E6FA"/>
    <w:rsid w:val="2D4EB57C"/>
    <w:rsid w:val="2D4ED70F"/>
    <w:rsid w:val="2D94228F"/>
    <w:rsid w:val="2D99C414"/>
    <w:rsid w:val="2DA38D00"/>
    <w:rsid w:val="2DBDB3CF"/>
    <w:rsid w:val="2DC87AAF"/>
    <w:rsid w:val="2DE172AA"/>
    <w:rsid w:val="2E00AFEF"/>
    <w:rsid w:val="2E09C6AC"/>
    <w:rsid w:val="2E2088FA"/>
    <w:rsid w:val="2E22D5CA"/>
    <w:rsid w:val="2E2CDB7B"/>
    <w:rsid w:val="2E37DC0D"/>
    <w:rsid w:val="2E3B0F79"/>
    <w:rsid w:val="2E3DD88B"/>
    <w:rsid w:val="2E4A954C"/>
    <w:rsid w:val="2E6C6A66"/>
    <w:rsid w:val="2E8099C8"/>
    <w:rsid w:val="2E888F4F"/>
    <w:rsid w:val="2E9D0BD6"/>
    <w:rsid w:val="2EBD8C17"/>
    <w:rsid w:val="2EC0C596"/>
    <w:rsid w:val="2EC2AC45"/>
    <w:rsid w:val="2EC4308F"/>
    <w:rsid w:val="2ED7A0B3"/>
    <w:rsid w:val="2EDE8B02"/>
    <w:rsid w:val="2EE456BE"/>
    <w:rsid w:val="2EF4831C"/>
    <w:rsid w:val="2F102980"/>
    <w:rsid w:val="2F114B70"/>
    <w:rsid w:val="2F16CA93"/>
    <w:rsid w:val="2F566F45"/>
    <w:rsid w:val="2F63435E"/>
    <w:rsid w:val="2F6B4D71"/>
    <w:rsid w:val="2F74E8E4"/>
    <w:rsid w:val="2F756914"/>
    <w:rsid w:val="2F78140E"/>
    <w:rsid w:val="2F7F61E3"/>
    <w:rsid w:val="2F84EB81"/>
    <w:rsid w:val="2FC99D73"/>
    <w:rsid w:val="2FCAC586"/>
    <w:rsid w:val="2FCC77E0"/>
    <w:rsid w:val="2FDF0708"/>
    <w:rsid w:val="2FEC3699"/>
    <w:rsid w:val="2FEE4A92"/>
    <w:rsid w:val="2FF1C20E"/>
    <w:rsid w:val="30038C66"/>
    <w:rsid w:val="30054E90"/>
    <w:rsid w:val="30223AA8"/>
    <w:rsid w:val="3022918B"/>
    <w:rsid w:val="3036BBB2"/>
    <w:rsid w:val="305FE2E7"/>
    <w:rsid w:val="30687575"/>
    <w:rsid w:val="30836C15"/>
    <w:rsid w:val="308AAE59"/>
    <w:rsid w:val="3090C82D"/>
    <w:rsid w:val="30A00E52"/>
    <w:rsid w:val="30B29AF4"/>
    <w:rsid w:val="30CB08ED"/>
    <w:rsid w:val="30D904A7"/>
    <w:rsid w:val="30E563F6"/>
    <w:rsid w:val="3101B4BA"/>
    <w:rsid w:val="3107E1B1"/>
    <w:rsid w:val="3112F880"/>
    <w:rsid w:val="31151923"/>
    <w:rsid w:val="3130B568"/>
    <w:rsid w:val="313A57BB"/>
    <w:rsid w:val="31406557"/>
    <w:rsid w:val="3169DE97"/>
    <w:rsid w:val="31735BEA"/>
    <w:rsid w:val="319B1849"/>
    <w:rsid w:val="31ACCC81"/>
    <w:rsid w:val="31C0F58C"/>
    <w:rsid w:val="31DB467E"/>
    <w:rsid w:val="31DE1513"/>
    <w:rsid w:val="31E25ABB"/>
    <w:rsid w:val="31E948DF"/>
    <w:rsid w:val="31F73D70"/>
    <w:rsid w:val="31FBAF14"/>
    <w:rsid w:val="3202B6E4"/>
    <w:rsid w:val="3204810F"/>
    <w:rsid w:val="32196730"/>
    <w:rsid w:val="32AD350A"/>
    <w:rsid w:val="32C15C7C"/>
    <w:rsid w:val="32CDE651"/>
    <w:rsid w:val="32D6281C"/>
    <w:rsid w:val="32DD37CF"/>
    <w:rsid w:val="32E8F48A"/>
    <w:rsid w:val="32F65621"/>
    <w:rsid w:val="32FB0304"/>
    <w:rsid w:val="331828E0"/>
    <w:rsid w:val="3336040C"/>
    <w:rsid w:val="333F8D26"/>
    <w:rsid w:val="334212B1"/>
    <w:rsid w:val="334DD196"/>
    <w:rsid w:val="3373B9BE"/>
    <w:rsid w:val="3379E574"/>
    <w:rsid w:val="337C80BD"/>
    <w:rsid w:val="3380DA19"/>
    <w:rsid w:val="33AA154F"/>
    <w:rsid w:val="33B79541"/>
    <w:rsid w:val="33D300A4"/>
    <w:rsid w:val="33FA4CC5"/>
    <w:rsid w:val="33FD6D9D"/>
    <w:rsid w:val="34165230"/>
    <w:rsid w:val="341E4EC9"/>
    <w:rsid w:val="343A72EF"/>
    <w:rsid w:val="34416D2D"/>
    <w:rsid w:val="3460AC45"/>
    <w:rsid w:val="3464B5AB"/>
    <w:rsid w:val="3480DC77"/>
    <w:rsid w:val="3481A589"/>
    <w:rsid w:val="3493D92A"/>
    <w:rsid w:val="349A38D7"/>
    <w:rsid w:val="34CB356A"/>
    <w:rsid w:val="34CB4CF5"/>
    <w:rsid w:val="34CECA26"/>
    <w:rsid w:val="34D3734F"/>
    <w:rsid w:val="34DCDA51"/>
    <w:rsid w:val="34DDE312"/>
    <w:rsid w:val="34DE329F"/>
    <w:rsid w:val="34F0C415"/>
    <w:rsid w:val="34F9B198"/>
    <w:rsid w:val="3527DBEA"/>
    <w:rsid w:val="352AA206"/>
    <w:rsid w:val="3531360A"/>
    <w:rsid w:val="355B1980"/>
    <w:rsid w:val="3566B52D"/>
    <w:rsid w:val="35677E64"/>
    <w:rsid w:val="35680787"/>
    <w:rsid w:val="357C494D"/>
    <w:rsid w:val="357EBB23"/>
    <w:rsid w:val="35803C72"/>
    <w:rsid w:val="3585D800"/>
    <w:rsid w:val="358C4B5F"/>
    <w:rsid w:val="3599A042"/>
    <w:rsid w:val="35B8619B"/>
    <w:rsid w:val="35B9E4B9"/>
    <w:rsid w:val="35BE551C"/>
    <w:rsid w:val="35C133F6"/>
    <w:rsid w:val="35CB6DD0"/>
    <w:rsid w:val="35CD1E95"/>
    <w:rsid w:val="35E6E7F0"/>
    <w:rsid w:val="35FCEAF5"/>
    <w:rsid w:val="3608C542"/>
    <w:rsid w:val="360DC8DE"/>
    <w:rsid w:val="361505F7"/>
    <w:rsid w:val="361FC486"/>
    <w:rsid w:val="36291C47"/>
    <w:rsid w:val="3649B1D3"/>
    <w:rsid w:val="364D7B50"/>
    <w:rsid w:val="366232B1"/>
    <w:rsid w:val="366959E4"/>
    <w:rsid w:val="36708A42"/>
    <w:rsid w:val="3685808F"/>
    <w:rsid w:val="3685BDF8"/>
    <w:rsid w:val="368992CA"/>
    <w:rsid w:val="36B8F9A6"/>
    <w:rsid w:val="36BB9BA7"/>
    <w:rsid w:val="36C67267"/>
    <w:rsid w:val="36CFE921"/>
    <w:rsid w:val="36D7B6F9"/>
    <w:rsid w:val="36E343E1"/>
    <w:rsid w:val="3712F44A"/>
    <w:rsid w:val="3724927C"/>
    <w:rsid w:val="375C8507"/>
    <w:rsid w:val="3767FE0D"/>
    <w:rsid w:val="379BA4ED"/>
    <w:rsid w:val="37AB8632"/>
    <w:rsid w:val="37C3EFD3"/>
    <w:rsid w:val="37DE6BE8"/>
    <w:rsid w:val="37EA208E"/>
    <w:rsid w:val="37F4A3C2"/>
    <w:rsid w:val="380BF8A8"/>
    <w:rsid w:val="381D5A67"/>
    <w:rsid w:val="38289999"/>
    <w:rsid w:val="3833F574"/>
    <w:rsid w:val="385F361A"/>
    <w:rsid w:val="3878E6E6"/>
    <w:rsid w:val="38810CA7"/>
    <w:rsid w:val="388F243C"/>
    <w:rsid w:val="38A37BA2"/>
    <w:rsid w:val="38B34856"/>
    <w:rsid w:val="38C05FE0"/>
    <w:rsid w:val="38CBD13C"/>
    <w:rsid w:val="38F25C7C"/>
    <w:rsid w:val="38F70BDE"/>
    <w:rsid w:val="390C4CBC"/>
    <w:rsid w:val="391E999B"/>
    <w:rsid w:val="3923B8B0"/>
    <w:rsid w:val="3926BFDF"/>
    <w:rsid w:val="3927C145"/>
    <w:rsid w:val="392B43C1"/>
    <w:rsid w:val="394ABE38"/>
    <w:rsid w:val="39655FDD"/>
    <w:rsid w:val="3988F858"/>
    <w:rsid w:val="399BA4FF"/>
    <w:rsid w:val="39AAF201"/>
    <w:rsid w:val="39B13F9C"/>
    <w:rsid w:val="39C01CAD"/>
    <w:rsid w:val="39D2CBEF"/>
    <w:rsid w:val="39D99BD4"/>
    <w:rsid w:val="39DE1D76"/>
    <w:rsid w:val="3A0AB427"/>
    <w:rsid w:val="3A0D176D"/>
    <w:rsid w:val="3A0D9A6F"/>
    <w:rsid w:val="3A0ED2FF"/>
    <w:rsid w:val="3A1FB4DB"/>
    <w:rsid w:val="3A20121E"/>
    <w:rsid w:val="3A243BA9"/>
    <w:rsid w:val="3A2B84EB"/>
    <w:rsid w:val="3A2DF0FD"/>
    <w:rsid w:val="3A2E0342"/>
    <w:rsid w:val="3A3397D1"/>
    <w:rsid w:val="3A67A39B"/>
    <w:rsid w:val="3A74EA5F"/>
    <w:rsid w:val="3A7CE121"/>
    <w:rsid w:val="3AB24A49"/>
    <w:rsid w:val="3ABF38A7"/>
    <w:rsid w:val="3AD0D80E"/>
    <w:rsid w:val="3AE13A01"/>
    <w:rsid w:val="3B0B923F"/>
    <w:rsid w:val="3B15B64B"/>
    <w:rsid w:val="3B18B8F1"/>
    <w:rsid w:val="3B19A6F6"/>
    <w:rsid w:val="3B216B90"/>
    <w:rsid w:val="3B22E194"/>
    <w:rsid w:val="3B24D93E"/>
    <w:rsid w:val="3B4F0903"/>
    <w:rsid w:val="3B573FC0"/>
    <w:rsid w:val="3B58AF04"/>
    <w:rsid w:val="3B620348"/>
    <w:rsid w:val="3B6250FA"/>
    <w:rsid w:val="3B62A0B4"/>
    <w:rsid w:val="3B63A02F"/>
    <w:rsid w:val="3B877A84"/>
    <w:rsid w:val="3B921AFF"/>
    <w:rsid w:val="3B965FDB"/>
    <w:rsid w:val="3B9A754D"/>
    <w:rsid w:val="3BA7866F"/>
    <w:rsid w:val="3BAFB15F"/>
    <w:rsid w:val="3BAFC277"/>
    <w:rsid w:val="3BB59C63"/>
    <w:rsid w:val="3BB9F8FC"/>
    <w:rsid w:val="3BC0C7AD"/>
    <w:rsid w:val="3BC2CB0B"/>
    <w:rsid w:val="3BC9603D"/>
    <w:rsid w:val="3BDCF57C"/>
    <w:rsid w:val="3BDDF9C7"/>
    <w:rsid w:val="3BDF6F07"/>
    <w:rsid w:val="3BEC0106"/>
    <w:rsid w:val="3C039F36"/>
    <w:rsid w:val="3C26EAD4"/>
    <w:rsid w:val="3C45E114"/>
    <w:rsid w:val="3C5B5972"/>
    <w:rsid w:val="3C648510"/>
    <w:rsid w:val="3C7667E9"/>
    <w:rsid w:val="3C807D6B"/>
    <w:rsid w:val="3C870CF6"/>
    <w:rsid w:val="3C89C7DD"/>
    <w:rsid w:val="3C937AE9"/>
    <w:rsid w:val="3CB5A3FE"/>
    <w:rsid w:val="3CBE3E9B"/>
    <w:rsid w:val="3CC1EF2F"/>
    <w:rsid w:val="3CC859D0"/>
    <w:rsid w:val="3CDFDEB5"/>
    <w:rsid w:val="3CE0301E"/>
    <w:rsid w:val="3CFBB348"/>
    <w:rsid w:val="3D032DED"/>
    <w:rsid w:val="3D0F4085"/>
    <w:rsid w:val="3D23687D"/>
    <w:rsid w:val="3D30010D"/>
    <w:rsid w:val="3D33B6DE"/>
    <w:rsid w:val="3D33FBCA"/>
    <w:rsid w:val="3D3B1319"/>
    <w:rsid w:val="3D5C19D7"/>
    <w:rsid w:val="3D69A239"/>
    <w:rsid w:val="3D710D98"/>
    <w:rsid w:val="3D790067"/>
    <w:rsid w:val="3D79A3D0"/>
    <w:rsid w:val="3D7C014E"/>
    <w:rsid w:val="3D7D010E"/>
    <w:rsid w:val="3DB7F0CF"/>
    <w:rsid w:val="3DF1B718"/>
    <w:rsid w:val="3DFD4A1D"/>
    <w:rsid w:val="3E01B148"/>
    <w:rsid w:val="3E1792DD"/>
    <w:rsid w:val="3E37D125"/>
    <w:rsid w:val="3E56054A"/>
    <w:rsid w:val="3E5E68A3"/>
    <w:rsid w:val="3E6EE112"/>
    <w:rsid w:val="3E8A0A97"/>
    <w:rsid w:val="3E8EAAAA"/>
    <w:rsid w:val="3E961CF7"/>
    <w:rsid w:val="3ECB8984"/>
    <w:rsid w:val="3ED98326"/>
    <w:rsid w:val="3EFA9BF1"/>
    <w:rsid w:val="3EFACC90"/>
    <w:rsid w:val="3F0A192F"/>
    <w:rsid w:val="3F139EB1"/>
    <w:rsid w:val="3F185FE3"/>
    <w:rsid w:val="3F215796"/>
    <w:rsid w:val="3F356D3A"/>
    <w:rsid w:val="3F368A44"/>
    <w:rsid w:val="3F398255"/>
    <w:rsid w:val="3F4AD0CD"/>
    <w:rsid w:val="3F51EA24"/>
    <w:rsid w:val="3F641E8D"/>
    <w:rsid w:val="3F738E5C"/>
    <w:rsid w:val="3F791218"/>
    <w:rsid w:val="3FA0AA76"/>
    <w:rsid w:val="3FAB8336"/>
    <w:rsid w:val="3FAE6650"/>
    <w:rsid w:val="3FB44972"/>
    <w:rsid w:val="3FC08F2E"/>
    <w:rsid w:val="3FC57622"/>
    <w:rsid w:val="3FDC5D5D"/>
    <w:rsid w:val="3FE68D4A"/>
    <w:rsid w:val="3FF13741"/>
    <w:rsid w:val="3FF70793"/>
    <w:rsid w:val="400A0A80"/>
    <w:rsid w:val="400F7320"/>
    <w:rsid w:val="401BFB1B"/>
    <w:rsid w:val="40293152"/>
    <w:rsid w:val="402BCE8E"/>
    <w:rsid w:val="403B6F2A"/>
    <w:rsid w:val="40491020"/>
    <w:rsid w:val="4072D66B"/>
    <w:rsid w:val="407FA149"/>
    <w:rsid w:val="40848822"/>
    <w:rsid w:val="4094B70F"/>
    <w:rsid w:val="40963C2E"/>
    <w:rsid w:val="409EDF0B"/>
    <w:rsid w:val="40A328B6"/>
    <w:rsid w:val="40B91D13"/>
    <w:rsid w:val="40BE5A3B"/>
    <w:rsid w:val="41048ED7"/>
    <w:rsid w:val="41086370"/>
    <w:rsid w:val="410C5977"/>
    <w:rsid w:val="41174A6B"/>
    <w:rsid w:val="4120FC7F"/>
    <w:rsid w:val="41216DAA"/>
    <w:rsid w:val="41436577"/>
    <w:rsid w:val="41463722"/>
    <w:rsid w:val="414F339F"/>
    <w:rsid w:val="4155141F"/>
    <w:rsid w:val="4157BB80"/>
    <w:rsid w:val="415F5F7F"/>
    <w:rsid w:val="418E40EB"/>
    <w:rsid w:val="41916AD7"/>
    <w:rsid w:val="41921F3A"/>
    <w:rsid w:val="41935143"/>
    <w:rsid w:val="41A8BC7D"/>
    <w:rsid w:val="41AC940F"/>
    <w:rsid w:val="41C3409E"/>
    <w:rsid w:val="41C6BA7D"/>
    <w:rsid w:val="41F64A39"/>
    <w:rsid w:val="42188BEC"/>
    <w:rsid w:val="423A58B4"/>
    <w:rsid w:val="423F3F06"/>
    <w:rsid w:val="424505FC"/>
    <w:rsid w:val="426011B3"/>
    <w:rsid w:val="4271D075"/>
    <w:rsid w:val="42764660"/>
    <w:rsid w:val="427C82AB"/>
    <w:rsid w:val="42837295"/>
    <w:rsid w:val="42A87979"/>
    <w:rsid w:val="42D93125"/>
    <w:rsid w:val="42EA8944"/>
    <w:rsid w:val="42EA9719"/>
    <w:rsid w:val="42F4BAE3"/>
    <w:rsid w:val="42FC22FA"/>
    <w:rsid w:val="430D97BC"/>
    <w:rsid w:val="43156669"/>
    <w:rsid w:val="431E562C"/>
    <w:rsid w:val="431E5993"/>
    <w:rsid w:val="4323A3AD"/>
    <w:rsid w:val="432F2C07"/>
    <w:rsid w:val="433680CE"/>
    <w:rsid w:val="4366E96D"/>
    <w:rsid w:val="4375D6E9"/>
    <w:rsid w:val="43995A80"/>
    <w:rsid w:val="43C3BF4E"/>
    <w:rsid w:val="43DF7313"/>
    <w:rsid w:val="43E01055"/>
    <w:rsid w:val="442360C2"/>
    <w:rsid w:val="44275432"/>
    <w:rsid w:val="4427C847"/>
    <w:rsid w:val="4437FE91"/>
    <w:rsid w:val="444CE3F1"/>
    <w:rsid w:val="4452ADED"/>
    <w:rsid w:val="44533CD2"/>
    <w:rsid w:val="445D9A9C"/>
    <w:rsid w:val="44750186"/>
    <w:rsid w:val="44884C1B"/>
    <w:rsid w:val="44885EF2"/>
    <w:rsid w:val="44908B44"/>
    <w:rsid w:val="449E5A7A"/>
    <w:rsid w:val="44B0A4C1"/>
    <w:rsid w:val="44C47A08"/>
    <w:rsid w:val="44C6C4DA"/>
    <w:rsid w:val="44C7A251"/>
    <w:rsid w:val="44CC35D8"/>
    <w:rsid w:val="44DA4F00"/>
    <w:rsid w:val="44E17B77"/>
    <w:rsid w:val="45199DAD"/>
    <w:rsid w:val="451EE470"/>
    <w:rsid w:val="452C218F"/>
    <w:rsid w:val="45485444"/>
    <w:rsid w:val="454CAB93"/>
    <w:rsid w:val="455329DA"/>
    <w:rsid w:val="455A2E4A"/>
    <w:rsid w:val="4570A14E"/>
    <w:rsid w:val="457E9EC4"/>
    <w:rsid w:val="458DD709"/>
    <w:rsid w:val="45A2F90F"/>
    <w:rsid w:val="45D19DD1"/>
    <w:rsid w:val="45D24114"/>
    <w:rsid w:val="45F9E002"/>
    <w:rsid w:val="4610D1E7"/>
    <w:rsid w:val="4622E19F"/>
    <w:rsid w:val="4623ECA8"/>
    <w:rsid w:val="462E18BE"/>
    <w:rsid w:val="4645CD55"/>
    <w:rsid w:val="464AE0D7"/>
    <w:rsid w:val="46604255"/>
    <w:rsid w:val="46653EA0"/>
    <w:rsid w:val="4669C7E4"/>
    <w:rsid w:val="46751824"/>
    <w:rsid w:val="467B2B9F"/>
    <w:rsid w:val="46852EA6"/>
    <w:rsid w:val="468676BA"/>
    <w:rsid w:val="46B66F29"/>
    <w:rsid w:val="46BA6D56"/>
    <w:rsid w:val="46BF74F7"/>
    <w:rsid w:val="46CCBAE7"/>
    <w:rsid w:val="46DDEA30"/>
    <w:rsid w:val="46E3E99B"/>
    <w:rsid w:val="46F917EA"/>
    <w:rsid w:val="470ADE7D"/>
    <w:rsid w:val="4718AABB"/>
    <w:rsid w:val="47538EF4"/>
    <w:rsid w:val="476B6CE9"/>
    <w:rsid w:val="4781997C"/>
    <w:rsid w:val="478B94D6"/>
    <w:rsid w:val="478D7387"/>
    <w:rsid w:val="47AB5B7A"/>
    <w:rsid w:val="47B36966"/>
    <w:rsid w:val="47C8064E"/>
    <w:rsid w:val="47CAA52E"/>
    <w:rsid w:val="47EAAE3D"/>
    <w:rsid w:val="47F1DE00"/>
    <w:rsid w:val="47FA8F9E"/>
    <w:rsid w:val="47FF9863"/>
    <w:rsid w:val="482B014F"/>
    <w:rsid w:val="482CC4AD"/>
    <w:rsid w:val="482DFB86"/>
    <w:rsid w:val="48328222"/>
    <w:rsid w:val="483B53A8"/>
    <w:rsid w:val="486CABD7"/>
    <w:rsid w:val="487D4E03"/>
    <w:rsid w:val="4887EDD8"/>
    <w:rsid w:val="48891C45"/>
    <w:rsid w:val="489F1DF7"/>
    <w:rsid w:val="48AD5738"/>
    <w:rsid w:val="48D560A9"/>
    <w:rsid w:val="48E232A1"/>
    <w:rsid w:val="48FD0C5A"/>
    <w:rsid w:val="48FFCA28"/>
    <w:rsid w:val="4915DF65"/>
    <w:rsid w:val="493CAAEB"/>
    <w:rsid w:val="493F3886"/>
    <w:rsid w:val="49554C01"/>
    <w:rsid w:val="49583873"/>
    <w:rsid w:val="4972F87B"/>
    <w:rsid w:val="49796714"/>
    <w:rsid w:val="49798147"/>
    <w:rsid w:val="49829223"/>
    <w:rsid w:val="4993105F"/>
    <w:rsid w:val="49A4E017"/>
    <w:rsid w:val="49B608F5"/>
    <w:rsid w:val="49BAE40A"/>
    <w:rsid w:val="49F25593"/>
    <w:rsid w:val="49F262BB"/>
    <w:rsid w:val="49FC9910"/>
    <w:rsid w:val="4A4FEAA4"/>
    <w:rsid w:val="4A6063C9"/>
    <w:rsid w:val="4A671F33"/>
    <w:rsid w:val="4A6FA104"/>
    <w:rsid w:val="4A839EFC"/>
    <w:rsid w:val="4AA835D7"/>
    <w:rsid w:val="4AAD2ACA"/>
    <w:rsid w:val="4AAE01AA"/>
    <w:rsid w:val="4AB54F68"/>
    <w:rsid w:val="4ABA0145"/>
    <w:rsid w:val="4AD5D0F6"/>
    <w:rsid w:val="4AEB39A8"/>
    <w:rsid w:val="4AF26F11"/>
    <w:rsid w:val="4AFF40E3"/>
    <w:rsid w:val="4B048FE9"/>
    <w:rsid w:val="4B202935"/>
    <w:rsid w:val="4B2CB8B1"/>
    <w:rsid w:val="4B37E48A"/>
    <w:rsid w:val="4B4A3B9A"/>
    <w:rsid w:val="4B68EFB8"/>
    <w:rsid w:val="4B823396"/>
    <w:rsid w:val="4B865477"/>
    <w:rsid w:val="4B882186"/>
    <w:rsid w:val="4BA02C0A"/>
    <w:rsid w:val="4BC5AF22"/>
    <w:rsid w:val="4BD805FD"/>
    <w:rsid w:val="4BDB6C02"/>
    <w:rsid w:val="4C293AFF"/>
    <w:rsid w:val="4C295BFF"/>
    <w:rsid w:val="4C2EECDA"/>
    <w:rsid w:val="4C300D17"/>
    <w:rsid w:val="4C33F767"/>
    <w:rsid w:val="4C5B3BB4"/>
    <w:rsid w:val="4C5E952C"/>
    <w:rsid w:val="4C8876B6"/>
    <w:rsid w:val="4C9C5315"/>
    <w:rsid w:val="4CB2EA88"/>
    <w:rsid w:val="4CB438D6"/>
    <w:rsid w:val="4CB52895"/>
    <w:rsid w:val="4CBF103A"/>
    <w:rsid w:val="4CC3FDC8"/>
    <w:rsid w:val="4CC46522"/>
    <w:rsid w:val="4CCCB0DE"/>
    <w:rsid w:val="4CE60BFB"/>
    <w:rsid w:val="4CEBDAE6"/>
    <w:rsid w:val="4CF332CF"/>
    <w:rsid w:val="4D05FD86"/>
    <w:rsid w:val="4D206152"/>
    <w:rsid w:val="4D3705D3"/>
    <w:rsid w:val="4D4D92EB"/>
    <w:rsid w:val="4D79F27F"/>
    <w:rsid w:val="4D7ABE50"/>
    <w:rsid w:val="4D7C26C7"/>
    <w:rsid w:val="4D7FC6CF"/>
    <w:rsid w:val="4D86D5CA"/>
    <w:rsid w:val="4D8B8B35"/>
    <w:rsid w:val="4D9471E5"/>
    <w:rsid w:val="4DA8D1CC"/>
    <w:rsid w:val="4DC4EBFC"/>
    <w:rsid w:val="4DCA9A2B"/>
    <w:rsid w:val="4DD03D47"/>
    <w:rsid w:val="4DD65ED2"/>
    <w:rsid w:val="4DDCF76E"/>
    <w:rsid w:val="4DE81E81"/>
    <w:rsid w:val="4DEE24F6"/>
    <w:rsid w:val="4DEE92E2"/>
    <w:rsid w:val="4E06DD5C"/>
    <w:rsid w:val="4E08D2CC"/>
    <w:rsid w:val="4E0F96E5"/>
    <w:rsid w:val="4E1EBA75"/>
    <w:rsid w:val="4E20146E"/>
    <w:rsid w:val="4E2BE1A0"/>
    <w:rsid w:val="4E398C44"/>
    <w:rsid w:val="4E5515B6"/>
    <w:rsid w:val="4E5A0D81"/>
    <w:rsid w:val="4E7808EF"/>
    <w:rsid w:val="4E8623F5"/>
    <w:rsid w:val="4EA2B8C7"/>
    <w:rsid w:val="4EAB2D93"/>
    <w:rsid w:val="4EB6347C"/>
    <w:rsid w:val="4ECF4006"/>
    <w:rsid w:val="4EDB9124"/>
    <w:rsid w:val="4EF67698"/>
    <w:rsid w:val="4F11240F"/>
    <w:rsid w:val="4F2E272F"/>
    <w:rsid w:val="4F3E4246"/>
    <w:rsid w:val="4F4258C2"/>
    <w:rsid w:val="4F52E7C5"/>
    <w:rsid w:val="4F5B8233"/>
    <w:rsid w:val="4F6BF88C"/>
    <w:rsid w:val="4F97E7B7"/>
    <w:rsid w:val="4FA9FC6E"/>
    <w:rsid w:val="4FABEC6F"/>
    <w:rsid w:val="4FAFF1C4"/>
    <w:rsid w:val="4FC099FB"/>
    <w:rsid w:val="4FED0964"/>
    <w:rsid w:val="5008D08C"/>
    <w:rsid w:val="502C8623"/>
    <w:rsid w:val="5035F2EC"/>
    <w:rsid w:val="504F10DC"/>
    <w:rsid w:val="505204DD"/>
    <w:rsid w:val="505ED264"/>
    <w:rsid w:val="506840A0"/>
    <w:rsid w:val="506C8B97"/>
    <w:rsid w:val="506DE9C8"/>
    <w:rsid w:val="508BFE59"/>
    <w:rsid w:val="508CB161"/>
    <w:rsid w:val="5097C1DC"/>
    <w:rsid w:val="5099193E"/>
    <w:rsid w:val="509ED754"/>
    <w:rsid w:val="50CA446C"/>
    <w:rsid w:val="50E54F27"/>
    <w:rsid w:val="50FF44EA"/>
    <w:rsid w:val="513C0746"/>
    <w:rsid w:val="5140529F"/>
    <w:rsid w:val="5144F3D7"/>
    <w:rsid w:val="51459488"/>
    <w:rsid w:val="5147BCD0"/>
    <w:rsid w:val="51514677"/>
    <w:rsid w:val="515C5AEC"/>
    <w:rsid w:val="5166EC09"/>
    <w:rsid w:val="51746D98"/>
    <w:rsid w:val="51774525"/>
    <w:rsid w:val="5183AD92"/>
    <w:rsid w:val="51A013F3"/>
    <w:rsid w:val="51A5EF7C"/>
    <w:rsid w:val="51C48D5F"/>
    <w:rsid w:val="51C70FF5"/>
    <w:rsid w:val="51CBC360"/>
    <w:rsid w:val="51E45CBC"/>
    <w:rsid w:val="51FFBA49"/>
    <w:rsid w:val="52037A4B"/>
    <w:rsid w:val="52175B14"/>
    <w:rsid w:val="5229A695"/>
    <w:rsid w:val="522FE95C"/>
    <w:rsid w:val="52308570"/>
    <w:rsid w:val="5234B1DC"/>
    <w:rsid w:val="523F915E"/>
    <w:rsid w:val="5246A967"/>
    <w:rsid w:val="526C2B19"/>
    <w:rsid w:val="52716B9D"/>
    <w:rsid w:val="52835D37"/>
    <w:rsid w:val="528A53F7"/>
    <w:rsid w:val="52A1A346"/>
    <w:rsid w:val="52A6B003"/>
    <w:rsid w:val="52AAA16B"/>
    <w:rsid w:val="52CD275B"/>
    <w:rsid w:val="52CD903B"/>
    <w:rsid w:val="52E1A8AA"/>
    <w:rsid w:val="52E2E853"/>
    <w:rsid w:val="52F3074B"/>
    <w:rsid w:val="5300DB90"/>
    <w:rsid w:val="53103B82"/>
    <w:rsid w:val="53159C47"/>
    <w:rsid w:val="531CF13B"/>
    <w:rsid w:val="532CC9F2"/>
    <w:rsid w:val="534A2FFF"/>
    <w:rsid w:val="536EC30C"/>
    <w:rsid w:val="537517A1"/>
    <w:rsid w:val="53831A68"/>
    <w:rsid w:val="53835C85"/>
    <w:rsid w:val="539BC82E"/>
    <w:rsid w:val="53A502F1"/>
    <w:rsid w:val="53CD6BCF"/>
    <w:rsid w:val="53D0E50C"/>
    <w:rsid w:val="53D47B4D"/>
    <w:rsid w:val="53DB5579"/>
    <w:rsid w:val="53DEB94A"/>
    <w:rsid w:val="53EF05EE"/>
    <w:rsid w:val="53F128D3"/>
    <w:rsid w:val="53FD48D2"/>
    <w:rsid w:val="540216AD"/>
    <w:rsid w:val="54085D58"/>
    <w:rsid w:val="5408D60D"/>
    <w:rsid w:val="5414C318"/>
    <w:rsid w:val="54272F18"/>
    <w:rsid w:val="5431DF63"/>
    <w:rsid w:val="54478487"/>
    <w:rsid w:val="544DA0FF"/>
    <w:rsid w:val="54590D64"/>
    <w:rsid w:val="5462C69B"/>
    <w:rsid w:val="5467E20C"/>
    <w:rsid w:val="547856E2"/>
    <w:rsid w:val="547F5D92"/>
    <w:rsid w:val="5491146F"/>
    <w:rsid w:val="549312D6"/>
    <w:rsid w:val="549389AD"/>
    <w:rsid w:val="54A0CC70"/>
    <w:rsid w:val="54B82A22"/>
    <w:rsid w:val="54BCE18D"/>
    <w:rsid w:val="54DD7A91"/>
    <w:rsid w:val="54E2CAFC"/>
    <w:rsid w:val="54F11DE0"/>
    <w:rsid w:val="5535083A"/>
    <w:rsid w:val="553512A8"/>
    <w:rsid w:val="554EFBD6"/>
    <w:rsid w:val="554F7B1E"/>
    <w:rsid w:val="555D4A01"/>
    <w:rsid w:val="556F6E20"/>
    <w:rsid w:val="55758C97"/>
    <w:rsid w:val="557FD11B"/>
    <w:rsid w:val="558CE398"/>
    <w:rsid w:val="5592FCB7"/>
    <w:rsid w:val="55961113"/>
    <w:rsid w:val="559DE70E"/>
    <w:rsid w:val="55A77E5B"/>
    <w:rsid w:val="55B7408F"/>
    <w:rsid w:val="55D2B60D"/>
    <w:rsid w:val="55D55B92"/>
    <w:rsid w:val="55DB3A10"/>
    <w:rsid w:val="55DCF626"/>
    <w:rsid w:val="55DDD8CC"/>
    <w:rsid w:val="55E77C58"/>
    <w:rsid w:val="55EFD078"/>
    <w:rsid w:val="55F34502"/>
    <w:rsid w:val="55FCE4D8"/>
    <w:rsid w:val="5611EFB6"/>
    <w:rsid w:val="561B2DF3"/>
    <w:rsid w:val="5638FC26"/>
    <w:rsid w:val="56583B95"/>
    <w:rsid w:val="565D51E5"/>
    <w:rsid w:val="565F729C"/>
    <w:rsid w:val="56637589"/>
    <w:rsid w:val="5670941E"/>
    <w:rsid w:val="568EEE65"/>
    <w:rsid w:val="56A51D8E"/>
    <w:rsid w:val="56A55A73"/>
    <w:rsid w:val="56DAC158"/>
    <w:rsid w:val="5714AB08"/>
    <w:rsid w:val="571E17A9"/>
    <w:rsid w:val="571F0CB7"/>
    <w:rsid w:val="573CBEB6"/>
    <w:rsid w:val="574442B2"/>
    <w:rsid w:val="5759EE2E"/>
    <w:rsid w:val="57695D62"/>
    <w:rsid w:val="576D596F"/>
    <w:rsid w:val="576E866E"/>
    <w:rsid w:val="5776EA4A"/>
    <w:rsid w:val="57B7FF60"/>
    <w:rsid w:val="57CCF525"/>
    <w:rsid w:val="57CD29FF"/>
    <w:rsid w:val="57CE51E2"/>
    <w:rsid w:val="57E686A9"/>
    <w:rsid w:val="57F62970"/>
    <w:rsid w:val="58007854"/>
    <w:rsid w:val="5806F43F"/>
    <w:rsid w:val="5813DDDE"/>
    <w:rsid w:val="58176834"/>
    <w:rsid w:val="581B5FCF"/>
    <w:rsid w:val="5840067F"/>
    <w:rsid w:val="585D0037"/>
    <w:rsid w:val="5888529D"/>
    <w:rsid w:val="588C9AF7"/>
    <w:rsid w:val="58B5CB1B"/>
    <w:rsid w:val="58B6517D"/>
    <w:rsid w:val="58BC277C"/>
    <w:rsid w:val="58D90C21"/>
    <w:rsid w:val="58DE74DC"/>
    <w:rsid w:val="58F6C57D"/>
    <w:rsid w:val="5900FC13"/>
    <w:rsid w:val="590A56CF"/>
    <w:rsid w:val="5911CC78"/>
    <w:rsid w:val="5913A2E7"/>
    <w:rsid w:val="592F30D4"/>
    <w:rsid w:val="592F6FFD"/>
    <w:rsid w:val="5935AE09"/>
    <w:rsid w:val="596C3CFB"/>
    <w:rsid w:val="59814BB1"/>
    <w:rsid w:val="598A3068"/>
    <w:rsid w:val="59CC7C89"/>
    <w:rsid w:val="59D5CBE7"/>
    <w:rsid w:val="59D76C2E"/>
    <w:rsid w:val="59DCAB51"/>
    <w:rsid w:val="59DF32B4"/>
    <w:rsid w:val="59EF3430"/>
    <w:rsid w:val="59F1E303"/>
    <w:rsid w:val="5A0F2469"/>
    <w:rsid w:val="5A382E44"/>
    <w:rsid w:val="5A3BEEBD"/>
    <w:rsid w:val="5A41E002"/>
    <w:rsid w:val="5A44E9EB"/>
    <w:rsid w:val="5A4E30D7"/>
    <w:rsid w:val="5A511222"/>
    <w:rsid w:val="5A54BAC7"/>
    <w:rsid w:val="5A57FE55"/>
    <w:rsid w:val="5A8AFC7D"/>
    <w:rsid w:val="5A8F4FBD"/>
    <w:rsid w:val="5AAF595C"/>
    <w:rsid w:val="5ABBD3E9"/>
    <w:rsid w:val="5AC6202B"/>
    <w:rsid w:val="5ACA91C2"/>
    <w:rsid w:val="5AD1D5BF"/>
    <w:rsid w:val="5AEE9F16"/>
    <w:rsid w:val="5AF1AA61"/>
    <w:rsid w:val="5B0A4EC6"/>
    <w:rsid w:val="5B18AE96"/>
    <w:rsid w:val="5B25B130"/>
    <w:rsid w:val="5B31B0DF"/>
    <w:rsid w:val="5B367FB1"/>
    <w:rsid w:val="5B3B0F02"/>
    <w:rsid w:val="5B496160"/>
    <w:rsid w:val="5B5AACE3"/>
    <w:rsid w:val="5B605F64"/>
    <w:rsid w:val="5B684CEA"/>
    <w:rsid w:val="5B8CBFD0"/>
    <w:rsid w:val="5B9D5C36"/>
    <w:rsid w:val="5BAE257A"/>
    <w:rsid w:val="5BAE70DB"/>
    <w:rsid w:val="5BB696B2"/>
    <w:rsid w:val="5C0DB180"/>
    <w:rsid w:val="5C41FF88"/>
    <w:rsid w:val="5C93C709"/>
    <w:rsid w:val="5CDFD5A2"/>
    <w:rsid w:val="5CEEFD3E"/>
    <w:rsid w:val="5D1D6BE2"/>
    <w:rsid w:val="5D37D000"/>
    <w:rsid w:val="5D3FBEF5"/>
    <w:rsid w:val="5D55FB10"/>
    <w:rsid w:val="5D5A1EF7"/>
    <w:rsid w:val="5D6B80E6"/>
    <w:rsid w:val="5D83EC8C"/>
    <w:rsid w:val="5D8A2208"/>
    <w:rsid w:val="5D8B24FE"/>
    <w:rsid w:val="5D9A1193"/>
    <w:rsid w:val="5DB02170"/>
    <w:rsid w:val="5DB04180"/>
    <w:rsid w:val="5DC2960E"/>
    <w:rsid w:val="5DC488CD"/>
    <w:rsid w:val="5DDD55AF"/>
    <w:rsid w:val="5DF15B3F"/>
    <w:rsid w:val="5E03B3BC"/>
    <w:rsid w:val="5E07F6BD"/>
    <w:rsid w:val="5E0D177B"/>
    <w:rsid w:val="5E1E7A0F"/>
    <w:rsid w:val="5E2AC018"/>
    <w:rsid w:val="5E3232B3"/>
    <w:rsid w:val="5E4911D9"/>
    <w:rsid w:val="5E5A111E"/>
    <w:rsid w:val="5E6DC9BB"/>
    <w:rsid w:val="5E6E2073"/>
    <w:rsid w:val="5E76F425"/>
    <w:rsid w:val="5E82396F"/>
    <w:rsid w:val="5E8AFD0C"/>
    <w:rsid w:val="5EDE6440"/>
    <w:rsid w:val="5EE211E4"/>
    <w:rsid w:val="5EF5DE1C"/>
    <w:rsid w:val="5F0405D5"/>
    <w:rsid w:val="5F058DEE"/>
    <w:rsid w:val="5F0792DF"/>
    <w:rsid w:val="5F282BEA"/>
    <w:rsid w:val="5F5F8644"/>
    <w:rsid w:val="5F6A0457"/>
    <w:rsid w:val="5F6E062B"/>
    <w:rsid w:val="5F738697"/>
    <w:rsid w:val="5F7C4F7A"/>
    <w:rsid w:val="5F7FA891"/>
    <w:rsid w:val="5F827B4E"/>
    <w:rsid w:val="5FA192C9"/>
    <w:rsid w:val="5FAD83E3"/>
    <w:rsid w:val="5FB1434F"/>
    <w:rsid w:val="5FCC2DC8"/>
    <w:rsid w:val="5FCFB7E1"/>
    <w:rsid w:val="5FD19CEE"/>
    <w:rsid w:val="5FD55895"/>
    <w:rsid w:val="5FD598A4"/>
    <w:rsid w:val="5FD8B793"/>
    <w:rsid w:val="5FE5E6DF"/>
    <w:rsid w:val="5FFFDE26"/>
    <w:rsid w:val="6006CF74"/>
    <w:rsid w:val="600C4714"/>
    <w:rsid w:val="601665CB"/>
    <w:rsid w:val="60235A17"/>
    <w:rsid w:val="60239B98"/>
    <w:rsid w:val="60651A35"/>
    <w:rsid w:val="607798E2"/>
    <w:rsid w:val="609CAACF"/>
    <w:rsid w:val="609E72AB"/>
    <w:rsid w:val="60A1CE74"/>
    <w:rsid w:val="60AFCE26"/>
    <w:rsid w:val="60FB1358"/>
    <w:rsid w:val="61040223"/>
    <w:rsid w:val="610F0482"/>
    <w:rsid w:val="610F19F5"/>
    <w:rsid w:val="6115E8F2"/>
    <w:rsid w:val="611CE548"/>
    <w:rsid w:val="611CF6BF"/>
    <w:rsid w:val="61289E05"/>
    <w:rsid w:val="612E5CA8"/>
    <w:rsid w:val="61453358"/>
    <w:rsid w:val="616D2EB3"/>
    <w:rsid w:val="6179A12D"/>
    <w:rsid w:val="617B4808"/>
    <w:rsid w:val="617D432D"/>
    <w:rsid w:val="6186F06E"/>
    <w:rsid w:val="6188FB1C"/>
    <w:rsid w:val="6189BD64"/>
    <w:rsid w:val="6195B53E"/>
    <w:rsid w:val="6197DD36"/>
    <w:rsid w:val="61A1FDC0"/>
    <w:rsid w:val="61AC2483"/>
    <w:rsid w:val="61AE24D8"/>
    <w:rsid w:val="61B7AE5C"/>
    <w:rsid w:val="61B7B189"/>
    <w:rsid w:val="61C09E85"/>
    <w:rsid w:val="61C2997E"/>
    <w:rsid w:val="61C4A58C"/>
    <w:rsid w:val="61C75988"/>
    <w:rsid w:val="61CE94D9"/>
    <w:rsid w:val="61D3F65C"/>
    <w:rsid w:val="61E07CA3"/>
    <w:rsid w:val="6203B22C"/>
    <w:rsid w:val="620EFD51"/>
    <w:rsid w:val="6222198E"/>
    <w:rsid w:val="622F22BC"/>
    <w:rsid w:val="6235E0F0"/>
    <w:rsid w:val="6256F0EE"/>
    <w:rsid w:val="627447E4"/>
    <w:rsid w:val="627F6E96"/>
    <w:rsid w:val="6284FFFB"/>
    <w:rsid w:val="62B16D52"/>
    <w:rsid w:val="62C1AA9E"/>
    <w:rsid w:val="62C24A46"/>
    <w:rsid w:val="62DF2203"/>
    <w:rsid w:val="62E46B77"/>
    <w:rsid w:val="6314C68D"/>
    <w:rsid w:val="6319C19E"/>
    <w:rsid w:val="631EECE0"/>
    <w:rsid w:val="6324F3E8"/>
    <w:rsid w:val="63293950"/>
    <w:rsid w:val="633AFE34"/>
    <w:rsid w:val="6344035D"/>
    <w:rsid w:val="6354C9C6"/>
    <w:rsid w:val="6358A8ED"/>
    <w:rsid w:val="635954AE"/>
    <w:rsid w:val="635E0357"/>
    <w:rsid w:val="6370B4BE"/>
    <w:rsid w:val="63723A77"/>
    <w:rsid w:val="63735ECF"/>
    <w:rsid w:val="63838D97"/>
    <w:rsid w:val="638B62D4"/>
    <w:rsid w:val="639DE2DA"/>
    <w:rsid w:val="63AA2B37"/>
    <w:rsid w:val="63C0B55B"/>
    <w:rsid w:val="63EC9BD0"/>
    <w:rsid w:val="63F79408"/>
    <w:rsid w:val="6409EB7E"/>
    <w:rsid w:val="640D6E18"/>
    <w:rsid w:val="64104913"/>
    <w:rsid w:val="6418E0B8"/>
    <w:rsid w:val="64308815"/>
    <w:rsid w:val="645A9B47"/>
    <w:rsid w:val="64606FCA"/>
    <w:rsid w:val="64640D9B"/>
    <w:rsid w:val="647EAC00"/>
    <w:rsid w:val="64816513"/>
    <w:rsid w:val="6485D01B"/>
    <w:rsid w:val="648D345E"/>
    <w:rsid w:val="6496805B"/>
    <w:rsid w:val="64972153"/>
    <w:rsid w:val="64AF916C"/>
    <w:rsid w:val="64B2EBB1"/>
    <w:rsid w:val="64B388B9"/>
    <w:rsid w:val="64C2E3DD"/>
    <w:rsid w:val="64E4960F"/>
    <w:rsid w:val="6505CFEB"/>
    <w:rsid w:val="654ED3E2"/>
    <w:rsid w:val="6557F866"/>
    <w:rsid w:val="655A1EFC"/>
    <w:rsid w:val="65601848"/>
    <w:rsid w:val="65802445"/>
    <w:rsid w:val="658B4E00"/>
    <w:rsid w:val="659DE26B"/>
    <w:rsid w:val="65A872D2"/>
    <w:rsid w:val="65AB52B5"/>
    <w:rsid w:val="65ACF528"/>
    <w:rsid w:val="65B2F5F2"/>
    <w:rsid w:val="65C65594"/>
    <w:rsid w:val="65F014E7"/>
    <w:rsid w:val="6615F7F2"/>
    <w:rsid w:val="661D9850"/>
    <w:rsid w:val="66323893"/>
    <w:rsid w:val="66392224"/>
    <w:rsid w:val="665F1CC6"/>
    <w:rsid w:val="666BD5B1"/>
    <w:rsid w:val="66BC07BE"/>
    <w:rsid w:val="66E68058"/>
    <w:rsid w:val="66E6D2C9"/>
    <w:rsid w:val="66E76A1A"/>
    <w:rsid w:val="66F67877"/>
    <w:rsid w:val="66FDA6F8"/>
    <w:rsid w:val="67397C38"/>
    <w:rsid w:val="67530CFF"/>
    <w:rsid w:val="676828D7"/>
    <w:rsid w:val="677F31B3"/>
    <w:rsid w:val="67808EF8"/>
    <w:rsid w:val="67955E10"/>
    <w:rsid w:val="67972538"/>
    <w:rsid w:val="679A129E"/>
    <w:rsid w:val="679D9E2C"/>
    <w:rsid w:val="67B0BD20"/>
    <w:rsid w:val="67D4C891"/>
    <w:rsid w:val="67D86534"/>
    <w:rsid w:val="67E05C26"/>
    <w:rsid w:val="67ED7F33"/>
    <w:rsid w:val="67F6810D"/>
    <w:rsid w:val="6844FF23"/>
    <w:rsid w:val="6859958D"/>
    <w:rsid w:val="685EDDC9"/>
    <w:rsid w:val="6867A9FF"/>
    <w:rsid w:val="68783061"/>
    <w:rsid w:val="6879D3FD"/>
    <w:rsid w:val="6898116A"/>
    <w:rsid w:val="689D2DB5"/>
    <w:rsid w:val="68AD7AE2"/>
    <w:rsid w:val="68C37A39"/>
    <w:rsid w:val="68C9E4CA"/>
    <w:rsid w:val="68D163E7"/>
    <w:rsid w:val="68D37D89"/>
    <w:rsid w:val="68D5F714"/>
    <w:rsid w:val="68D88F4D"/>
    <w:rsid w:val="68E9B8B2"/>
    <w:rsid w:val="69065CAC"/>
    <w:rsid w:val="6909D0B5"/>
    <w:rsid w:val="69214EF1"/>
    <w:rsid w:val="693B1F00"/>
    <w:rsid w:val="696C1DE3"/>
    <w:rsid w:val="696D41F3"/>
    <w:rsid w:val="697C4E90"/>
    <w:rsid w:val="69885A3C"/>
    <w:rsid w:val="698F233F"/>
    <w:rsid w:val="69B14D59"/>
    <w:rsid w:val="69F23B55"/>
    <w:rsid w:val="6A05C892"/>
    <w:rsid w:val="6A0D245E"/>
    <w:rsid w:val="6A2F687F"/>
    <w:rsid w:val="6A438C0F"/>
    <w:rsid w:val="6A4AD39B"/>
    <w:rsid w:val="6A4F2C9F"/>
    <w:rsid w:val="6A550098"/>
    <w:rsid w:val="6A5CB572"/>
    <w:rsid w:val="6A664FD1"/>
    <w:rsid w:val="6A6E2BF3"/>
    <w:rsid w:val="6A80493E"/>
    <w:rsid w:val="6A9ED964"/>
    <w:rsid w:val="6AA04DCC"/>
    <w:rsid w:val="6AA22B0F"/>
    <w:rsid w:val="6AF01CC8"/>
    <w:rsid w:val="6B082625"/>
    <w:rsid w:val="6B09FF7B"/>
    <w:rsid w:val="6B0BAB26"/>
    <w:rsid w:val="6B0BFB93"/>
    <w:rsid w:val="6B2CECD5"/>
    <w:rsid w:val="6B35F6DC"/>
    <w:rsid w:val="6B50DFA0"/>
    <w:rsid w:val="6B55277E"/>
    <w:rsid w:val="6B5F9B78"/>
    <w:rsid w:val="6B6041C6"/>
    <w:rsid w:val="6B62BA44"/>
    <w:rsid w:val="6B670F8B"/>
    <w:rsid w:val="6B6A01F7"/>
    <w:rsid w:val="6B9A0960"/>
    <w:rsid w:val="6BB30D2B"/>
    <w:rsid w:val="6BB77485"/>
    <w:rsid w:val="6BB90D48"/>
    <w:rsid w:val="6BB9BEA9"/>
    <w:rsid w:val="6BDE639F"/>
    <w:rsid w:val="6BE65112"/>
    <w:rsid w:val="6BED7407"/>
    <w:rsid w:val="6BEE408F"/>
    <w:rsid w:val="6BEF947A"/>
    <w:rsid w:val="6BF480B4"/>
    <w:rsid w:val="6BF5AE03"/>
    <w:rsid w:val="6BFFD18A"/>
    <w:rsid w:val="6C04FE02"/>
    <w:rsid w:val="6C09A6B6"/>
    <w:rsid w:val="6C0C12DE"/>
    <w:rsid w:val="6C2C8116"/>
    <w:rsid w:val="6C4099E6"/>
    <w:rsid w:val="6C4DEBFE"/>
    <w:rsid w:val="6C647A21"/>
    <w:rsid w:val="6C657765"/>
    <w:rsid w:val="6C6A0FC8"/>
    <w:rsid w:val="6C88F969"/>
    <w:rsid w:val="6C8CABDB"/>
    <w:rsid w:val="6C8EE860"/>
    <w:rsid w:val="6C9D5D75"/>
    <w:rsid w:val="6CC7557A"/>
    <w:rsid w:val="6CD8440E"/>
    <w:rsid w:val="6CD86CC8"/>
    <w:rsid w:val="6CDE2F23"/>
    <w:rsid w:val="6CE1F83A"/>
    <w:rsid w:val="6CE7BF4E"/>
    <w:rsid w:val="6CFB2EDC"/>
    <w:rsid w:val="6D00019E"/>
    <w:rsid w:val="6D23F3C6"/>
    <w:rsid w:val="6D37FC44"/>
    <w:rsid w:val="6D5B7DBC"/>
    <w:rsid w:val="6D643D5C"/>
    <w:rsid w:val="6D82EFF3"/>
    <w:rsid w:val="6D8CB06F"/>
    <w:rsid w:val="6D8FCBF3"/>
    <w:rsid w:val="6D94EFD7"/>
    <w:rsid w:val="6D972C00"/>
    <w:rsid w:val="6DB7EA00"/>
    <w:rsid w:val="6DC5143D"/>
    <w:rsid w:val="6DC95CCE"/>
    <w:rsid w:val="6DD64E5E"/>
    <w:rsid w:val="6DD6551C"/>
    <w:rsid w:val="6DD74179"/>
    <w:rsid w:val="6DFCF070"/>
    <w:rsid w:val="6DFD2A65"/>
    <w:rsid w:val="6E0D8C04"/>
    <w:rsid w:val="6E279ABE"/>
    <w:rsid w:val="6E3AE581"/>
    <w:rsid w:val="6E3B7D60"/>
    <w:rsid w:val="6E5D8D75"/>
    <w:rsid w:val="6E72F61F"/>
    <w:rsid w:val="6E8FE506"/>
    <w:rsid w:val="6EA32894"/>
    <w:rsid w:val="6EA40C4D"/>
    <w:rsid w:val="6EAFFC7F"/>
    <w:rsid w:val="6EB1EE29"/>
    <w:rsid w:val="6EC7C8B7"/>
    <w:rsid w:val="6EE9FB6E"/>
    <w:rsid w:val="6EFE0C43"/>
    <w:rsid w:val="6F01044E"/>
    <w:rsid w:val="6F162146"/>
    <w:rsid w:val="6F3E2F2C"/>
    <w:rsid w:val="6F46868D"/>
    <w:rsid w:val="6F61780D"/>
    <w:rsid w:val="6F68BF71"/>
    <w:rsid w:val="6F98C4E3"/>
    <w:rsid w:val="6FA7CE0B"/>
    <w:rsid w:val="6FA8B011"/>
    <w:rsid w:val="6FB2D364"/>
    <w:rsid w:val="6FC1417F"/>
    <w:rsid w:val="6FD4A0D4"/>
    <w:rsid w:val="6FE82CD4"/>
    <w:rsid w:val="6FEECAA1"/>
    <w:rsid w:val="6FF2024D"/>
    <w:rsid w:val="6FF7F5FB"/>
    <w:rsid w:val="6FFB94D7"/>
    <w:rsid w:val="701488EC"/>
    <w:rsid w:val="701541A5"/>
    <w:rsid w:val="7034A7BC"/>
    <w:rsid w:val="707153AF"/>
    <w:rsid w:val="70795D8C"/>
    <w:rsid w:val="7081EE60"/>
    <w:rsid w:val="7087AC61"/>
    <w:rsid w:val="7092ABAA"/>
    <w:rsid w:val="70BFB2F1"/>
    <w:rsid w:val="70CEADA7"/>
    <w:rsid w:val="70E65B34"/>
    <w:rsid w:val="70EF75FF"/>
    <w:rsid w:val="70F25665"/>
    <w:rsid w:val="70FD9CEF"/>
    <w:rsid w:val="713464BA"/>
    <w:rsid w:val="7140C238"/>
    <w:rsid w:val="714AD0C2"/>
    <w:rsid w:val="7158AA99"/>
    <w:rsid w:val="715B97C3"/>
    <w:rsid w:val="715EEB6F"/>
    <w:rsid w:val="718847AB"/>
    <w:rsid w:val="718EDFE0"/>
    <w:rsid w:val="719BF191"/>
    <w:rsid w:val="719FB76B"/>
    <w:rsid w:val="71AE6139"/>
    <w:rsid w:val="71C33B86"/>
    <w:rsid w:val="71D2FCB3"/>
    <w:rsid w:val="721B10C7"/>
    <w:rsid w:val="721DD6E8"/>
    <w:rsid w:val="724589BF"/>
    <w:rsid w:val="724B1ADC"/>
    <w:rsid w:val="7263CF96"/>
    <w:rsid w:val="72751DFE"/>
    <w:rsid w:val="72845F16"/>
    <w:rsid w:val="728E26C6"/>
    <w:rsid w:val="729348A9"/>
    <w:rsid w:val="729818FA"/>
    <w:rsid w:val="72AF4668"/>
    <w:rsid w:val="72BEA60B"/>
    <w:rsid w:val="72E7FF2C"/>
    <w:rsid w:val="72E8A9C1"/>
    <w:rsid w:val="72FD0079"/>
    <w:rsid w:val="730ED8F4"/>
    <w:rsid w:val="731C0EFE"/>
    <w:rsid w:val="73286C17"/>
    <w:rsid w:val="734B8FE9"/>
    <w:rsid w:val="734D6862"/>
    <w:rsid w:val="73A70ADC"/>
    <w:rsid w:val="73B0BEF6"/>
    <w:rsid w:val="73B9A749"/>
    <w:rsid w:val="73CF75A4"/>
    <w:rsid w:val="73F435EE"/>
    <w:rsid w:val="73F965A5"/>
    <w:rsid w:val="73FF0D77"/>
    <w:rsid w:val="7411D8C1"/>
    <w:rsid w:val="741E535E"/>
    <w:rsid w:val="74230837"/>
    <w:rsid w:val="7439C2DA"/>
    <w:rsid w:val="743A5C39"/>
    <w:rsid w:val="74432186"/>
    <w:rsid w:val="74432ADE"/>
    <w:rsid w:val="747EF667"/>
    <w:rsid w:val="748F1B56"/>
    <w:rsid w:val="74A80789"/>
    <w:rsid w:val="74B4FC55"/>
    <w:rsid w:val="74B7B8AE"/>
    <w:rsid w:val="74BA1EA3"/>
    <w:rsid w:val="74C12D3B"/>
    <w:rsid w:val="74E9B35B"/>
    <w:rsid w:val="74ECDC48"/>
    <w:rsid w:val="751AEE77"/>
    <w:rsid w:val="752BB3F1"/>
    <w:rsid w:val="752C1C28"/>
    <w:rsid w:val="7537F4FB"/>
    <w:rsid w:val="756DADA3"/>
    <w:rsid w:val="757BA91D"/>
    <w:rsid w:val="75886486"/>
    <w:rsid w:val="7593E764"/>
    <w:rsid w:val="75B99770"/>
    <w:rsid w:val="75D1ADF8"/>
    <w:rsid w:val="75D3F7F4"/>
    <w:rsid w:val="75D401F9"/>
    <w:rsid w:val="760DB263"/>
    <w:rsid w:val="760FCE22"/>
    <w:rsid w:val="76326756"/>
    <w:rsid w:val="764109DE"/>
    <w:rsid w:val="767C6EC1"/>
    <w:rsid w:val="7682E4F3"/>
    <w:rsid w:val="768B6633"/>
    <w:rsid w:val="768EA0CB"/>
    <w:rsid w:val="769CC97D"/>
    <w:rsid w:val="76A4C938"/>
    <w:rsid w:val="76A5C2A3"/>
    <w:rsid w:val="76AA02BF"/>
    <w:rsid w:val="76B5755A"/>
    <w:rsid w:val="76BDAD1D"/>
    <w:rsid w:val="76C33E01"/>
    <w:rsid w:val="76D73E78"/>
    <w:rsid w:val="76D7EA13"/>
    <w:rsid w:val="76D99837"/>
    <w:rsid w:val="76DF389C"/>
    <w:rsid w:val="76E0B5A8"/>
    <w:rsid w:val="76E2559F"/>
    <w:rsid w:val="76E368A6"/>
    <w:rsid w:val="76E6DD6C"/>
    <w:rsid w:val="76E796F4"/>
    <w:rsid w:val="76EC6EEC"/>
    <w:rsid w:val="76FCDC1C"/>
    <w:rsid w:val="770373C2"/>
    <w:rsid w:val="772148A5"/>
    <w:rsid w:val="773E9BBF"/>
    <w:rsid w:val="775CD674"/>
    <w:rsid w:val="776B8A1D"/>
    <w:rsid w:val="77847697"/>
    <w:rsid w:val="77884EBF"/>
    <w:rsid w:val="779CD6D5"/>
    <w:rsid w:val="77A62985"/>
    <w:rsid w:val="77B277E9"/>
    <w:rsid w:val="77B3C1F6"/>
    <w:rsid w:val="77BCC7A4"/>
    <w:rsid w:val="77E1E98E"/>
    <w:rsid w:val="77F037B2"/>
    <w:rsid w:val="77F21BB4"/>
    <w:rsid w:val="780596FC"/>
    <w:rsid w:val="783CC5B0"/>
    <w:rsid w:val="78409999"/>
    <w:rsid w:val="7863C17A"/>
    <w:rsid w:val="7864A417"/>
    <w:rsid w:val="78660F37"/>
    <w:rsid w:val="786D45B9"/>
    <w:rsid w:val="78711991"/>
    <w:rsid w:val="78756898"/>
    <w:rsid w:val="78790995"/>
    <w:rsid w:val="788C6E62"/>
    <w:rsid w:val="788CAA4A"/>
    <w:rsid w:val="788EF285"/>
    <w:rsid w:val="78916CD7"/>
    <w:rsid w:val="7893C2DE"/>
    <w:rsid w:val="78AB27E9"/>
    <w:rsid w:val="78AD8968"/>
    <w:rsid w:val="78B03F20"/>
    <w:rsid w:val="78B0A5BD"/>
    <w:rsid w:val="78B3B073"/>
    <w:rsid w:val="78C07C51"/>
    <w:rsid w:val="78C9D359"/>
    <w:rsid w:val="78CC20FC"/>
    <w:rsid w:val="78D6CA8B"/>
    <w:rsid w:val="78DB1732"/>
    <w:rsid w:val="78ED9F91"/>
    <w:rsid w:val="78F2A1FB"/>
    <w:rsid w:val="78FA8540"/>
    <w:rsid w:val="7903F51B"/>
    <w:rsid w:val="79112C08"/>
    <w:rsid w:val="791439D2"/>
    <w:rsid w:val="7917F35C"/>
    <w:rsid w:val="791A6668"/>
    <w:rsid w:val="793A9314"/>
    <w:rsid w:val="793AA50F"/>
    <w:rsid w:val="793FCE09"/>
    <w:rsid w:val="79400159"/>
    <w:rsid w:val="79512CFD"/>
    <w:rsid w:val="7959B766"/>
    <w:rsid w:val="7981047B"/>
    <w:rsid w:val="7987B0A4"/>
    <w:rsid w:val="79985F83"/>
    <w:rsid w:val="79DEC609"/>
    <w:rsid w:val="79FF91DB"/>
    <w:rsid w:val="7A0CE9F2"/>
    <w:rsid w:val="7A148170"/>
    <w:rsid w:val="7A326F30"/>
    <w:rsid w:val="7A3431B9"/>
    <w:rsid w:val="7A53ACC7"/>
    <w:rsid w:val="7A60F05D"/>
    <w:rsid w:val="7A806086"/>
    <w:rsid w:val="7A8141B5"/>
    <w:rsid w:val="7A8AA838"/>
    <w:rsid w:val="7A9C7F6F"/>
    <w:rsid w:val="7A9EA38C"/>
    <w:rsid w:val="7ADF65B8"/>
    <w:rsid w:val="7AE62822"/>
    <w:rsid w:val="7AF80C4A"/>
    <w:rsid w:val="7AFB03F0"/>
    <w:rsid w:val="7AFC4CB5"/>
    <w:rsid w:val="7AFE3F39"/>
    <w:rsid w:val="7B089B61"/>
    <w:rsid w:val="7B0E1833"/>
    <w:rsid w:val="7B234157"/>
    <w:rsid w:val="7B3E3BAA"/>
    <w:rsid w:val="7B58F6E5"/>
    <w:rsid w:val="7B59130D"/>
    <w:rsid w:val="7B6576C8"/>
    <w:rsid w:val="7B69F576"/>
    <w:rsid w:val="7B75D3E6"/>
    <w:rsid w:val="7B8AD19B"/>
    <w:rsid w:val="7B8BDC1E"/>
    <w:rsid w:val="7BB65AC4"/>
    <w:rsid w:val="7BC22CF9"/>
    <w:rsid w:val="7BF4C54E"/>
    <w:rsid w:val="7BFEA55F"/>
    <w:rsid w:val="7C07EF40"/>
    <w:rsid w:val="7C094771"/>
    <w:rsid w:val="7C0F6123"/>
    <w:rsid w:val="7C123FB9"/>
    <w:rsid w:val="7C24AF3C"/>
    <w:rsid w:val="7C268AED"/>
    <w:rsid w:val="7C3A68DE"/>
    <w:rsid w:val="7C3DB144"/>
    <w:rsid w:val="7C64BC6D"/>
    <w:rsid w:val="7C66367A"/>
    <w:rsid w:val="7C919869"/>
    <w:rsid w:val="7C9493B6"/>
    <w:rsid w:val="7CAED5D8"/>
    <w:rsid w:val="7CB92952"/>
    <w:rsid w:val="7CC497AA"/>
    <w:rsid w:val="7CC51F84"/>
    <w:rsid w:val="7CC58CD7"/>
    <w:rsid w:val="7CC8F35C"/>
    <w:rsid w:val="7CD1C0DA"/>
    <w:rsid w:val="7CD53DFF"/>
    <w:rsid w:val="7CDE33B8"/>
    <w:rsid w:val="7CE01891"/>
    <w:rsid w:val="7CEDB0E7"/>
    <w:rsid w:val="7CEF3ECB"/>
    <w:rsid w:val="7CFCF1C2"/>
    <w:rsid w:val="7CFCF977"/>
    <w:rsid w:val="7D03ACE7"/>
    <w:rsid w:val="7D08596C"/>
    <w:rsid w:val="7D29B8B9"/>
    <w:rsid w:val="7D448AB4"/>
    <w:rsid w:val="7D48F234"/>
    <w:rsid w:val="7D4D73D0"/>
    <w:rsid w:val="7D6DE1AC"/>
    <w:rsid w:val="7D87DF09"/>
    <w:rsid w:val="7D8C66B7"/>
    <w:rsid w:val="7D923877"/>
    <w:rsid w:val="7D950B64"/>
    <w:rsid w:val="7DB68D86"/>
    <w:rsid w:val="7DC11058"/>
    <w:rsid w:val="7DC63982"/>
    <w:rsid w:val="7E081F82"/>
    <w:rsid w:val="7E0CB12A"/>
    <w:rsid w:val="7E17974A"/>
    <w:rsid w:val="7E24025A"/>
    <w:rsid w:val="7E400249"/>
    <w:rsid w:val="7E4547DE"/>
    <w:rsid w:val="7E615D38"/>
    <w:rsid w:val="7E7BD089"/>
    <w:rsid w:val="7E9810D4"/>
    <w:rsid w:val="7EA930C8"/>
    <w:rsid w:val="7EC41A74"/>
    <w:rsid w:val="7ECB2931"/>
    <w:rsid w:val="7EF230AD"/>
    <w:rsid w:val="7EF69F40"/>
    <w:rsid w:val="7F08DAE6"/>
    <w:rsid w:val="7F09E4A1"/>
    <w:rsid w:val="7F1E9CB3"/>
    <w:rsid w:val="7F1EA9B2"/>
    <w:rsid w:val="7F28F57F"/>
    <w:rsid w:val="7F3DF633"/>
    <w:rsid w:val="7F49C71E"/>
    <w:rsid w:val="7F5BAE1A"/>
    <w:rsid w:val="7F720E22"/>
    <w:rsid w:val="7F74CB56"/>
    <w:rsid w:val="7F9A91B5"/>
    <w:rsid w:val="7FA64974"/>
    <w:rsid w:val="7FBEBEBF"/>
    <w:rsid w:val="7FED3114"/>
    <w:rsid w:val="7FF0AA01"/>
    <w:rsid w:val="7FFEE24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172A23"/>
  <w15:chartTrackingRefBased/>
  <w15:docId w15:val="{F17B78E7-7A29-4D06-BD5D-BFC93A70FC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1E9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List Bullet Cab,CAB - List Bullet,Bullet Point,Bullet point,Bullet points,Bulleted Para,Content descriptions,Dot Point,FooterText,L,List Paragraph Number,List Paragraph1,List Paragraph11,List Paragraph2,NAST Quote,NFP GP Bulleted List,列出段"/>
    <w:basedOn w:val="Normal"/>
    <w:link w:val="ListParagraphChar"/>
    <w:uiPriority w:val="34"/>
    <w:qFormat/>
    <w:rsid w:val="00AB1E9A"/>
    <w:pPr>
      <w:ind w:left="720"/>
      <w:contextualSpacing/>
    </w:pPr>
  </w:style>
  <w:style w:type="table" w:styleId="TableGrid">
    <w:name w:val="Table Grid"/>
    <w:basedOn w:val="TableNormal"/>
    <w:uiPriority w:val="39"/>
    <w:rsid w:val="00AB1E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B1E9A"/>
    <w:rPr>
      <w:color w:val="0000FF" w:themeColor="hyperlink"/>
      <w:u w:val="single"/>
    </w:rPr>
  </w:style>
  <w:style w:type="paragraph" w:styleId="Header">
    <w:name w:val="header"/>
    <w:basedOn w:val="Normal"/>
    <w:link w:val="HeaderChar"/>
    <w:uiPriority w:val="99"/>
    <w:unhideWhenUsed/>
    <w:rsid w:val="00AB1E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1E9A"/>
  </w:style>
  <w:style w:type="paragraph" w:styleId="Footer">
    <w:name w:val="footer"/>
    <w:basedOn w:val="Normal"/>
    <w:link w:val="FooterChar"/>
    <w:uiPriority w:val="99"/>
    <w:unhideWhenUsed/>
    <w:rsid w:val="00AB1E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1E9A"/>
  </w:style>
  <w:style w:type="character" w:styleId="PlaceholderText">
    <w:name w:val="Placeholder Text"/>
    <w:basedOn w:val="DefaultParagraphFont"/>
    <w:uiPriority w:val="99"/>
    <w:semiHidden/>
    <w:rsid w:val="00AB1E9A"/>
    <w:rPr>
      <w:color w:val="808080"/>
    </w:rPr>
  </w:style>
  <w:style w:type="paragraph" w:styleId="BalloonText">
    <w:name w:val="Balloon Text"/>
    <w:basedOn w:val="Normal"/>
    <w:link w:val="BalloonTextChar"/>
    <w:uiPriority w:val="99"/>
    <w:semiHidden/>
    <w:unhideWhenUsed/>
    <w:rsid w:val="00AB1E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1E9A"/>
    <w:rPr>
      <w:rFonts w:ascii="Tahoma" w:hAnsi="Tahoma" w:cs="Tahoma"/>
      <w:sz w:val="16"/>
      <w:szCs w:val="16"/>
    </w:rPr>
  </w:style>
  <w:style w:type="character" w:customStyle="1" w:styleId="Style1">
    <w:name w:val="Style1"/>
    <w:basedOn w:val="DefaultParagraphFont"/>
    <w:uiPriority w:val="1"/>
    <w:rsid w:val="00AB1E9A"/>
    <w:rPr>
      <w:rFonts w:asciiTheme="majorHAnsi" w:hAnsiTheme="majorHAnsi"/>
      <w:b/>
      <w:sz w:val="28"/>
    </w:rPr>
  </w:style>
  <w:style w:type="character" w:customStyle="1" w:styleId="Style2">
    <w:name w:val="Style2"/>
    <w:basedOn w:val="DefaultParagraphFont"/>
    <w:uiPriority w:val="1"/>
    <w:rsid w:val="00AB1E9A"/>
    <w:rPr>
      <w:rFonts w:ascii="Times New Roman" w:hAnsi="Times New Roman"/>
      <w:b/>
      <w:sz w:val="28"/>
    </w:rPr>
  </w:style>
  <w:style w:type="character" w:customStyle="1" w:styleId="Style5">
    <w:name w:val="Style5"/>
    <w:basedOn w:val="DefaultParagraphFont"/>
    <w:uiPriority w:val="1"/>
    <w:rsid w:val="00AB1E9A"/>
    <w:rPr>
      <w:rFonts w:ascii="Times New Roman" w:hAnsi="Times New Roman"/>
      <w:b/>
      <w:sz w:val="28"/>
    </w:rPr>
  </w:style>
  <w:style w:type="character" w:customStyle="1" w:styleId="ListParagraphChar">
    <w:name w:val="List Paragraph Char"/>
    <w:aliases w:val="List Bullet Cab Char,CAB - List Bullet Char,Bullet Point Char,Bullet point Char,Bullet points Char,Bulleted Para Char,Content descriptions Char,Dot Point Char,FooterText Char,L Char,List Paragraph Number Char,List Paragraph1 Char"/>
    <w:basedOn w:val="DefaultParagraphFont"/>
    <w:link w:val="ListParagraph"/>
    <w:uiPriority w:val="1"/>
    <w:qFormat/>
    <w:locked/>
    <w:rsid w:val="00AB1E9A"/>
  </w:style>
  <w:style w:type="character" w:styleId="CommentReference">
    <w:name w:val="annotation reference"/>
    <w:basedOn w:val="DefaultParagraphFont"/>
    <w:uiPriority w:val="99"/>
    <w:semiHidden/>
    <w:unhideWhenUsed/>
    <w:rsid w:val="00AB1E9A"/>
    <w:rPr>
      <w:sz w:val="16"/>
      <w:szCs w:val="16"/>
    </w:rPr>
  </w:style>
  <w:style w:type="paragraph" w:styleId="CommentText">
    <w:name w:val="annotation text"/>
    <w:basedOn w:val="Normal"/>
    <w:link w:val="CommentTextChar"/>
    <w:uiPriority w:val="99"/>
    <w:unhideWhenUsed/>
    <w:rsid w:val="00AB1E9A"/>
    <w:pPr>
      <w:spacing w:line="240" w:lineRule="auto"/>
    </w:pPr>
    <w:rPr>
      <w:sz w:val="20"/>
      <w:szCs w:val="20"/>
    </w:rPr>
  </w:style>
  <w:style w:type="character" w:customStyle="1" w:styleId="CommentTextChar">
    <w:name w:val="Comment Text Char"/>
    <w:basedOn w:val="DefaultParagraphFont"/>
    <w:link w:val="CommentText"/>
    <w:uiPriority w:val="99"/>
    <w:rsid w:val="00AB1E9A"/>
    <w:rPr>
      <w:sz w:val="20"/>
      <w:szCs w:val="20"/>
    </w:rPr>
  </w:style>
  <w:style w:type="paragraph" w:styleId="CommentSubject">
    <w:name w:val="annotation subject"/>
    <w:basedOn w:val="CommentText"/>
    <w:next w:val="CommentText"/>
    <w:link w:val="CommentSubjectChar"/>
    <w:uiPriority w:val="99"/>
    <w:semiHidden/>
    <w:unhideWhenUsed/>
    <w:rsid w:val="00AB1E9A"/>
    <w:rPr>
      <w:b/>
      <w:bCs/>
    </w:rPr>
  </w:style>
  <w:style w:type="character" w:customStyle="1" w:styleId="CommentSubjectChar">
    <w:name w:val="Comment Subject Char"/>
    <w:basedOn w:val="CommentTextChar"/>
    <w:link w:val="CommentSubject"/>
    <w:uiPriority w:val="99"/>
    <w:semiHidden/>
    <w:rsid w:val="00AB1E9A"/>
    <w:rPr>
      <w:b/>
      <w:bCs/>
      <w:sz w:val="20"/>
      <w:szCs w:val="20"/>
    </w:rPr>
  </w:style>
  <w:style w:type="table" w:customStyle="1" w:styleId="TableGrid1">
    <w:name w:val="Table Grid1"/>
    <w:basedOn w:val="TableNormal"/>
    <w:next w:val="TableGrid"/>
    <w:rsid w:val="00AB1E9A"/>
    <w:pPr>
      <w:spacing w:after="0" w:line="240" w:lineRule="auto"/>
      <w:ind w:left="709" w:hanging="709"/>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1-Accent12">
    <w:name w:val="Medium Shading 1 - Accent 12"/>
    <w:basedOn w:val="TableNormal"/>
    <w:next w:val="MediumShading1-Accent1"/>
    <w:uiPriority w:val="63"/>
    <w:rsid w:val="00AB1E9A"/>
    <w:pPr>
      <w:spacing w:after="0" w:line="240" w:lineRule="auto"/>
      <w:ind w:left="709" w:hanging="709"/>
    </w:pPr>
    <w:rPr>
      <w:rFonts w:ascii="Times New Roman" w:eastAsia="Times New Roman" w:hAnsi="Times New Roman" w:cs="Times New Roman"/>
      <w:sz w:val="20"/>
      <w:szCs w:val="20"/>
      <w:lang w:eastAsia="en-AU"/>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semiHidden/>
    <w:unhideWhenUsed/>
    <w:rsid w:val="00AB1E9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FootnoteText">
    <w:name w:val="footnote text"/>
    <w:basedOn w:val="Normal"/>
    <w:link w:val="FootnoteTextChar"/>
    <w:uiPriority w:val="99"/>
    <w:semiHidden/>
    <w:unhideWhenUsed/>
    <w:rsid w:val="00AB1E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B1E9A"/>
    <w:rPr>
      <w:sz w:val="20"/>
      <w:szCs w:val="20"/>
    </w:rPr>
  </w:style>
  <w:style w:type="character" w:styleId="FootnoteReference">
    <w:name w:val="footnote reference"/>
    <w:basedOn w:val="DefaultParagraphFont"/>
    <w:uiPriority w:val="99"/>
    <w:semiHidden/>
    <w:unhideWhenUsed/>
    <w:rsid w:val="00AB1E9A"/>
    <w:rPr>
      <w:vertAlign w:val="superscript"/>
    </w:rPr>
  </w:style>
  <w:style w:type="paragraph" w:styleId="TOC3">
    <w:name w:val="toc 3"/>
    <w:basedOn w:val="Normal"/>
    <w:next w:val="Normal"/>
    <w:autoRedefine/>
    <w:uiPriority w:val="39"/>
    <w:unhideWhenUsed/>
    <w:rsid w:val="00AB1E9A"/>
    <w:pPr>
      <w:tabs>
        <w:tab w:val="right" w:leader="dot" w:pos="9060"/>
      </w:tabs>
      <w:spacing w:after="100" w:line="360" w:lineRule="auto"/>
      <w:ind w:left="442"/>
    </w:pPr>
  </w:style>
  <w:style w:type="paragraph" w:styleId="NormalWeb">
    <w:name w:val="Normal (Web)"/>
    <w:basedOn w:val="Normal"/>
    <w:uiPriority w:val="99"/>
    <w:unhideWhenUsed/>
    <w:rsid w:val="00AB1E9A"/>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BodyText">
    <w:name w:val="Body Text"/>
    <w:basedOn w:val="Normal"/>
    <w:link w:val="BodyTextChar"/>
    <w:uiPriority w:val="1"/>
    <w:qFormat/>
    <w:rsid w:val="008529CD"/>
    <w:pPr>
      <w:widowControl w:val="0"/>
      <w:autoSpaceDE w:val="0"/>
      <w:autoSpaceDN w:val="0"/>
      <w:adjustRightInd w:val="0"/>
      <w:spacing w:before="4" w:after="0" w:line="240" w:lineRule="auto"/>
      <w:ind w:left="333"/>
    </w:pPr>
    <w:rPr>
      <w:rFonts w:ascii="Arial" w:eastAsia="Times New Roman" w:hAnsi="Arial" w:cs="Arial"/>
      <w:sz w:val="18"/>
      <w:szCs w:val="18"/>
      <w:lang w:eastAsia="en-AU"/>
    </w:rPr>
  </w:style>
  <w:style w:type="character" w:customStyle="1" w:styleId="BodyTextChar">
    <w:name w:val="Body Text Char"/>
    <w:basedOn w:val="DefaultParagraphFont"/>
    <w:link w:val="BodyText"/>
    <w:uiPriority w:val="1"/>
    <w:rsid w:val="008529CD"/>
    <w:rPr>
      <w:rFonts w:ascii="Arial" w:eastAsia="Times New Roman" w:hAnsi="Arial" w:cs="Arial"/>
      <w:sz w:val="18"/>
      <w:szCs w:val="18"/>
      <w:lang w:eastAsia="en-AU"/>
    </w:rPr>
  </w:style>
  <w:style w:type="paragraph" w:styleId="NoSpacing">
    <w:name w:val="No Spacing"/>
    <w:uiPriority w:val="1"/>
    <w:qFormat/>
    <w:rsid w:val="005E6C64"/>
    <w:pPr>
      <w:spacing w:after="0" w:line="240" w:lineRule="auto"/>
    </w:pPr>
  </w:style>
  <w:style w:type="paragraph" w:customStyle="1" w:styleId="Default">
    <w:name w:val="Default"/>
    <w:rsid w:val="005E6C64"/>
    <w:pPr>
      <w:autoSpaceDE w:val="0"/>
      <w:autoSpaceDN w:val="0"/>
      <w:adjustRightInd w:val="0"/>
      <w:spacing w:after="0" w:line="240" w:lineRule="auto"/>
    </w:pPr>
    <w:rPr>
      <w:rFonts w:ascii="Corbel" w:hAnsi="Corbel" w:cs="Corbel"/>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8479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2.xm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yperlink" Target="https://www.evidenceforlearning.org.au/evidence-informed-educators/impact-evaluation-cycle/"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5" Type="http://schemas.openxmlformats.org/officeDocument/2006/relationships/hyperlink" Target="https://www.evidenceforlearning.org.au/the-toolkit/" TargetMode="External"/><Relationship Id="R2429ad33f2574513" Type="http://schemas.microsoft.com/office/2019/09/relationships/intelligence" Target="intelligence.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811bef87-b317-4239-89d2-1f3b6fba6559">
      <Terms xmlns="http://schemas.microsoft.com/office/infopath/2007/PartnerControls"/>
    </lcf76f155ced4ddcb4097134ff3c332f>
    <TaxCatchAll xmlns="ae7c9846-b409-431d-9ec7-76b30568bf70"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1CC6DC4A76C44E4B9C98E6677AE0C2DE" ma:contentTypeVersion="15" ma:contentTypeDescription="Create a new document." ma:contentTypeScope="" ma:versionID="c7366316ea0349a62570a7f12c949c0e">
  <xsd:schema xmlns:xsd="http://www.w3.org/2001/XMLSchema" xmlns:xs="http://www.w3.org/2001/XMLSchema" xmlns:p="http://schemas.microsoft.com/office/2006/metadata/properties" xmlns:ns2="811bef87-b317-4239-89d2-1f3b6fba6559" xmlns:ns3="ae7c9846-b409-431d-9ec7-76b30568bf70" targetNamespace="http://schemas.microsoft.com/office/2006/metadata/properties" ma:root="true" ma:fieldsID="771781f412e5e9816128404a881dbf15" ns2:_="" ns3:_="">
    <xsd:import namespace="811bef87-b317-4239-89d2-1f3b6fba6559"/>
    <xsd:import namespace="ae7c9846-b409-431d-9ec7-76b30568bf70"/>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LengthInSeconds" minOccurs="0"/>
                <xsd:element ref="ns2:MediaServiceDateTaken"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11bef87-b317-4239-89d2-1f3b6fba655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LengthInSeconds" ma:index="18" nillable="true" ma:displayName="Length (seconds)" ma:internalName="MediaLengthInSeconds" ma:readOnly="true">
      <xsd:simpleType>
        <xsd:restriction base="dms:Unknown"/>
      </xsd:simpleType>
    </xsd:element>
    <xsd:element name="MediaServiceDateTaken" ma:index="19" nillable="true" ma:displayName="MediaServiceDateTaken" ma:hidden="true" ma:internalName="MediaServiceDateTaken" ma:readOnly="true">
      <xsd:simpleType>
        <xsd:restriction base="dms:Text"/>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7147e460-a74b-4414-8224-31362e5846fd"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ae7c9846-b409-431d-9ec7-76b30568bf70"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901ec40b-55dd-4397-9dc6-069321927268}" ma:internalName="TaxCatchAll" ma:showField="CatchAllData" ma:web="ae7c9846-b409-431d-9ec7-76b30568bf7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021C733-ABF9-4945-8777-9491FA581C23}">
  <ds:schemaRefs>
    <ds:schemaRef ds:uri="http://schemas.microsoft.com/sharepoint/v3/contenttype/forms"/>
  </ds:schemaRefs>
</ds:datastoreItem>
</file>

<file path=customXml/itemProps2.xml><?xml version="1.0" encoding="utf-8"?>
<ds:datastoreItem xmlns:ds="http://schemas.openxmlformats.org/officeDocument/2006/customXml" ds:itemID="{37107FAD-4374-4456-93FD-DD6E8CA41441}">
  <ds:schemaRefs>
    <ds:schemaRef ds:uri="http://schemas.microsoft.com/office/infopath/2007/PartnerControls"/>
    <ds:schemaRef ds:uri="ae7c9846-b409-431d-9ec7-76b30568bf70"/>
    <ds:schemaRef ds:uri="http://purl.org/dc/dcmitype/"/>
    <ds:schemaRef ds:uri="http://schemas.microsoft.com/office/2006/metadata/properties"/>
    <ds:schemaRef ds:uri="http://purl.org/dc/elements/1.1/"/>
    <ds:schemaRef ds:uri="http://purl.org/dc/terms/"/>
    <ds:schemaRef ds:uri="http://www.w3.org/XML/1998/namespace"/>
    <ds:schemaRef ds:uri="http://schemas.microsoft.com/office/2006/documentManagement/types"/>
    <ds:schemaRef ds:uri="811bef87-b317-4239-89d2-1f3b6fba6559"/>
    <ds:schemaRef ds:uri="http://schemas.openxmlformats.org/package/2006/metadata/core-properties"/>
  </ds:schemaRefs>
</ds:datastoreItem>
</file>

<file path=customXml/itemProps3.xml><?xml version="1.0" encoding="utf-8"?>
<ds:datastoreItem xmlns:ds="http://schemas.openxmlformats.org/officeDocument/2006/customXml" ds:itemID="{A65C2000-3CF6-44BA-9148-2DB9E1E9F28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11bef87-b317-4239-89d2-1f3b6fba6559"/>
    <ds:schemaRef ds:uri="ae7c9846-b409-431d-9ec7-76b30568bf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26</Pages>
  <Words>4614</Words>
  <Characters>26304</Characters>
  <Application>Microsoft Office Word</Application>
  <DocSecurity>0</DocSecurity>
  <Lines>751</Lines>
  <Paragraphs>552</Paragraphs>
  <ScaleCrop>false</ScaleCrop>
  <HeadingPairs>
    <vt:vector size="2" baseType="variant">
      <vt:variant>
        <vt:lpstr>Title</vt:lpstr>
      </vt:variant>
      <vt:variant>
        <vt:i4>1</vt:i4>
      </vt:variant>
    </vt:vector>
  </HeadingPairs>
  <TitlesOfParts>
    <vt:vector size="1" baseType="lpstr">
      <vt:lpstr/>
    </vt:vector>
  </TitlesOfParts>
  <Company>Australian Government</Company>
  <LinksUpToDate>false</LinksUpToDate>
  <CharactersWithSpaces>30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TSON,Emma</dc:creator>
  <cp:keywords/>
  <dc:description/>
  <cp:lastModifiedBy>KHANUM,Bushra</cp:lastModifiedBy>
  <cp:revision>16</cp:revision>
  <cp:lastPrinted>2022-10-11T03:22:00Z</cp:lastPrinted>
  <dcterms:created xsi:type="dcterms:W3CDTF">2023-03-29T23:30:00Z</dcterms:created>
  <dcterms:modified xsi:type="dcterms:W3CDTF">2023-06-02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CC6DC4A76C44E4B9C98E6677AE0C2DE</vt:lpwstr>
  </property>
  <property fmtid="{D5CDD505-2E9C-101B-9397-08002B2CF9AE}" pid="3" name="Order">
    <vt:r8>1542000</vt:r8>
  </property>
  <property fmtid="{D5CDD505-2E9C-101B-9397-08002B2CF9AE}" pid="4" name="MediaServiceImageTags">
    <vt:lpwstr/>
  </property>
  <property fmtid="{D5CDD505-2E9C-101B-9397-08002B2CF9AE}" pid="5" name="MSIP_Label_79d889eb-932f-4752-8739-64d25806ef64_Enabled">
    <vt:lpwstr>true</vt:lpwstr>
  </property>
  <property fmtid="{D5CDD505-2E9C-101B-9397-08002B2CF9AE}" pid="6" name="MSIP_Label_79d889eb-932f-4752-8739-64d25806ef64_SetDate">
    <vt:lpwstr>2023-01-19T04:54:46Z</vt:lpwstr>
  </property>
  <property fmtid="{D5CDD505-2E9C-101B-9397-08002B2CF9AE}" pid="7" name="MSIP_Label_79d889eb-932f-4752-8739-64d25806ef64_Method">
    <vt:lpwstr>Privileged</vt:lpwstr>
  </property>
  <property fmtid="{D5CDD505-2E9C-101B-9397-08002B2CF9AE}" pid="8" name="MSIP_Label_79d889eb-932f-4752-8739-64d25806ef64_Name">
    <vt:lpwstr>79d889eb-932f-4752-8739-64d25806ef64</vt:lpwstr>
  </property>
  <property fmtid="{D5CDD505-2E9C-101B-9397-08002B2CF9AE}" pid="9" name="MSIP_Label_79d889eb-932f-4752-8739-64d25806ef64_SiteId">
    <vt:lpwstr>dd0cfd15-4558-4b12-8bad-ea26984fc417</vt:lpwstr>
  </property>
  <property fmtid="{D5CDD505-2E9C-101B-9397-08002B2CF9AE}" pid="10" name="MSIP_Label_79d889eb-932f-4752-8739-64d25806ef64_ActionId">
    <vt:lpwstr>205bb849-92d0-423b-a3a1-46f356cbdf75</vt:lpwstr>
  </property>
  <property fmtid="{D5CDD505-2E9C-101B-9397-08002B2CF9AE}" pid="11" name="MSIP_Label_79d889eb-932f-4752-8739-64d25806ef64_ContentBits">
    <vt:lpwstr>0</vt:lpwstr>
  </property>
</Properties>
</file>